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84C0B" w:rsidRPr="00CD0605" w:rsidRDefault="00D84C0B" w:rsidP="00CD0605">
      <w:pPr>
        <w:pStyle w:val="Heading1"/>
      </w:pPr>
      <w:r w:rsidRPr="00CD0605">
        <w:t>CURRICULUM VITAE</w:t>
      </w:r>
    </w:p>
    <w:p w:rsidR="00CD0605" w:rsidRPr="00CD0605" w:rsidRDefault="00D84C0B" w:rsidP="00CD0605">
      <w:pPr>
        <w:spacing w:before="240"/>
        <w:jc w:val="center"/>
        <w:rPr>
          <w:rFonts w:asciiTheme="majorHAnsi" w:hAnsiTheme="majorHAnsi"/>
          <w:b/>
          <w:sz w:val="36"/>
          <w:szCs w:val="36"/>
        </w:rPr>
      </w:pPr>
      <w:r w:rsidRPr="00CD0605">
        <w:rPr>
          <w:rFonts w:asciiTheme="majorHAnsi" w:hAnsiTheme="majorHAnsi"/>
          <w:b/>
          <w:sz w:val="36"/>
          <w:szCs w:val="36"/>
        </w:rPr>
        <w:t>SAMUEL N. GOWARD</w:t>
      </w:r>
    </w:p>
    <w:p w:rsidR="00D84C0B" w:rsidRPr="00895E9E" w:rsidRDefault="00D84C0B" w:rsidP="00CD0605">
      <w:pPr>
        <w:pStyle w:val="Heading1"/>
      </w:pPr>
      <w:r w:rsidRPr="00895E9E">
        <w:t xml:space="preserve">PERSONAL </w:t>
      </w:r>
      <w:r w:rsidRPr="00CD0605">
        <w:t>INFORMATION</w:t>
      </w:r>
    </w:p>
    <w:p w:rsidR="00D84C0B" w:rsidRPr="00BC4534" w:rsidRDefault="00D84C0B" w:rsidP="00483004">
      <w:pPr>
        <w:pStyle w:val="Heading2"/>
        <w:autoSpaceDE w:val="0"/>
        <w:rPr>
          <w:szCs w:val="22"/>
        </w:rPr>
      </w:pPr>
      <w:r w:rsidRPr="00BC4534">
        <w:rPr>
          <w:szCs w:val="22"/>
        </w:rPr>
        <w:t>Education</w:t>
      </w:r>
    </w:p>
    <w:tbl>
      <w:tblPr>
        <w:tblW w:w="9549" w:type="dxa"/>
        <w:jc w:val="center"/>
        <w:tblLook w:val="0000" w:firstRow="0" w:lastRow="0" w:firstColumn="0" w:lastColumn="0" w:noHBand="0" w:noVBand="0"/>
      </w:tblPr>
      <w:tblGrid>
        <w:gridCol w:w="810"/>
        <w:gridCol w:w="720"/>
        <w:gridCol w:w="8019"/>
      </w:tblGrid>
      <w:tr w:rsidR="00D84C0B" w:rsidRPr="00684637" w:rsidTr="00003229">
        <w:trPr>
          <w:jc w:val="center"/>
        </w:trPr>
        <w:tc>
          <w:tcPr>
            <w:tcW w:w="810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  <w:r w:rsidRPr="00684637">
              <w:rPr>
                <w:rFonts w:cstheme="minorHAnsi"/>
              </w:rPr>
              <w:t>Ph. D.</w:t>
            </w:r>
          </w:p>
        </w:tc>
        <w:tc>
          <w:tcPr>
            <w:tcW w:w="720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  <w:r w:rsidRPr="00684637">
              <w:rPr>
                <w:rFonts w:cstheme="minorHAnsi"/>
              </w:rPr>
              <w:t>1979</w:t>
            </w:r>
          </w:p>
        </w:tc>
        <w:tc>
          <w:tcPr>
            <w:tcW w:w="8019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  <w:r w:rsidRPr="00684637">
              <w:rPr>
                <w:rFonts w:cstheme="minorHAnsi"/>
              </w:rPr>
              <w:t>Indiana State University</w:t>
            </w:r>
            <w:r w:rsidR="0036292A" w:rsidRPr="00684637">
              <w:rPr>
                <w:rFonts w:cstheme="minorHAnsi"/>
              </w:rPr>
              <w:t>, Department of Geography and Geology</w:t>
            </w:r>
          </w:p>
        </w:tc>
      </w:tr>
      <w:tr w:rsidR="00D84C0B" w:rsidRPr="00684637" w:rsidTr="00003229">
        <w:trPr>
          <w:jc w:val="center"/>
        </w:trPr>
        <w:tc>
          <w:tcPr>
            <w:tcW w:w="810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</w:p>
        </w:tc>
        <w:tc>
          <w:tcPr>
            <w:tcW w:w="720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</w:p>
        </w:tc>
        <w:tc>
          <w:tcPr>
            <w:tcW w:w="8019" w:type="dxa"/>
          </w:tcPr>
          <w:p w:rsidR="00D84C0B" w:rsidRPr="00684637" w:rsidRDefault="0036292A" w:rsidP="00A47BC7">
            <w:pPr>
              <w:pStyle w:val="NoSpacing"/>
              <w:spacing w:line="276" w:lineRule="auto"/>
              <w:rPr>
                <w:rFonts w:cstheme="minorHAnsi"/>
              </w:rPr>
            </w:pPr>
            <w:r w:rsidRPr="00684637">
              <w:rPr>
                <w:rFonts w:cstheme="minorHAnsi"/>
              </w:rPr>
              <w:t>Dissertation: Physical nature of the interface as a factor in urban climate.</w:t>
            </w:r>
          </w:p>
        </w:tc>
      </w:tr>
      <w:tr w:rsidR="00D84C0B" w:rsidRPr="00684637" w:rsidTr="00003229">
        <w:trPr>
          <w:jc w:val="center"/>
        </w:trPr>
        <w:tc>
          <w:tcPr>
            <w:tcW w:w="810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  <w:r w:rsidRPr="00684637">
              <w:rPr>
                <w:rFonts w:cstheme="minorHAnsi"/>
              </w:rPr>
              <w:t>M. A.</w:t>
            </w:r>
          </w:p>
        </w:tc>
        <w:tc>
          <w:tcPr>
            <w:tcW w:w="720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  <w:r w:rsidRPr="00684637">
              <w:rPr>
                <w:rFonts w:cstheme="minorHAnsi"/>
              </w:rPr>
              <w:t>1974</w:t>
            </w:r>
          </w:p>
        </w:tc>
        <w:tc>
          <w:tcPr>
            <w:tcW w:w="8019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  <w:r w:rsidRPr="00684637">
              <w:rPr>
                <w:rFonts w:cstheme="minorHAnsi"/>
              </w:rPr>
              <w:t>Boston University</w:t>
            </w:r>
            <w:r w:rsidR="0036292A" w:rsidRPr="00684637">
              <w:rPr>
                <w:rFonts w:cstheme="minorHAnsi"/>
              </w:rPr>
              <w:t xml:space="preserve">,  </w:t>
            </w:r>
            <w:r w:rsidR="0051213F" w:rsidRPr="00684637">
              <w:rPr>
                <w:rFonts w:cstheme="minorHAnsi"/>
              </w:rPr>
              <w:t>Department of Geography</w:t>
            </w:r>
          </w:p>
        </w:tc>
      </w:tr>
      <w:tr w:rsidR="00D84C0B" w:rsidRPr="00684637" w:rsidTr="00003229">
        <w:trPr>
          <w:jc w:val="center"/>
        </w:trPr>
        <w:tc>
          <w:tcPr>
            <w:tcW w:w="810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</w:p>
        </w:tc>
        <w:tc>
          <w:tcPr>
            <w:tcW w:w="720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</w:p>
        </w:tc>
        <w:tc>
          <w:tcPr>
            <w:tcW w:w="8019" w:type="dxa"/>
          </w:tcPr>
          <w:p w:rsidR="00D84C0B" w:rsidRPr="00684637" w:rsidRDefault="0051213F" w:rsidP="00A47BC7">
            <w:pPr>
              <w:pStyle w:val="NoSpacing"/>
              <w:spacing w:line="276" w:lineRule="auto"/>
              <w:rPr>
                <w:rFonts w:cstheme="minorHAnsi"/>
              </w:rPr>
            </w:pPr>
            <w:r w:rsidRPr="00684637">
              <w:rPr>
                <w:rFonts w:cstheme="minorHAnsi"/>
              </w:rPr>
              <w:t xml:space="preserve">Research paper: Comparison of windchill and </w:t>
            </w:r>
            <w:proofErr w:type="spellStart"/>
            <w:r w:rsidRPr="00684637">
              <w:rPr>
                <w:rFonts w:cstheme="minorHAnsi"/>
              </w:rPr>
              <w:t>frigorimeter</w:t>
            </w:r>
            <w:proofErr w:type="spellEnd"/>
            <w:r w:rsidRPr="00684637">
              <w:rPr>
                <w:rFonts w:cstheme="minorHAnsi"/>
              </w:rPr>
              <w:t>-recorded atmospheric cooling power.</w:t>
            </w:r>
          </w:p>
        </w:tc>
      </w:tr>
      <w:tr w:rsidR="00D84C0B" w:rsidRPr="00684637" w:rsidTr="00003229">
        <w:trPr>
          <w:jc w:val="center"/>
        </w:trPr>
        <w:tc>
          <w:tcPr>
            <w:tcW w:w="810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  <w:r w:rsidRPr="00684637">
              <w:rPr>
                <w:rFonts w:cstheme="minorHAnsi"/>
              </w:rPr>
              <w:t>B. A.</w:t>
            </w:r>
          </w:p>
        </w:tc>
        <w:tc>
          <w:tcPr>
            <w:tcW w:w="720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  <w:r w:rsidRPr="00684637">
              <w:rPr>
                <w:rFonts w:cstheme="minorHAnsi"/>
              </w:rPr>
              <w:t>1967</w:t>
            </w:r>
          </w:p>
        </w:tc>
        <w:tc>
          <w:tcPr>
            <w:tcW w:w="8019" w:type="dxa"/>
          </w:tcPr>
          <w:p w:rsidR="00D84C0B" w:rsidRPr="00684637" w:rsidRDefault="00D84C0B" w:rsidP="00A47BC7">
            <w:pPr>
              <w:pStyle w:val="NoSpacing"/>
              <w:spacing w:line="276" w:lineRule="auto"/>
              <w:rPr>
                <w:rFonts w:cstheme="minorHAnsi"/>
              </w:rPr>
            </w:pPr>
            <w:r w:rsidRPr="00684637">
              <w:rPr>
                <w:rFonts w:cstheme="minorHAnsi"/>
              </w:rPr>
              <w:t>Boston University</w:t>
            </w:r>
            <w:r w:rsidR="0051213F" w:rsidRPr="00684637">
              <w:rPr>
                <w:rFonts w:cstheme="minorHAnsi"/>
              </w:rPr>
              <w:t>, College of Liberal Arts, Major: Geography</w:t>
            </w:r>
          </w:p>
        </w:tc>
      </w:tr>
    </w:tbl>
    <w:p w:rsidR="00D84C0B" w:rsidRPr="00BC4534" w:rsidRDefault="00D84C0B" w:rsidP="003147F1">
      <w:pPr>
        <w:pStyle w:val="Heading2"/>
        <w:rPr>
          <w:szCs w:val="22"/>
        </w:rPr>
      </w:pPr>
      <w:r w:rsidRPr="00BC4534">
        <w:rPr>
          <w:szCs w:val="22"/>
        </w:rPr>
        <w:t>Appointments</w:t>
      </w:r>
    </w:p>
    <w:tbl>
      <w:tblPr>
        <w:tblW w:w="9967" w:type="dxa"/>
        <w:jc w:val="center"/>
        <w:tblLook w:val="0000" w:firstRow="0" w:lastRow="0" w:firstColumn="0" w:lastColumn="0" w:noHBand="0" w:noVBand="0"/>
      </w:tblPr>
      <w:tblGrid>
        <w:gridCol w:w="1626"/>
        <w:gridCol w:w="1974"/>
        <w:gridCol w:w="6367"/>
      </w:tblGrid>
      <w:tr w:rsidR="00B27F97" w:rsidRPr="00BC4534" w:rsidTr="00E86424">
        <w:trPr>
          <w:jc w:val="center"/>
        </w:trPr>
        <w:tc>
          <w:tcPr>
            <w:tcW w:w="1626" w:type="dxa"/>
          </w:tcPr>
          <w:p w:rsidR="00B27F97" w:rsidRDefault="00B27F97" w:rsidP="00B27F97">
            <w:pPr>
              <w:pStyle w:val="NoSpacing"/>
              <w:spacing w:line="276" w:lineRule="auto"/>
            </w:pPr>
            <w:r>
              <w:t>July 2015</w:t>
            </w:r>
          </w:p>
        </w:tc>
        <w:tc>
          <w:tcPr>
            <w:tcW w:w="1974" w:type="dxa"/>
          </w:tcPr>
          <w:p w:rsidR="00B27F97" w:rsidRDefault="00B27F97" w:rsidP="00B27F97">
            <w:pPr>
              <w:pStyle w:val="NoSpacing"/>
              <w:spacing w:line="276" w:lineRule="auto"/>
            </w:pPr>
            <w:r>
              <w:t>Professor Emeritus</w:t>
            </w:r>
          </w:p>
        </w:tc>
        <w:tc>
          <w:tcPr>
            <w:tcW w:w="6367" w:type="dxa"/>
          </w:tcPr>
          <w:p w:rsidR="00B27F97" w:rsidRPr="00BC4534" w:rsidRDefault="00B27F97" w:rsidP="00B27F97">
            <w:pPr>
              <w:pStyle w:val="NoSpacing"/>
              <w:spacing w:line="276" w:lineRule="auto"/>
            </w:pPr>
            <w:r>
              <w:t>Dept. Geographical Sciences, University of Maryland, College Park</w:t>
            </w:r>
          </w:p>
        </w:tc>
      </w:tr>
      <w:tr w:rsidR="00336704" w:rsidRPr="00BC4534" w:rsidTr="00E86424">
        <w:trPr>
          <w:jc w:val="center"/>
        </w:trPr>
        <w:tc>
          <w:tcPr>
            <w:tcW w:w="1626" w:type="dxa"/>
          </w:tcPr>
          <w:p w:rsidR="00336704" w:rsidRDefault="00E86424" w:rsidP="00E86424">
            <w:pPr>
              <w:pStyle w:val="NoSpacing"/>
              <w:spacing w:line="276" w:lineRule="auto"/>
            </w:pPr>
            <w:r>
              <w:t>2010 -</w:t>
            </w:r>
            <w:r w:rsidR="00336704">
              <w:t xml:space="preserve"> </w:t>
            </w:r>
            <w:r>
              <w:t>2015</w:t>
            </w:r>
          </w:p>
        </w:tc>
        <w:tc>
          <w:tcPr>
            <w:tcW w:w="1974" w:type="dxa"/>
          </w:tcPr>
          <w:p w:rsidR="00336704" w:rsidRDefault="00336704" w:rsidP="00A47BC7">
            <w:pPr>
              <w:pStyle w:val="NoSpacing"/>
              <w:spacing w:line="276" w:lineRule="auto"/>
            </w:pPr>
            <w:r>
              <w:t>Professor</w:t>
            </w:r>
          </w:p>
        </w:tc>
        <w:tc>
          <w:tcPr>
            <w:tcW w:w="6367" w:type="dxa"/>
          </w:tcPr>
          <w:p w:rsidR="00336704" w:rsidRPr="00BC4534" w:rsidRDefault="00E86424" w:rsidP="00A47BC7">
            <w:pPr>
              <w:pStyle w:val="NoSpacing"/>
              <w:spacing w:line="276" w:lineRule="auto"/>
            </w:pPr>
            <w:r>
              <w:t>Dept. Geographical Sciences</w:t>
            </w:r>
            <w:r w:rsidRPr="00BC4534">
              <w:t xml:space="preserve"> </w:t>
            </w:r>
            <w:r w:rsidR="00336704" w:rsidRPr="00BC4534">
              <w:t>University of Maryland, College Park</w:t>
            </w:r>
          </w:p>
        </w:tc>
      </w:tr>
      <w:tr w:rsidR="00336704" w:rsidRPr="00BC4534" w:rsidTr="00E86424">
        <w:trPr>
          <w:jc w:val="center"/>
        </w:trPr>
        <w:tc>
          <w:tcPr>
            <w:tcW w:w="1626" w:type="dxa"/>
          </w:tcPr>
          <w:p w:rsidR="00336704" w:rsidRPr="00BC4534" w:rsidRDefault="00336704" w:rsidP="00A47BC7">
            <w:pPr>
              <w:pStyle w:val="NoSpacing"/>
              <w:spacing w:line="276" w:lineRule="auto"/>
            </w:pPr>
            <w:r>
              <w:t>2009 Aug-Dec</w:t>
            </w:r>
          </w:p>
        </w:tc>
        <w:tc>
          <w:tcPr>
            <w:tcW w:w="1974" w:type="dxa"/>
          </w:tcPr>
          <w:p w:rsidR="00336704" w:rsidRPr="00BC4534" w:rsidRDefault="00E86424" w:rsidP="00E86424">
            <w:pPr>
              <w:pStyle w:val="NoSpacing"/>
              <w:spacing w:line="276" w:lineRule="auto"/>
            </w:pPr>
            <w:r>
              <w:t>Int. Chair/Professor</w:t>
            </w:r>
          </w:p>
        </w:tc>
        <w:tc>
          <w:tcPr>
            <w:tcW w:w="6367" w:type="dxa"/>
          </w:tcPr>
          <w:p w:rsidR="00336704" w:rsidRPr="00BC4534" w:rsidRDefault="00336704" w:rsidP="00A47BC7">
            <w:pPr>
              <w:pStyle w:val="NoSpacing"/>
              <w:spacing w:line="276" w:lineRule="auto"/>
            </w:pPr>
            <w:r w:rsidRPr="00BC4534">
              <w:t>Department of Geography University of Maryland, College Park</w:t>
            </w:r>
          </w:p>
        </w:tc>
      </w:tr>
      <w:tr w:rsidR="00340C85" w:rsidRPr="00BC4534" w:rsidTr="00E86424">
        <w:trPr>
          <w:jc w:val="center"/>
        </w:trPr>
        <w:tc>
          <w:tcPr>
            <w:tcW w:w="1626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2005-</w:t>
            </w:r>
            <w:r w:rsidR="00336704">
              <w:t>2009</w:t>
            </w:r>
          </w:p>
        </w:tc>
        <w:tc>
          <w:tcPr>
            <w:tcW w:w="1974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Professor</w:t>
            </w:r>
          </w:p>
        </w:tc>
        <w:tc>
          <w:tcPr>
            <w:tcW w:w="6367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Department of Geography University of Maryland, College Park</w:t>
            </w:r>
          </w:p>
        </w:tc>
      </w:tr>
      <w:tr w:rsidR="00340C85" w:rsidRPr="00BC4534" w:rsidTr="00E86424">
        <w:trPr>
          <w:jc w:val="center"/>
        </w:trPr>
        <w:tc>
          <w:tcPr>
            <w:tcW w:w="1626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2001-2004</w:t>
            </w:r>
          </w:p>
        </w:tc>
        <w:tc>
          <w:tcPr>
            <w:tcW w:w="1974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Professor</w:t>
            </w:r>
          </w:p>
        </w:tc>
        <w:tc>
          <w:tcPr>
            <w:tcW w:w="6367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Department of Geography &amp; Institute for Advanced Computer Studies</w:t>
            </w:r>
            <w:r w:rsidR="005C392E" w:rsidRPr="00BC4534">
              <w:t xml:space="preserve">, </w:t>
            </w:r>
            <w:r w:rsidRPr="00BC4534">
              <w:t>University of Maryland, College Park</w:t>
            </w:r>
          </w:p>
        </w:tc>
      </w:tr>
      <w:tr w:rsidR="00340C85" w:rsidRPr="00BC4534" w:rsidTr="00E86424">
        <w:trPr>
          <w:jc w:val="center"/>
        </w:trPr>
        <w:tc>
          <w:tcPr>
            <w:tcW w:w="1626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1995-2001</w:t>
            </w:r>
          </w:p>
        </w:tc>
        <w:tc>
          <w:tcPr>
            <w:tcW w:w="1974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Chair and Professor</w:t>
            </w:r>
          </w:p>
        </w:tc>
        <w:tc>
          <w:tcPr>
            <w:tcW w:w="6367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Department of Geography</w:t>
            </w:r>
            <w:r w:rsidR="005C392E" w:rsidRPr="00BC4534">
              <w:t xml:space="preserve">, </w:t>
            </w:r>
            <w:r w:rsidRPr="00BC4534">
              <w:t>University of Maryland, College Park</w:t>
            </w:r>
          </w:p>
        </w:tc>
      </w:tr>
      <w:tr w:rsidR="00340C85" w:rsidRPr="00BC4534" w:rsidTr="00E86424">
        <w:trPr>
          <w:jc w:val="center"/>
        </w:trPr>
        <w:tc>
          <w:tcPr>
            <w:tcW w:w="1626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1994-1996</w:t>
            </w:r>
          </w:p>
        </w:tc>
        <w:tc>
          <w:tcPr>
            <w:tcW w:w="1974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Pr</w:t>
            </w:r>
            <w:r w:rsidR="005C392E" w:rsidRPr="00BC4534">
              <w:t>ofessor</w:t>
            </w:r>
          </w:p>
        </w:tc>
        <w:tc>
          <w:tcPr>
            <w:tcW w:w="6367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Department of Geography &amp; Institute for Advanced Computer Studies</w:t>
            </w:r>
            <w:r w:rsidR="005C392E" w:rsidRPr="00BC4534">
              <w:t>,</w:t>
            </w:r>
            <w:r w:rsidR="007A776C" w:rsidRPr="00BC4534">
              <w:t xml:space="preserve"> </w:t>
            </w:r>
            <w:r w:rsidRPr="00BC4534">
              <w:t>University of Maryland,</w:t>
            </w:r>
            <w:r w:rsidR="007A776C" w:rsidRPr="00BC4534">
              <w:t xml:space="preserve"> </w:t>
            </w:r>
            <w:r w:rsidRPr="00BC4534">
              <w:t>College Park</w:t>
            </w:r>
          </w:p>
        </w:tc>
      </w:tr>
      <w:tr w:rsidR="00340C85" w:rsidRPr="00BC4534" w:rsidTr="00E86424">
        <w:trPr>
          <w:jc w:val="center"/>
        </w:trPr>
        <w:tc>
          <w:tcPr>
            <w:tcW w:w="1626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1992-1994</w:t>
            </w:r>
          </w:p>
        </w:tc>
        <w:tc>
          <w:tcPr>
            <w:tcW w:w="1974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Professor</w:t>
            </w:r>
          </w:p>
        </w:tc>
        <w:tc>
          <w:tcPr>
            <w:tcW w:w="6367" w:type="dxa"/>
          </w:tcPr>
          <w:p w:rsidR="00340C85" w:rsidRPr="00BC4534" w:rsidRDefault="007A776C" w:rsidP="00A47BC7">
            <w:pPr>
              <w:pStyle w:val="NoSpacing"/>
              <w:spacing w:line="276" w:lineRule="auto"/>
            </w:pPr>
            <w:r w:rsidRPr="00BC4534">
              <w:t>Department of Geography</w:t>
            </w:r>
            <w:r w:rsidR="005C392E" w:rsidRPr="00BC4534">
              <w:t xml:space="preserve">, </w:t>
            </w:r>
            <w:r w:rsidRPr="00BC4534">
              <w:t>University of Maryland, College Park</w:t>
            </w:r>
          </w:p>
        </w:tc>
      </w:tr>
      <w:tr w:rsidR="00340C85" w:rsidRPr="00BC4534" w:rsidTr="00E86424">
        <w:trPr>
          <w:jc w:val="center"/>
        </w:trPr>
        <w:tc>
          <w:tcPr>
            <w:tcW w:w="1626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1989-1992</w:t>
            </w:r>
          </w:p>
        </w:tc>
        <w:tc>
          <w:tcPr>
            <w:tcW w:w="1974" w:type="dxa"/>
          </w:tcPr>
          <w:p w:rsidR="00340C85" w:rsidRPr="00BC4534" w:rsidRDefault="00340C85" w:rsidP="00A47BC7">
            <w:pPr>
              <w:pStyle w:val="NoSpacing"/>
              <w:spacing w:line="276" w:lineRule="auto"/>
            </w:pPr>
            <w:r w:rsidRPr="00BC4534">
              <w:t>Associate Professor</w:t>
            </w:r>
          </w:p>
        </w:tc>
        <w:tc>
          <w:tcPr>
            <w:tcW w:w="6367" w:type="dxa"/>
          </w:tcPr>
          <w:p w:rsidR="00340C85" w:rsidRPr="00BC4534" w:rsidRDefault="007A776C" w:rsidP="00A47BC7">
            <w:pPr>
              <w:pStyle w:val="NoSpacing"/>
              <w:spacing w:line="276" w:lineRule="auto"/>
            </w:pPr>
            <w:r w:rsidRPr="00BC4534">
              <w:t>Department of Geography</w:t>
            </w:r>
            <w:r w:rsidR="005C392E" w:rsidRPr="00BC4534">
              <w:t xml:space="preserve">, </w:t>
            </w:r>
            <w:r w:rsidRPr="00BC4534">
              <w:t>University of Maryland, College Park</w:t>
            </w:r>
          </w:p>
        </w:tc>
      </w:tr>
      <w:tr w:rsidR="00340C85" w:rsidRPr="00BC4534" w:rsidTr="00E86424">
        <w:trPr>
          <w:jc w:val="center"/>
        </w:trPr>
        <w:tc>
          <w:tcPr>
            <w:tcW w:w="1626" w:type="dxa"/>
          </w:tcPr>
          <w:p w:rsidR="00340C85" w:rsidRPr="00BC4534" w:rsidRDefault="000F51E2" w:rsidP="00A47BC7">
            <w:pPr>
              <w:pStyle w:val="NoSpacing"/>
              <w:spacing w:line="276" w:lineRule="auto"/>
            </w:pPr>
            <w:r>
              <w:t>1986-</w:t>
            </w:r>
            <w:r w:rsidR="00340C85" w:rsidRPr="00BC4534">
              <w:t>1989</w:t>
            </w:r>
          </w:p>
        </w:tc>
        <w:tc>
          <w:tcPr>
            <w:tcW w:w="1974" w:type="dxa"/>
          </w:tcPr>
          <w:p w:rsidR="00340C85" w:rsidRPr="00BC4534" w:rsidRDefault="000F51E2" w:rsidP="000F51E2">
            <w:pPr>
              <w:pStyle w:val="NoSpacing"/>
              <w:spacing w:line="276" w:lineRule="auto"/>
            </w:pPr>
            <w:r w:rsidRPr="00BC4534">
              <w:t>Ass</w:t>
            </w:r>
            <w:r>
              <w:t>istant</w:t>
            </w:r>
            <w:r w:rsidR="00340C85" w:rsidRPr="00BC4534">
              <w:t xml:space="preserve"> Professor</w:t>
            </w:r>
          </w:p>
        </w:tc>
        <w:tc>
          <w:tcPr>
            <w:tcW w:w="6367" w:type="dxa"/>
          </w:tcPr>
          <w:p w:rsidR="00340C85" w:rsidRPr="00BC4534" w:rsidRDefault="007A776C" w:rsidP="00A47BC7">
            <w:pPr>
              <w:pStyle w:val="NoSpacing"/>
              <w:spacing w:line="276" w:lineRule="auto"/>
            </w:pPr>
            <w:r w:rsidRPr="00BC4534">
              <w:t>Department of Geography</w:t>
            </w:r>
            <w:r w:rsidR="005C392E" w:rsidRPr="00BC4534">
              <w:t xml:space="preserve">, </w:t>
            </w:r>
            <w:r w:rsidRPr="00BC4534">
              <w:t>University of Maryland, College Park</w:t>
            </w:r>
          </w:p>
        </w:tc>
      </w:tr>
      <w:tr w:rsidR="005C392E" w:rsidRPr="00BC4534" w:rsidTr="00E86424">
        <w:trPr>
          <w:jc w:val="center"/>
        </w:trPr>
        <w:tc>
          <w:tcPr>
            <w:tcW w:w="1626" w:type="dxa"/>
          </w:tcPr>
          <w:p w:rsidR="005C392E" w:rsidRPr="00BC4534" w:rsidRDefault="005C392E" w:rsidP="00A47BC7">
            <w:pPr>
              <w:pStyle w:val="NoSpacing"/>
              <w:spacing w:line="276" w:lineRule="auto"/>
            </w:pPr>
            <w:r w:rsidRPr="00BC4534">
              <w:t>1985-1986</w:t>
            </w:r>
          </w:p>
        </w:tc>
        <w:tc>
          <w:tcPr>
            <w:tcW w:w="1974" w:type="dxa"/>
          </w:tcPr>
          <w:p w:rsidR="005C392E" w:rsidRPr="00BC4534" w:rsidRDefault="005C392E" w:rsidP="00A47BC7">
            <w:pPr>
              <w:pStyle w:val="NoSpacing"/>
              <w:spacing w:line="276" w:lineRule="auto"/>
            </w:pPr>
            <w:r w:rsidRPr="00BC4534">
              <w:t>Program Manager</w:t>
            </w:r>
          </w:p>
        </w:tc>
        <w:tc>
          <w:tcPr>
            <w:tcW w:w="6367" w:type="dxa"/>
          </w:tcPr>
          <w:p w:rsidR="005C392E" w:rsidRPr="00BC4534" w:rsidRDefault="005C392E" w:rsidP="00A47BC7">
            <w:pPr>
              <w:pStyle w:val="NoSpacing"/>
              <w:spacing w:line="276" w:lineRule="auto"/>
            </w:pPr>
            <w:r w:rsidRPr="00BC4534">
              <w:t>Hydrology and Remote Sensing Science Programs,  Land Processes Branch, Earth Science and Applications Division, National Aeronautics and Space Administration, Headquarters, Washington</w:t>
            </w:r>
            <w:r w:rsidR="00786D4C" w:rsidRPr="00BC4534">
              <w:t xml:space="preserve">, </w:t>
            </w:r>
            <w:r w:rsidRPr="00BC4534">
              <w:t>D.C.</w:t>
            </w:r>
          </w:p>
        </w:tc>
      </w:tr>
      <w:tr w:rsidR="005C392E" w:rsidRPr="00BC4534" w:rsidTr="00E86424">
        <w:trPr>
          <w:jc w:val="center"/>
        </w:trPr>
        <w:tc>
          <w:tcPr>
            <w:tcW w:w="1626" w:type="dxa"/>
          </w:tcPr>
          <w:p w:rsidR="005C392E" w:rsidRPr="00BC4534" w:rsidRDefault="005C392E" w:rsidP="000F51E2">
            <w:pPr>
              <w:pStyle w:val="NoSpacing"/>
              <w:spacing w:line="276" w:lineRule="auto"/>
            </w:pPr>
            <w:r w:rsidRPr="00BC4534">
              <w:t>1982-19</w:t>
            </w:r>
            <w:r w:rsidR="000F51E2">
              <w:t>86</w:t>
            </w:r>
          </w:p>
        </w:tc>
        <w:tc>
          <w:tcPr>
            <w:tcW w:w="1974" w:type="dxa"/>
          </w:tcPr>
          <w:p w:rsidR="005C392E" w:rsidRPr="00BC4534" w:rsidRDefault="00786D4C" w:rsidP="00A47BC7">
            <w:pPr>
              <w:pStyle w:val="NoSpacing"/>
              <w:spacing w:line="276" w:lineRule="auto"/>
            </w:pPr>
            <w:r w:rsidRPr="00BC4534">
              <w:t xml:space="preserve">Assistant </w:t>
            </w:r>
            <w:r w:rsidR="005C392E" w:rsidRPr="00BC4534">
              <w:t>Research Scholar</w:t>
            </w:r>
          </w:p>
        </w:tc>
        <w:tc>
          <w:tcPr>
            <w:tcW w:w="6367" w:type="dxa"/>
          </w:tcPr>
          <w:p w:rsidR="005C392E" w:rsidRPr="00BC4534" w:rsidRDefault="005C392E" w:rsidP="00A47BC7">
            <w:pPr>
              <w:pStyle w:val="NoSpacing"/>
              <w:spacing w:line="276" w:lineRule="auto"/>
            </w:pPr>
            <w:r w:rsidRPr="00BC4534">
              <w:t>Department of Geography, University of Maryland, College Park</w:t>
            </w:r>
            <w:r w:rsidR="001864B0">
              <w:t xml:space="preserve"> </w:t>
            </w:r>
            <w:r w:rsidR="001864B0" w:rsidRPr="00BC4534">
              <w:t xml:space="preserve">Earth Resources Branch, </w:t>
            </w:r>
            <w:r w:rsidR="001864B0">
              <w:t xml:space="preserve">an </w:t>
            </w:r>
            <w:r w:rsidR="001864B0" w:rsidRPr="00BC4534">
              <w:t>NASA Goddard Space Flight Center, Greenbelt, Maryland</w:t>
            </w:r>
          </w:p>
        </w:tc>
      </w:tr>
      <w:tr w:rsidR="005C392E" w:rsidRPr="00BC4534" w:rsidTr="00E86424">
        <w:trPr>
          <w:jc w:val="center"/>
        </w:trPr>
        <w:tc>
          <w:tcPr>
            <w:tcW w:w="1626" w:type="dxa"/>
          </w:tcPr>
          <w:p w:rsidR="005C392E" w:rsidRPr="00BC4534" w:rsidRDefault="005C392E" w:rsidP="00A47BC7">
            <w:pPr>
              <w:pStyle w:val="NoSpacing"/>
              <w:spacing w:line="276" w:lineRule="auto"/>
            </w:pPr>
            <w:r w:rsidRPr="00BC4534">
              <w:t>1978-1982</w:t>
            </w:r>
          </w:p>
        </w:tc>
        <w:tc>
          <w:tcPr>
            <w:tcW w:w="1974" w:type="dxa"/>
          </w:tcPr>
          <w:p w:rsidR="005C392E" w:rsidRPr="00BC4534" w:rsidRDefault="005C392E" w:rsidP="00A47BC7">
            <w:pPr>
              <w:pStyle w:val="NoSpacing"/>
              <w:spacing w:line="276" w:lineRule="auto"/>
            </w:pPr>
            <w:r w:rsidRPr="00BC4534">
              <w:t xml:space="preserve">Research Associate </w:t>
            </w:r>
            <w:r w:rsidRPr="00BC4534">
              <w:rPr>
                <w:i/>
              </w:rPr>
              <w:t>and</w:t>
            </w:r>
            <w:r w:rsidRPr="00BC4534">
              <w:t xml:space="preserve"> Lecturer</w:t>
            </w:r>
          </w:p>
        </w:tc>
        <w:tc>
          <w:tcPr>
            <w:tcW w:w="6367" w:type="dxa"/>
          </w:tcPr>
          <w:p w:rsidR="005C392E" w:rsidRPr="00BC4534" w:rsidRDefault="005C392E" w:rsidP="00A47BC7">
            <w:pPr>
              <w:pStyle w:val="NoSpacing"/>
              <w:spacing w:line="276" w:lineRule="auto"/>
            </w:pPr>
            <w:r w:rsidRPr="00BC4534">
              <w:t>Earth Resources Program</w:t>
            </w:r>
            <w:r w:rsidR="0036292A" w:rsidRPr="00BC4534">
              <w:t xml:space="preserve">, </w:t>
            </w:r>
            <w:r w:rsidRPr="00BC4534">
              <w:t>NASA Goddard Institute for Space Studies</w:t>
            </w:r>
            <w:r w:rsidR="00A47BC7">
              <w:t xml:space="preserve"> </w:t>
            </w:r>
            <w:r w:rsidRPr="00BC4534">
              <w:t>New York City, New York</w:t>
            </w:r>
            <w:r w:rsidR="00786D4C" w:rsidRPr="00BC4534">
              <w:t xml:space="preserve"> </w:t>
            </w:r>
            <w:r w:rsidR="00786D4C" w:rsidRPr="00BC4534">
              <w:rPr>
                <w:i/>
              </w:rPr>
              <w:t>and</w:t>
            </w:r>
            <w:r w:rsidR="00786D4C" w:rsidRPr="00BC4534">
              <w:t xml:space="preserve"> </w:t>
            </w:r>
            <w:r w:rsidRPr="00BC4534">
              <w:t>Department of Geography</w:t>
            </w:r>
            <w:r w:rsidR="0036292A" w:rsidRPr="00BC4534">
              <w:t xml:space="preserve">, </w:t>
            </w:r>
            <w:r w:rsidRPr="00BC4534">
              <w:t>Columbia University</w:t>
            </w:r>
            <w:r w:rsidR="0036292A" w:rsidRPr="00BC4534">
              <w:t xml:space="preserve">, </w:t>
            </w:r>
            <w:r w:rsidRPr="00BC4534">
              <w:t>New York City</w:t>
            </w:r>
          </w:p>
        </w:tc>
      </w:tr>
      <w:tr w:rsidR="005C392E" w:rsidRPr="00BC4534" w:rsidTr="00E86424">
        <w:trPr>
          <w:jc w:val="center"/>
        </w:trPr>
        <w:tc>
          <w:tcPr>
            <w:tcW w:w="1626" w:type="dxa"/>
          </w:tcPr>
          <w:p w:rsidR="005C392E" w:rsidRPr="00BC4534" w:rsidRDefault="005C392E" w:rsidP="00A47BC7">
            <w:pPr>
              <w:pStyle w:val="NoSpacing"/>
              <w:spacing w:line="276" w:lineRule="auto"/>
            </w:pPr>
            <w:r w:rsidRPr="00BC4534">
              <w:t>1977-1978</w:t>
            </w:r>
          </w:p>
        </w:tc>
        <w:tc>
          <w:tcPr>
            <w:tcW w:w="1974" w:type="dxa"/>
          </w:tcPr>
          <w:p w:rsidR="005C392E" w:rsidRPr="00BC4534" w:rsidRDefault="005C392E" w:rsidP="00A47BC7">
            <w:pPr>
              <w:pStyle w:val="NoSpacing"/>
              <w:spacing w:line="276" w:lineRule="auto"/>
            </w:pPr>
            <w:r w:rsidRPr="00BC4534">
              <w:t>Instructor &amp; Acting Director</w:t>
            </w:r>
          </w:p>
        </w:tc>
        <w:tc>
          <w:tcPr>
            <w:tcW w:w="6367" w:type="dxa"/>
          </w:tcPr>
          <w:p w:rsidR="005C392E" w:rsidRPr="00BC4534" w:rsidRDefault="005C392E" w:rsidP="00A47BC7">
            <w:pPr>
              <w:pStyle w:val="NoSpacing"/>
              <w:spacing w:line="276" w:lineRule="auto"/>
            </w:pPr>
            <w:r w:rsidRPr="00BC4534">
              <w:t>Remote Sensing Laboratory, Dept. Geography,</w:t>
            </w:r>
            <w:r w:rsidR="0036292A" w:rsidRPr="00BC4534">
              <w:t xml:space="preserve"> </w:t>
            </w:r>
            <w:r w:rsidRPr="00BC4534">
              <w:t>Indiana State University, Terre Haute, Indiana</w:t>
            </w:r>
          </w:p>
        </w:tc>
      </w:tr>
      <w:tr w:rsidR="0036292A" w:rsidRPr="00BC4534" w:rsidTr="00E86424">
        <w:trPr>
          <w:jc w:val="center"/>
        </w:trPr>
        <w:tc>
          <w:tcPr>
            <w:tcW w:w="1626" w:type="dxa"/>
          </w:tcPr>
          <w:p w:rsidR="0036292A" w:rsidRPr="00BC4534" w:rsidRDefault="0036292A" w:rsidP="00A47BC7">
            <w:pPr>
              <w:pStyle w:val="NoSpacing"/>
              <w:spacing w:line="276" w:lineRule="auto"/>
            </w:pPr>
            <w:r w:rsidRPr="00BC4534">
              <w:t>1969-1973</w:t>
            </w:r>
          </w:p>
        </w:tc>
        <w:tc>
          <w:tcPr>
            <w:tcW w:w="1974" w:type="dxa"/>
          </w:tcPr>
          <w:p w:rsidR="0036292A" w:rsidRPr="00BC4534" w:rsidRDefault="0036292A" w:rsidP="00A47BC7">
            <w:pPr>
              <w:pStyle w:val="NoSpacing"/>
              <w:spacing w:line="276" w:lineRule="auto"/>
            </w:pPr>
            <w:r w:rsidRPr="00BC4534">
              <w:t>Radar Technician</w:t>
            </w:r>
          </w:p>
        </w:tc>
        <w:tc>
          <w:tcPr>
            <w:tcW w:w="6367" w:type="dxa"/>
          </w:tcPr>
          <w:p w:rsidR="0036292A" w:rsidRPr="00BC4534" w:rsidRDefault="0036292A" w:rsidP="00A47BC7">
            <w:pPr>
              <w:pStyle w:val="NoSpacing"/>
              <w:spacing w:line="276" w:lineRule="auto"/>
            </w:pPr>
            <w:r w:rsidRPr="00BC4534">
              <w:t>Air Defense, Nike-Hercules System, U.S. Army</w:t>
            </w:r>
          </w:p>
        </w:tc>
      </w:tr>
    </w:tbl>
    <w:p w:rsidR="00D84C0B" w:rsidRPr="00E31B6F" w:rsidRDefault="00D84C0B" w:rsidP="00E31B6F">
      <w:pPr>
        <w:pStyle w:val="Heading1"/>
        <w:rPr>
          <w:szCs w:val="22"/>
        </w:rPr>
      </w:pPr>
      <w:r w:rsidRPr="00E31B6F">
        <w:rPr>
          <w:szCs w:val="22"/>
        </w:rPr>
        <w:lastRenderedPageBreak/>
        <w:t>RESEARCH, SCHOLARLY, AND CREATIVE ACTIVITIES</w:t>
      </w:r>
    </w:p>
    <w:p w:rsidR="00D84C0B" w:rsidRDefault="00D84C0B" w:rsidP="00E31B6F">
      <w:pPr>
        <w:pStyle w:val="Heading2"/>
      </w:pPr>
      <w:r w:rsidRPr="00BC4534">
        <w:t xml:space="preserve">Books </w:t>
      </w:r>
    </w:p>
    <w:p w:rsidR="00552014" w:rsidRDefault="00552014" w:rsidP="00552014">
      <w:pPr>
        <w:pStyle w:val="Refs0"/>
      </w:pPr>
      <w:r>
        <w:t xml:space="preserve">Goward, S.N., Williams, D.L., Irons, J.R., </w:t>
      </w:r>
      <w:proofErr w:type="spellStart"/>
      <w:r>
        <w:t>Arvidson</w:t>
      </w:r>
      <w:proofErr w:type="spellEnd"/>
      <w:r>
        <w:t xml:space="preserve">, T., </w:t>
      </w:r>
      <w:proofErr w:type="spellStart"/>
      <w:r>
        <w:t>Rocchio</w:t>
      </w:r>
      <w:proofErr w:type="spellEnd"/>
      <w:r>
        <w:t>, L., Russell, C. and Johnston, S., 201</w:t>
      </w:r>
      <w:r w:rsidR="0023219C">
        <w:t>7</w:t>
      </w:r>
      <w:r>
        <w:t xml:space="preserve">. </w:t>
      </w:r>
      <w:r>
        <w:rPr>
          <w:i/>
          <w:iCs/>
        </w:rPr>
        <w:t xml:space="preserve">Landsat's Enduring Legacy: Pioneering Global Land Observations from Space, </w:t>
      </w:r>
      <w:r>
        <w:t>American Society of Photogrammetry and Remote Sensing, Bethesda, Maryland, 620 p.</w:t>
      </w:r>
    </w:p>
    <w:p w:rsidR="00BE51A5" w:rsidRPr="009B4321" w:rsidRDefault="00BE51A5" w:rsidP="009B4321">
      <w:pPr>
        <w:pStyle w:val="Heading3"/>
      </w:pPr>
      <w:r w:rsidRPr="009B4321">
        <w:t>Chapters in Books</w:t>
      </w:r>
    </w:p>
    <w:p w:rsidR="00E32BFB" w:rsidRPr="00E32BFB" w:rsidRDefault="00AC0F42" w:rsidP="00DA3919">
      <w:pPr>
        <w:pStyle w:val="Heading4"/>
      </w:pPr>
      <w:r>
        <w:t>Published</w:t>
      </w:r>
    </w:p>
    <w:p w:rsidR="00505D0D" w:rsidRDefault="00505D0D" w:rsidP="00A47BC7">
      <w:pPr>
        <w:pStyle w:val="Refs0"/>
      </w:pPr>
      <w:r>
        <w:t xml:space="preserve">Huang, C., Schleeweis, K., Thomas, N. &amp; Goward, S.N. (2011). Forest dynamics within and around the Olympic National Park assessed using time series Landsat observations. In: Y. Wang (Ed.), </w:t>
      </w:r>
      <w:r w:rsidRPr="00E86424">
        <w:rPr>
          <w:i/>
        </w:rPr>
        <w:t>Remote Sensing of Protected Lands</w:t>
      </w:r>
      <w:r>
        <w:t xml:space="preserve"> (pp. 71-93), London: Taylor &amp; Francis.</w:t>
      </w:r>
    </w:p>
    <w:p w:rsidR="00DA3919" w:rsidRPr="00DA3919" w:rsidRDefault="00DA3919" w:rsidP="00A47BC7">
      <w:pPr>
        <w:pStyle w:val="Refs0"/>
      </w:pPr>
      <w:r w:rsidRPr="00DA3919">
        <w:t>Goward, S.N., Arvidson, T.A., Williams, D.L., &amp; Irons, J. (2011). The future of Landsat-class high resolution optical multispectral remote sensing. In B. Ramachandran, C. Justice, &amp; M. Abrams (Eds</w:t>
      </w:r>
      <w:r w:rsidRPr="001C48B6">
        <w:rPr>
          <w:i/>
        </w:rPr>
        <w:t xml:space="preserve">.), Land Remote Sensing and Global Environmental Change: NASA's Earth Observing System and the Science of ASTER and </w:t>
      </w:r>
      <w:r w:rsidR="001C48B6" w:rsidRPr="001C48B6">
        <w:rPr>
          <w:i/>
        </w:rPr>
        <w:t>MO</w:t>
      </w:r>
      <w:r w:rsidR="00D115C1">
        <w:rPr>
          <w:i/>
        </w:rPr>
        <w:t>DI</w:t>
      </w:r>
      <w:r w:rsidR="001C48B6" w:rsidRPr="001C48B6">
        <w:rPr>
          <w:i/>
        </w:rPr>
        <w:t>S</w:t>
      </w:r>
      <w:r w:rsidR="001C48B6">
        <w:t xml:space="preserve"> </w:t>
      </w:r>
      <w:r w:rsidRPr="00DA3919">
        <w:t>(pp. 809-834). New York: Springer</w:t>
      </w:r>
    </w:p>
    <w:p w:rsidR="009A0C67" w:rsidRDefault="009F27ED" w:rsidP="00A47BC7">
      <w:pPr>
        <w:pStyle w:val="Refs0"/>
        <w:rPr>
          <w:szCs w:val="22"/>
        </w:rPr>
      </w:pPr>
      <w:r w:rsidRPr="00BC4534">
        <w:rPr>
          <w:szCs w:val="22"/>
        </w:rPr>
        <w:t xml:space="preserve">Goward, S.N., Williams, D.L., Arvidson, T.A., Irons, J., </w:t>
      </w:r>
      <w:r w:rsidR="00AC0F42">
        <w:rPr>
          <w:szCs w:val="22"/>
        </w:rPr>
        <w:t>and</w:t>
      </w:r>
      <w:r w:rsidRPr="00BC4534">
        <w:rPr>
          <w:szCs w:val="22"/>
        </w:rPr>
        <w:t xml:space="preserve"> Irish, R.R. (</w:t>
      </w:r>
      <w:r w:rsidR="007D58B1">
        <w:rPr>
          <w:szCs w:val="22"/>
        </w:rPr>
        <w:t>2009</w:t>
      </w:r>
      <w:r w:rsidRPr="00BC4534">
        <w:rPr>
          <w:szCs w:val="22"/>
        </w:rPr>
        <w:t xml:space="preserve">). Moderate </w:t>
      </w:r>
      <w:r w:rsidR="00F95809">
        <w:rPr>
          <w:szCs w:val="22"/>
        </w:rPr>
        <w:t>s</w:t>
      </w:r>
      <w:r w:rsidRPr="00BC4534">
        <w:rPr>
          <w:szCs w:val="22"/>
        </w:rPr>
        <w:t xml:space="preserve">patial </w:t>
      </w:r>
      <w:r w:rsidR="00F95809">
        <w:rPr>
          <w:szCs w:val="22"/>
        </w:rPr>
        <w:t>r</w:t>
      </w:r>
      <w:r w:rsidRPr="00BC4534">
        <w:rPr>
          <w:szCs w:val="22"/>
        </w:rPr>
        <w:t xml:space="preserve">esolution </w:t>
      </w:r>
      <w:r w:rsidR="00F95809">
        <w:rPr>
          <w:szCs w:val="22"/>
        </w:rPr>
        <w:t>o</w:t>
      </w:r>
      <w:r w:rsidRPr="00BC4534">
        <w:rPr>
          <w:szCs w:val="22"/>
        </w:rPr>
        <w:t xml:space="preserve">ptical </w:t>
      </w:r>
      <w:r w:rsidR="00F95809">
        <w:rPr>
          <w:szCs w:val="22"/>
        </w:rPr>
        <w:t>s</w:t>
      </w:r>
      <w:r w:rsidRPr="00BC4534">
        <w:rPr>
          <w:szCs w:val="22"/>
        </w:rPr>
        <w:t xml:space="preserve">ensors. In T. Warner, D.N. </w:t>
      </w:r>
      <w:proofErr w:type="spellStart"/>
      <w:r w:rsidRPr="00BC4534">
        <w:rPr>
          <w:szCs w:val="22"/>
        </w:rPr>
        <w:t>Nellis</w:t>
      </w:r>
      <w:proofErr w:type="spellEnd"/>
      <w:r w:rsidRPr="00BC4534">
        <w:rPr>
          <w:szCs w:val="22"/>
        </w:rPr>
        <w:t xml:space="preserve"> </w:t>
      </w:r>
      <w:r w:rsidR="00F47C22">
        <w:rPr>
          <w:szCs w:val="22"/>
        </w:rPr>
        <w:t>and</w:t>
      </w:r>
      <w:r w:rsidRPr="00BC4534">
        <w:rPr>
          <w:szCs w:val="22"/>
        </w:rPr>
        <w:t xml:space="preserve"> G. Foody (Eds.), </w:t>
      </w:r>
      <w:r w:rsidR="00C77FE8">
        <w:rPr>
          <w:i/>
          <w:szCs w:val="22"/>
        </w:rPr>
        <w:t xml:space="preserve">SAGE </w:t>
      </w:r>
      <w:r w:rsidRPr="00BC4534">
        <w:rPr>
          <w:i/>
          <w:iCs/>
          <w:szCs w:val="22"/>
        </w:rPr>
        <w:t>Handbook of Remote Sensing</w:t>
      </w:r>
      <w:r w:rsidRPr="00BC4534">
        <w:rPr>
          <w:szCs w:val="22"/>
        </w:rPr>
        <w:t xml:space="preserve">. </w:t>
      </w:r>
      <w:r w:rsidR="007D58B1">
        <w:rPr>
          <w:szCs w:val="22"/>
        </w:rPr>
        <w:t xml:space="preserve">(pp. 123-138) </w:t>
      </w:r>
      <w:r w:rsidR="00C77FE8">
        <w:rPr>
          <w:szCs w:val="22"/>
        </w:rPr>
        <w:t>London, U.K.: Sage.</w:t>
      </w:r>
    </w:p>
    <w:p w:rsidR="00D84C0B" w:rsidRPr="006C07D3" w:rsidRDefault="00BE51A5" w:rsidP="00A47BC7">
      <w:pPr>
        <w:pStyle w:val="Refs0"/>
        <w:rPr>
          <w:rStyle w:val="SubtleReference"/>
        </w:rPr>
      </w:pPr>
      <w:r w:rsidRPr="006C07D3">
        <w:rPr>
          <w:rStyle w:val="SubtleReference"/>
        </w:rPr>
        <w:t>Goward, S. N. (</w:t>
      </w:r>
      <w:r w:rsidR="00D84C0B" w:rsidRPr="006C07D3">
        <w:rPr>
          <w:rStyle w:val="SubtleReference"/>
        </w:rPr>
        <w:t>200</w:t>
      </w:r>
      <w:r w:rsidR="008A33EC" w:rsidRPr="006C07D3">
        <w:rPr>
          <w:rStyle w:val="SubtleReference"/>
        </w:rPr>
        <w:t>5</w:t>
      </w:r>
      <w:r w:rsidRPr="006C07D3">
        <w:rPr>
          <w:rStyle w:val="SubtleReference"/>
        </w:rPr>
        <w:t>)</w:t>
      </w:r>
      <w:r w:rsidR="00D84C0B" w:rsidRPr="006C07D3">
        <w:rPr>
          <w:rStyle w:val="SubtleReference"/>
        </w:rPr>
        <w:t xml:space="preserve">. Albedo and reflectivity, (invited), in J. E. Oliver (ed.), </w:t>
      </w:r>
      <w:r w:rsidR="005D0B29" w:rsidRPr="006C07D3">
        <w:rPr>
          <w:rStyle w:val="SubtleReference"/>
        </w:rPr>
        <w:t>Encyclopedia of World Climatology</w:t>
      </w:r>
      <w:r w:rsidR="008A33EC" w:rsidRPr="006C07D3">
        <w:rPr>
          <w:rStyle w:val="SubtleReference"/>
        </w:rPr>
        <w:t>, Encyclopedia of Earth Sciences Series</w:t>
      </w:r>
      <w:r w:rsidR="00D84C0B" w:rsidRPr="006C07D3">
        <w:rPr>
          <w:rStyle w:val="SubtleReference"/>
        </w:rPr>
        <w:t xml:space="preserve"> , </w:t>
      </w:r>
      <w:r w:rsidR="008A33EC" w:rsidRPr="006C07D3">
        <w:rPr>
          <w:rStyle w:val="SubtleReference"/>
        </w:rPr>
        <w:t>Springer</w:t>
      </w:r>
      <w:r w:rsidR="00D84C0B" w:rsidRPr="006C07D3">
        <w:rPr>
          <w:rStyle w:val="SubtleReference"/>
        </w:rPr>
        <w:t xml:space="preserve">., New York, </w:t>
      </w:r>
      <w:r w:rsidR="008A33EC" w:rsidRPr="006C07D3">
        <w:rPr>
          <w:rStyle w:val="SubtleReference"/>
        </w:rPr>
        <w:t>pp. 5-7.</w:t>
      </w:r>
    </w:p>
    <w:p w:rsidR="008A33EC" w:rsidRPr="00BC4534" w:rsidRDefault="008A33EC" w:rsidP="00A47BC7">
      <w:pPr>
        <w:pStyle w:val="Refs0"/>
        <w:rPr>
          <w:szCs w:val="22"/>
        </w:rPr>
      </w:pPr>
      <w:r w:rsidRPr="00BC4534">
        <w:rPr>
          <w:szCs w:val="22"/>
        </w:rPr>
        <w:t xml:space="preserve">Czajkowski, K. P., S. N. Goward, T. Mulhern, S. J. Goetz, A. Walz, D. </w:t>
      </w:r>
      <w:proofErr w:type="spellStart"/>
      <w:r w:rsidRPr="00BC4534">
        <w:rPr>
          <w:szCs w:val="22"/>
        </w:rPr>
        <w:t>Shirey</w:t>
      </w:r>
      <w:proofErr w:type="spellEnd"/>
      <w:r w:rsidRPr="00BC4534">
        <w:rPr>
          <w:szCs w:val="22"/>
        </w:rPr>
        <w:t>, S. Stadler</w:t>
      </w:r>
      <w:r w:rsidR="00BE51A5">
        <w:rPr>
          <w:szCs w:val="22"/>
        </w:rPr>
        <w:t>, S. Prince, and R. O. Dubayah (</w:t>
      </w:r>
      <w:r w:rsidRPr="00BC4534">
        <w:rPr>
          <w:szCs w:val="22"/>
        </w:rPr>
        <w:t>2004</w:t>
      </w:r>
      <w:r w:rsidR="00BE51A5">
        <w:rPr>
          <w:szCs w:val="22"/>
        </w:rPr>
        <w:t>)</w:t>
      </w:r>
      <w:r w:rsidRPr="00BC4534">
        <w:rPr>
          <w:szCs w:val="22"/>
        </w:rPr>
        <w:t>, Recovery of environmental variables from thermal remote sensing, in</w:t>
      </w:r>
      <w:r w:rsidRPr="00BC4534">
        <w:rPr>
          <w:i/>
          <w:iCs/>
          <w:szCs w:val="22"/>
        </w:rPr>
        <w:t xml:space="preserve"> Thermal Remote Sensing in Land Surface Processes,</w:t>
      </w:r>
      <w:r w:rsidRPr="00BC4534">
        <w:rPr>
          <w:szCs w:val="22"/>
        </w:rPr>
        <w:t xml:space="preserve"> Ed. J. </w:t>
      </w:r>
      <w:proofErr w:type="spellStart"/>
      <w:r w:rsidRPr="00BC4534">
        <w:rPr>
          <w:szCs w:val="22"/>
        </w:rPr>
        <w:t>Luvall</w:t>
      </w:r>
      <w:proofErr w:type="spellEnd"/>
      <w:r w:rsidRPr="00BC4534">
        <w:rPr>
          <w:szCs w:val="22"/>
        </w:rPr>
        <w:t xml:space="preserve"> and D. </w:t>
      </w:r>
      <w:proofErr w:type="spellStart"/>
      <w:r w:rsidRPr="00BC4534">
        <w:rPr>
          <w:szCs w:val="22"/>
        </w:rPr>
        <w:t>Quattrochi</w:t>
      </w:r>
      <w:proofErr w:type="spellEnd"/>
      <w:r w:rsidRPr="00BC4534">
        <w:rPr>
          <w:szCs w:val="22"/>
        </w:rPr>
        <w:t>, CRC Press, 11-32.</w:t>
      </w:r>
    </w:p>
    <w:p w:rsidR="00D84C0B" w:rsidRPr="00BC4534" w:rsidRDefault="00D84C0B" w:rsidP="00A47BC7">
      <w:pPr>
        <w:pStyle w:val="Refs0"/>
        <w:rPr>
          <w:szCs w:val="22"/>
        </w:rPr>
      </w:pPr>
      <w:r w:rsidRPr="00BC4534">
        <w:rPr>
          <w:szCs w:val="22"/>
        </w:rPr>
        <w:t xml:space="preserve">Goward, S. N. and </w:t>
      </w:r>
      <w:r w:rsidR="009731F2">
        <w:rPr>
          <w:szCs w:val="22"/>
        </w:rPr>
        <w:t xml:space="preserve">D.G. </w:t>
      </w:r>
      <w:r w:rsidR="00BE51A5">
        <w:rPr>
          <w:szCs w:val="22"/>
        </w:rPr>
        <w:t>Dye (</w:t>
      </w:r>
      <w:r w:rsidRPr="00BC4534">
        <w:rPr>
          <w:szCs w:val="22"/>
        </w:rPr>
        <w:t>1997</w:t>
      </w:r>
      <w:r w:rsidR="00BE51A5">
        <w:rPr>
          <w:szCs w:val="22"/>
        </w:rPr>
        <w:t>).</w:t>
      </w:r>
      <w:r w:rsidRPr="00BC4534">
        <w:rPr>
          <w:szCs w:val="22"/>
        </w:rPr>
        <w:t xml:space="preserve"> Global </w:t>
      </w:r>
      <w:proofErr w:type="spellStart"/>
      <w:r w:rsidRPr="00BC4534">
        <w:rPr>
          <w:szCs w:val="22"/>
        </w:rPr>
        <w:t>biospheric</w:t>
      </w:r>
      <w:proofErr w:type="spellEnd"/>
      <w:r w:rsidRPr="00BC4534">
        <w:rPr>
          <w:szCs w:val="22"/>
        </w:rPr>
        <w:t xml:space="preserve"> monitoring with remote sensing. </w:t>
      </w:r>
      <w:r w:rsidRPr="00BC4534">
        <w:rPr>
          <w:i/>
          <w:szCs w:val="22"/>
        </w:rPr>
        <w:t>The Use of Remote Sensing in Modeling Forest Productivity at Scales from Stand to the Globe</w:t>
      </w:r>
      <w:r w:rsidR="00BE51A5">
        <w:rPr>
          <w:szCs w:val="22"/>
        </w:rPr>
        <w:t xml:space="preserve">, in </w:t>
      </w:r>
      <w:r w:rsidRPr="00BC4534">
        <w:rPr>
          <w:szCs w:val="22"/>
        </w:rPr>
        <w:t xml:space="preserve">H. L. </w:t>
      </w:r>
      <w:proofErr w:type="spellStart"/>
      <w:r w:rsidRPr="00BC4534">
        <w:rPr>
          <w:szCs w:val="22"/>
        </w:rPr>
        <w:t>Gholz</w:t>
      </w:r>
      <w:proofErr w:type="spellEnd"/>
      <w:r w:rsidRPr="00BC4534">
        <w:rPr>
          <w:szCs w:val="22"/>
        </w:rPr>
        <w:t xml:space="preserve">, K. </w:t>
      </w:r>
      <w:proofErr w:type="spellStart"/>
      <w:r w:rsidRPr="00BC4534">
        <w:rPr>
          <w:szCs w:val="22"/>
        </w:rPr>
        <w:t>Nakane</w:t>
      </w:r>
      <w:proofErr w:type="spellEnd"/>
      <w:r w:rsidRPr="00BC4534">
        <w:rPr>
          <w:szCs w:val="22"/>
        </w:rPr>
        <w:t xml:space="preserve"> and H. </w:t>
      </w:r>
      <w:proofErr w:type="spellStart"/>
      <w:r w:rsidRPr="00BC4534">
        <w:rPr>
          <w:szCs w:val="22"/>
        </w:rPr>
        <w:t>Shimoda</w:t>
      </w:r>
      <w:proofErr w:type="spellEnd"/>
      <w:r w:rsidRPr="00BC4534">
        <w:rPr>
          <w:szCs w:val="22"/>
        </w:rPr>
        <w:t xml:space="preserve">, </w:t>
      </w:r>
      <w:r w:rsidR="00BE51A5">
        <w:rPr>
          <w:szCs w:val="22"/>
        </w:rPr>
        <w:t>(e</w:t>
      </w:r>
      <w:r w:rsidRPr="00BC4534">
        <w:rPr>
          <w:szCs w:val="22"/>
        </w:rPr>
        <w:t>d</w:t>
      </w:r>
      <w:r w:rsidR="00BE51A5">
        <w:rPr>
          <w:szCs w:val="22"/>
        </w:rPr>
        <w:t>s</w:t>
      </w:r>
      <w:r w:rsidRPr="00BC4534">
        <w:rPr>
          <w:szCs w:val="22"/>
        </w:rPr>
        <w:t>.), New York, Kluwer Academic Publishers, pp.  241-272</w:t>
      </w:r>
    </w:p>
    <w:p w:rsidR="00D84C0B" w:rsidRPr="00BC4534" w:rsidRDefault="00D84C0B" w:rsidP="00A47BC7">
      <w:pPr>
        <w:pStyle w:val="Refs0"/>
        <w:rPr>
          <w:szCs w:val="22"/>
        </w:rPr>
      </w:pPr>
      <w:r w:rsidRPr="00BC4534">
        <w:rPr>
          <w:szCs w:val="22"/>
        </w:rPr>
        <w:t xml:space="preserve">Dye, D.G. and </w:t>
      </w:r>
      <w:r w:rsidR="009731F2">
        <w:rPr>
          <w:szCs w:val="22"/>
        </w:rPr>
        <w:t xml:space="preserve">S.N. </w:t>
      </w:r>
      <w:r w:rsidR="00BE51A5">
        <w:rPr>
          <w:szCs w:val="22"/>
        </w:rPr>
        <w:t>Goward (</w:t>
      </w:r>
      <w:r w:rsidRPr="00BC4534">
        <w:rPr>
          <w:szCs w:val="22"/>
        </w:rPr>
        <w:t>1995</w:t>
      </w:r>
      <w:r w:rsidR="00BE51A5">
        <w:rPr>
          <w:szCs w:val="22"/>
        </w:rPr>
        <w:t>)</w:t>
      </w:r>
      <w:r w:rsidRPr="00BC4534">
        <w:rPr>
          <w:szCs w:val="22"/>
        </w:rPr>
        <w:t>.  Remote sensing for bio</w:t>
      </w:r>
      <w:r w:rsidR="00BE51A5">
        <w:rPr>
          <w:szCs w:val="22"/>
        </w:rPr>
        <w:t xml:space="preserve">sphere modeling and monitoring, </w:t>
      </w:r>
      <w:r w:rsidRPr="00BC4534">
        <w:rPr>
          <w:szCs w:val="22"/>
        </w:rPr>
        <w:t xml:space="preserve">In: S. </w:t>
      </w:r>
      <w:proofErr w:type="spellStart"/>
      <w:r w:rsidRPr="00BC4534">
        <w:rPr>
          <w:szCs w:val="22"/>
        </w:rPr>
        <w:t>Murai</w:t>
      </w:r>
      <w:proofErr w:type="spellEnd"/>
      <w:r w:rsidRPr="00BC4534">
        <w:rPr>
          <w:szCs w:val="22"/>
        </w:rPr>
        <w:t xml:space="preserve">, ed., </w:t>
      </w:r>
      <w:r w:rsidRPr="00BC4534">
        <w:rPr>
          <w:i/>
          <w:szCs w:val="22"/>
        </w:rPr>
        <w:t>Toward Global Planning of Sustainable Use of the Earth: Development of Global Eco-Engineering</w:t>
      </w:r>
      <w:r w:rsidRPr="00BC4534">
        <w:rPr>
          <w:szCs w:val="22"/>
        </w:rPr>
        <w:t>, Elsevier.</w:t>
      </w:r>
    </w:p>
    <w:p w:rsidR="00D84C0B" w:rsidRPr="00BC4534" w:rsidRDefault="00F47C22" w:rsidP="00A47BC7">
      <w:pPr>
        <w:pStyle w:val="Refs0"/>
        <w:rPr>
          <w:szCs w:val="22"/>
        </w:rPr>
      </w:pPr>
      <w:r>
        <w:rPr>
          <w:szCs w:val="22"/>
        </w:rPr>
        <w:t>Townshend, J.</w:t>
      </w:r>
      <w:r w:rsidR="00D84C0B" w:rsidRPr="00BC4534">
        <w:rPr>
          <w:szCs w:val="22"/>
        </w:rPr>
        <w:t xml:space="preserve">R., </w:t>
      </w:r>
      <w:r>
        <w:rPr>
          <w:szCs w:val="22"/>
        </w:rPr>
        <w:t>C.J. Tucker</w:t>
      </w:r>
      <w:r w:rsidR="00D84C0B" w:rsidRPr="00BC4534">
        <w:rPr>
          <w:szCs w:val="22"/>
        </w:rPr>
        <w:t xml:space="preserve"> and </w:t>
      </w:r>
      <w:r>
        <w:rPr>
          <w:szCs w:val="22"/>
        </w:rPr>
        <w:t xml:space="preserve">S.N. </w:t>
      </w:r>
      <w:r w:rsidR="00BE51A5">
        <w:rPr>
          <w:szCs w:val="22"/>
        </w:rPr>
        <w:t>Goward (</w:t>
      </w:r>
      <w:r w:rsidR="00D84C0B" w:rsidRPr="00BC4534">
        <w:rPr>
          <w:szCs w:val="22"/>
        </w:rPr>
        <w:t>1993</w:t>
      </w:r>
      <w:r w:rsidR="00BE51A5">
        <w:rPr>
          <w:szCs w:val="22"/>
        </w:rPr>
        <w:t>)</w:t>
      </w:r>
      <w:r w:rsidR="00D84C0B" w:rsidRPr="00BC4534">
        <w:rPr>
          <w:szCs w:val="22"/>
        </w:rPr>
        <w:t xml:space="preserve">. Global vegetation mapping, in R. Gurney, J. Foster and C. Parkinson (eds), </w:t>
      </w:r>
      <w:r w:rsidR="00D84C0B" w:rsidRPr="00BC4534">
        <w:rPr>
          <w:i/>
          <w:szCs w:val="22"/>
        </w:rPr>
        <w:t xml:space="preserve">Atlas of Satellite Observations Related to Global Change </w:t>
      </w:r>
      <w:r w:rsidR="00D84C0B" w:rsidRPr="00BC4534">
        <w:rPr>
          <w:szCs w:val="22"/>
        </w:rPr>
        <w:t>,</w:t>
      </w:r>
      <w:r w:rsidR="00D84C0B" w:rsidRPr="00BC4534">
        <w:rPr>
          <w:i/>
          <w:szCs w:val="22"/>
        </w:rPr>
        <w:t xml:space="preserve"> </w:t>
      </w:r>
      <w:r w:rsidR="00D84C0B" w:rsidRPr="00BC4534">
        <w:rPr>
          <w:szCs w:val="22"/>
        </w:rPr>
        <w:t>Cambridge University Press, Cambridge, pp. 301-311.</w:t>
      </w:r>
    </w:p>
    <w:p w:rsidR="00D84C0B" w:rsidRPr="00BC4534" w:rsidRDefault="00D84C0B" w:rsidP="00A47BC7">
      <w:pPr>
        <w:pStyle w:val="Refs0"/>
        <w:rPr>
          <w:szCs w:val="22"/>
        </w:rPr>
      </w:pPr>
      <w:r w:rsidRPr="00BC4534">
        <w:rPr>
          <w:szCs w:val="22"/>
        </w:rPr>
        <w:t xml:space="preserve">Goward, S. N. and </w:t>
      </w:r>
      <w:r w:rsidR="00F47C22">
        <w:rPr>
          <w:szCs w:val="22"/>
        </w:rPr>
        <w:t xml:space="preserve">N.N. </w:t>
      </w:r>
      <w:r w:rsidR="00BE51A5">
        <w:rPr>
          <w:szCs w:val="22"/>
        </w:rPr>
        <w:t>Kazantsev (1991).</w:t>
      </w:r>
      <w:r w:rsidRPr="00BC4534">
        <w:rPr>
          <w:szCs w:val="22"/>
        </w:rPr>
        <w:t xml:space="preserve"> </w:t>
      </w:r>
      <w:r w:rsidR="00BE51A5">
        <w:rPr>
          <w:szCs w:val="22"/>
        </w:rPr>
        <w:t xml:space="preserve"> </w:t>
      </w:r>
      <w:r w:rsidRPr="00BC4534">
        <w:rPr>
          <w:szCs w:val="22"/>
        </w:rPr>
        <w:t xml:space="preserve">Monitoring environmental change: Geographic information systems and remote sensing. In </w:t>
      </w:r>
      <w:r w:rsidRPr="00BC4534">
        <w:rPr>
          <w:i/>
          <w:szCs w:val="22"/>
        </w:rPr>
        <w:t>Global Change: Geographical Approaches</w:t>
      </w:r>
      <w:r w:rsidRPr="00BC4534">
        <w:rPr>
          <w:szCs w:val="22"/>
        </w:rPr>
        <w:t xml:space="preserve">, </w:t>
      </w:r>
      <w:r w:rsidR="00BE51A5">
        <w:rPr>
          <w:szCs w:val="22"/>
        </w:rPr>
        <w:t xml:space="preserve">in </w:t>
      </w:r>
      <w:r w:rsidRPr="00BC4534">
        <w:rPr>
          <w:szCs w:val="22"/>
        </w:rPr>
        <w:t xml:space="preserve">J. R. Mather and G. V. </w:t>
      </w:r>
      <w:proofErr w:type="spellStart"/>
      <w:r w:rsidRPr="00BC4534">
        <w:rPr>
          <w:szCs w:val="22"/>
        </w:rPr>
        <w:t>Sdasyuk</w:t>
      </w:r>
      <w:proofErr w:type="spellEnd"/>
      <w:r w:rsidR="00BE51A5">
        <w:rPr>
          <w:szCs w:val="22"/>
        </w:rPr>
        <w:t xml:space="preserve"> (eds.)  Tucson, </w:t>
      </w:r>
      <w:r w:rsidRPr="00BC4534">
        <w:rPr>
          <w:szCs w:val="22"/>
        </w:rPr>
        <w:t>University of Arizona Press (also published in Russian by Progress Publishers, Moscow), pp. 183-198.</w:t>
      </w:r>
    </w:p>
    <w:p w:rsidR="00D84C0B" w:rsidRPr="00BC4534" w:rsidRDefault="00BE51A5" w:rsidP="00A47BC7">
      <w:pPr>
        <w:pStyle w:val="Refs0"/>
        <w:rPr>
          <w:szCs w:val="22"/>
        </w:rPr>
      </w:pPr>
      <w:r>
        <w:rPr>
          <w:szCs w:val="22"/>
        </w:rPr>
        <w:t>Goward, S. N. (</w:t>
      </w:r>
      <w:r w:rsidR="00D84C0B" w:rsidRPr="00BC4534">
        <w:rPr>
          <w:szCs w:val="22"/>
        </w:rPr>
        <w:t>1987</w:t>
      </w:r>
      <w:r>
        <w:rPr>
          <w:szCs w:val="22"/>
        </w:rPr>
        <w:t>)</w:t>
      </w:r>
      <w:r w:rsidR="00D84C0B" w:rsidRPr="00BC4534">
        <w:rPr>
          <w:szCs w:val="22"/>
        </w:rPr>
        <w:t xml:space="preserve">. Albedo and reflectivity, (invited), in J. E. Oliver and R. W. </w:t>
      </w:r>
      <w:proofErr w:type="spellStart"/>
      <w:r w:rsidR="00D84C0B" w:rsidRPr="00BC4534">
        <w:rPr>
          <w:szCs w:val="22"/>
        </w:rPr>
        <w:t>Fairbridge</w:t>
      </w:r>
      <w:proofErr w:type="spellEnd"/>
      <w:r w:rsidR="00D84C0B" w:rsidRPr="00BC4534">
        <w:rPr>
          <w:szCs w:val="22"/>
        </w:rPr>
        <w:t xml:space="preserve"> (eds.), </w:t>
      </w:r>
      <w:r w:rsidR="00D84C0B" w:rsidRPr="00BC4534">
        <w:rPr>
          <w:i/>
          <w:szCs w:val="22"/>
        </w:rPr>
        <w:t>Encyclopedia of Climatology</w:t>
      </w:r>
      <w:r w:rsidR="00D84C0B" w:rsidRPr="00BC4534">
        <w:rPr>
          <w:szCs w:val="22"/>
        </w:rPr>
        <w:t>, Encyclopedia of Earth Sciences, Vol XI, Van Nostrand Reinhold Co., New York, pp. 39-42</w:t>
      </w:r>
    </w:p>
    <w:p w:rsidR="00D84C0B" w:rsidRPr="00BC4534" w:rsidRDefault="00D84C0B" w:rsidP="00A47BC7">
      <w:pPr>
        <w:pStyle w:val="Refs0"/>
        <w:rPr>
          <w:szCs w:val="22"/>
          <w:u w:val="single"/>
        </w:rPr>
      </w:pPr>
      <w:r w:rsidRPr="00BC4534">
        <w:rPr>
          <w:szCs w:val="22"/>
        </w:rPr>
        <w:t>Goward</w:t>
      </w:r>
      <w:r w:rsidR="00BE51A5">
        <w:rPr>
          <w:szCs w:val="22"/>
        </w:rPr>
        <w:t>, S. N., and Leatherman, S. L. (1986)</w:t>
      </w:r>
      <w:r w:rsidRPr="00BC4534">
        <w:rPr>
          <w:szCs w:val="22"/>
        </w:rPr>
        <w:t xml:space="preserve"> </w:t>
      </w:r>
      <w:r w:rsidRPr="00BC4534">
        <w:rPr>
          <w:i/>
          <w:szCs w:val="22"/>
        </w:rPr>
        <w:t>Remote Sensing Laboratory Manual</w:t>
      </w:r>
      <w:r w:rsidR="001611BE">
        <w:rPr>
          <w:szCs w:val="22"/>
        </w:rPr>
        <w:t xml:space="preserve"> </w:t>
      </w:r>
      <w:r w:rsidRPr="00BC4534">
        <w:rPr>
          <w:szCs w:val="22"/>
        </w:rPr>
        <w:t xml:space="preserve">(original edition), Kendall-Hunt Publishing Co., 120 pp. </w:t>
      </w:r>
    </w:p>
    <w:p w:rsidR="00D84C0B" w:rsidRPr="00BC4534" w:rsidRDefault="00D84C0B" w:rsidP="00A47BC7">
      <w:pPr>
        <w:pStyle w:val="Refs0"/>
        <w:rPr>
          <w:szCs w:val="22"/>
          <w:u w:val="single"/>
        </w:rPr>
      </w:pPr>
      <w:r w:rsidRPr="00BC4534">
        <w:rPr>
          <w:szCs w:val="22"/>
        </w:rPr>
        <w:t>Goward, S. N.,</w:t>
      </w:r>
      <w:r w:rsidR="00BE51A5">
        <w:rPr>
          <w:szCs w:val="22"/>
        </w:rPr>
        <w:t xml:space="preserve"> Tucker, C. J., and Dye, D. G. (</w:t>
      </w:r>
      <w:r w:rsidRPr="00BC4534">
        <w:rPr>
          <w:szCs w:val="22"/>
        </w:rPr>
        <w:t>1986</w:t>
      </w:r>
      <w:r w:rsidR="00BE51A5">
        <w:rPr>
          <w:szCs w:val="22"/>
        </w:rPr>
        <w:t>)</w:t>
      </w:r>
      <w:r w:rsidRPr="00BC4534">
        <w:rPr>
          <w:szCs w:val="22"/>
        </w:rPr>
        <w:t xml:space="preserve">. North American vegetation patterns observed with meteorological satellite data, (invited), Chap. 9 in M. I. Dyer and D. A. Crossley, Jr. (eds.), </w:t>
      </w:r>
      <w:r w:rsidRPr="00BC4534">
        <w:rPr>
          <w:i/>
          <w:szCs w:val="22"/>
        </w:rPr>
        <w:lastRenderedPageBreak/>
        <w:t>Coupling of Ecological Studies with Remote Sensing</w:t>
      </w:r>
      <w:r w:rsidRPr="00BC4534">
        <w:rPr>
          <w:szCs w:val="22"/>
        </w:rPr>
        <w:t xml:space="preserve">, U.S. Man and Biosphere Program, U.S. Department of State, publ. 9504: 96-115. </w:t>
      </w:r>
    </w:p>
    <w:p w:rsidR="00BB6CB0" w:rsidRDefault="00AC0F42" w:rsidP="00483004">
      <w:pPr>
        <w:pStyle w:val="Heading2"/>
        <w:autoSpaceDE w:val="0"/>
        <w:rPr>
          <w:rFonts w:asciiTheme="minorHAnsi" w:hAnsiTheme="minorHAnsi"/>
          <w:szCs w:val="22"/>
        </w:rPr>
      </w:pPr>
      <w:r>
        <w:rPr>
          <w:rFonts w:asciiTheme="minorHAnsi" w:hAnsiTheme="minorHAnsi"/>
          <w:szCs w:val="22"/>
        </w:rPr>
        <w:t>Articles in Referred Journals</w:t>
      </w:r>
    </w:p>
    <w:p w:rsidR="00F80B49" w:rsidRDefault="00F80B49" w:rsidP="00AC0F42">
      <w:pPr>
        <w:pStyle w:val="Heading4"/>
      </w:pPr>
      <w:r>
        <w:t>In Prep</w:t>
      </w:r>
    </w:p>
    <w:p w:rsidR="00D45621" w:rsidRDefault="00D45621" w:rsidP="00D45621">
      <w:pPr>
        <w:pStyle w:val="Refs0"/>
      </w:pPr>
      <w:r>
        <w:t xml:space="preserve">Goward, S.N., Huang, C., Schleeweis, K., Zhao, F., </w:t>
      </w:r>
      <w:proofErr w:type="spellStart"/>
      <w:r>
        <w:t>Rishmawi</w:t>
      </w:r>
      <w:proofErr w:type="spellEnd"/>
      <w:r>
        <w:t xml:space="preserve">, K., Masek, J.G., Cohen, W., </w:t>
      </w:r>
      <w:proofErr w:type="spellStart"/>
      <w:r>
        <w:t>Moisen</w:t>
      </w:r>
      <w:proofErr w:type="spellEnd"/>
      <w:r>
        <w:t>, G., Nemani, R., &amp; Lindsey, M.A. (in prep). US national forest disturbance patterns and dynamics:  NAFD Phase III results</w:t>
      </w:r>
    </w:p>
    <w:p w:rsidR="00B05765" w:rsidRDefault="00B05765" w:rsidP="00B05765">
      <w:pPr>
        <w:pStyle w:val="Heading4"/>
      </w:pPr>
      <w:r>
        <w:t>Published</w:t>
      </w:r>
    </w:p>
    <w:p w:rsidR="002147C9" w:rsidRPr="002147C9" w:rsidRDefault="00DA093D" w:rsidP="002147C9">
      <w:pPr>
        <w:pStyle w:val="Refs0"/>
        <w:rPr>
          <w:rStyle w:val="SubtleReference"/>
        </w:rPr>
      </w:pPr>
      <w:r w:rsidRPr="002147C9">
        <w:rPr>
          <w:rStyle w:val="SubtleReference"/>
        </w:rPr>
        <w:t xml:space="preserve">Goward, S. N., </w:t>
      </w:r>
      <w:proofErr w:type="spellStart"/>
      <w:r w:rsidR="00EF7583" w:rsidRPr="002147C9">
        <w:rPr>
          <w:rStyle w:val="SubtleReference"/>
        </w:rPr>
        <w:t>Loboda</w:t>
      </w:r>
      <w:proofErr w:type="spellEnd"/>
      <w:r w:rsidR="00EF7583" w:rsidRPr="002147C9">
        <w:rPr>
          <w:rStyle w:val="SubtleReference"/>
        </w:rPr>
        <w:t xml:space="preserve">, T. </w:t>
      </w:r>
      <w:r w:rsidR="00EF7583">
        <w:rPr>
          <w:rStyle w:val="SubtleReference"/>
        </w:rPr>
        <w:t xml:space="preserve">V, </w:t>
      </w:r>
      <w:r w:rsidRPr="002147C9">
        <w:rPr>
          <w:rStyle w:val="SubtleReference"/>
        </w:rPr>
        <w:t>Williams, D.L.</w:t>
      </w:r>
      <w:r w:rsidR="002147C9" w:rsidRPr="002147C9">
        <w:rPr>
          <w:rStyle w:val="SubtleReference"/>
        </w:rPr>
        <w:t xml:space="preserve">, &amp; Huang. C. (2019) </w:t>
      </w:r>
      <w:r w:rsidR="002147C9" w:rsidRPr="002147C9">
        <w:rPr>
          <w:rStyle w:val="SubtleReference"/>
          <w:rFonts w:eastAsia="ArialUnicodeMS"/>
        </w:rPr>
        <w:t xml:space="preserve">Landsat orbital repeat frequency and cloud contamination: A case study for eastern United States, </w:t>
      </w:r>
      <w:r w:rsidR="002147C9" w:rsidRPr="002A51AC">
        <w:rPr>
          <w:rStyle w:val="SubtleReference"/>
          <w:rFonts w:eastAsia="ArialUnicodeMS"/>
          <w:i/>
        </w:rPr>
        <w:t>Photogrammetric Engineering and Remote Sensing</w:t>
      </w:r>
      <w:r w:rsidR="002147C9" w:rsidRPr="002147C9">
        <w:rPr>
          <w:rStyle w:val="SubtleReference"/>
          <w:rFonts w:eastAsia="ArialUnicodeMS"/>
        </w:rPr>
        <w:t xml:space="preserve">, </w:t>
      </w:r>
      <w:r w:rsidR="00EF7583">
        <w:rPr>
          <w:rStyle w:val="SubtleReference"/>
          <w:rFonts w:eastAsia="ArialUnicodeMS"/>
        </w:rPr>
        <w:t xml:space="preserve">Vol. 85 (2) </w:t>
      </w:r>
      <w:r w:rsidR="003C7F05">
        <w:rPr>
          <w:rStyle w:val="SubtleReference"/>
          <w:rFonts w:eastAsia="ArialUnicodeMS"/>
        </w:rPr>
        <w:t>109-118</w:t>
      </w:r>
      <w:bookmarkStart w:id="0" w:name="_GoBack"/>
      <w:bookmarkEnd w:id="0"/>
      <w:r w:rsidR="00EF7583">
        <w:rPr>
          <w:rStyle w:val="SubtleReference"/>
          <w:rFonts w:eastAsia="ArialUnicodeMS"/>
        </w:rPr>
        <w:t>.</w:t>
      </w:r>
      <w:r w:rsidR="002147C9" w:rsidRPr="002147C9">
        <w:rPr>
          <w:rStyle w:val="SubtleReference"/>
          <w:rFonts w:eastAsia="ArialUnicodeMS"/>
        </w:rPr>
        <w:t xml:space="preserve"> </w:t>
      </w:r>
    </w:p>
    <w:p w:rsidR="00DA093D" w:rsidRPr="002147C9" w:rsidRDefault="00DA093D" w:rsidP="002147C9">
      <w:pPr>
        <w:pStyle w:val="Refs0"/>
        <w:rPr>
          <w:rStyle w:val="SubtleReference"/>
        </w:rPr>
      </w:pPr>
      <w:r w:rsidRPr="002147C9">
        <w:rPr>
          <w:rStyle w:val="SubtleReference"/>
        </w:rPr>
        <w:t xml:space="preserve">Zhao, F., Huang, C., Goward, S.N., </w:t>
      </w:r>
      <w:proofErr w:type="spellStart"/>
      <w:r w:rsidRPr="002147C9">
        <w:rPr>
          <w:rStyle w:val="SubtleReference"/>
        </w:rPr>
        <w:t>Schleeweis</w:t>
      </w:r>
      <w:proofErr w:type="spellEnd"/>
      <w:r w:rsidRPr="002147C9">
        <w:rPr>
          <w:rStyle w:val="SubtleReference"/>
        </w:rPr>
        <w:t xml:space="preserve">, K., </w:t>
      </w:r>
      <w:proofErr w:type="spellStart"/>
      <w:r w:rsidRPr="002147C9">
        <w:rPr>
          <w:rStyle w:val="SubtleReference"/>
        </w:rPr>
        <w:t>Rishmawi</w:t>
      </w:r>
      <w:proofErr w:type="spellEnd"/>
      <w:r w:rsidRPr="002147C9">
        <w:rPr>
          <w:rStyle w:val="SubtleReference"/>
        </w:rPr>
        <w:t xml:space="preserve">, K., Lindsey, M., Denning, E., </w:t>
      </w:r>
      <w:proofErr w:type="spellStart"/>
      <w:r w:rsidRPr="002147C9">
        <w:rPr>
          <w:rStyle w:val="SubtleReference"/>
        </w:rPr>
        <w:t>Keddell</w:t>
      </w:r>
      <w:proofErr w:type="spellEnd"/>
      <w:r w:rsidRPr="002147C9">
        <w:rPr>
          <w:rStyle w:val="SubtleReference"/>
        </w:rPr>
        <w:t>, L., Cohen, W.C. Yan</w:t>
      </w:r>
      <w:r w:rsidR="002147C9" w:rsidRPr="002147C9">
        <w:rPr>
          <w:rStyle w:val="SubtleReference"/>
        </w:rPr>
        <w:t>g</w:t>
      </w:r>
      <w:r w:rsidRPr="002147C9">
        <w:rPr>
          <w:rStyle w:val="SubtleReference"/>
        </w:rPr>
        <w:t xml:space="preserve">, Z., Dungan, J.L., &amp; Michaelis, A (2018). Development of Landsat-based annual US forest disturbance history maps (1986–2010) in support of the North American Carbon Program (NACP) </w:t>
      </w:r>
      <w:r w:rsidRPr="002A51AC">
        <w:rPr>
          <w:rStyle w:val="SubtleReference"/>
          <w:i/>
        </w:rPr>
        <w:t>Remote Sensing of Environment</w:t>
      </w:r>
      <w:r w:rsidRPr="002147C9">
        <w:rPr>
          <w:rStyle w:val="SubtleReference"/>
        </w:rPr>
        <w:t>, 209, 312-326</w:t>
      </w:r>
    </w:p>
    <w:p w:rsidR="005D74F7" w:rsidRDefault="005D74F7" w:rsidP="00A33732">
      <w:pPr>
        <w:pStyle w:val="Refs0"/>
        <w:rPr>
          <w:rStyle w:val="SubtleReference"/>
        </w:rPr>
      </w:pPr>
      <w:proofErr w:type="spellStart"/>
      <w:r w:rsidRPr="00D45621">
        <w:rPr>
          <w:rStyle w:val="SubtleReference"/>
        </w:rPr>
        <w:t>Schleeweis</w:t>
      </w:r>
      <w:proofErr w:type="spellEnd"/>
      <w:r w:rsidRPr="00D45621">
        <w:rPr>
          <w:rStyle w:val="SubtleReference"/>
        </w:rPr>
        <w:t xml:space="preserve">, K., Goward, S.N., Huang, C., </w:t>
      </w:r>
      <w:proofErr w:type="spellStart"/>
      <w:r w:rsidRPr="00D45621">
        <w:rPr>
          <w:rStyle w:val="SubtleReference"/>
        </w:rPr>
        <w:t>Rishmawi</w:t>
      </w:r>
      <w:proofErr w:type="spellEnd"/>
      <w:r w:rsidRPr="00D45621">
        <w:rPr>
          <w:rStyle w:val="SubtleReference"/>
        </w:rPr>
        <w:t>, K., Lindsay, M.A., Michaelis, A., &amp; Masek, J.G. (</w:t>
      </w:r>
      <w:r>
        <w:rPr>
          <w:rStyle w:val="SubtleReference"/>
        </w:rPr>
        <w:t>accepted Jan 2016)</w:t>
      </w:r>
      <w:r w:rsidRPr="007761FC">
        <w:t xml:space="preserve"> </w:t>
      </w:r>
      <w:r>
        <w:t>Selection and quality assessment of Landsat data for the North American Forest Dynamics (NAFD) forest history maps of the U.S</w:t>
      </w:r>
      <w:r>
        <w:rPr>
          <w:rStyle w:val="SubtleReference"/>
        </w:rPr>
        <w:t xml:space="preserve">, </w:t>
      </w:r>
      <w:r w:rsidRPr="005D74F7">
        <w:rPr>
          <w:rStyle w:val="SubtleReference"/>
          <w:i/>
        </w:rPr>
        <w:t>International Journal of Digital Earth</w:t>
      </w:r>
      <w:r>
        <w:rPr>
          <w:rStyle w:val="SubtleReference"/>
        </w:rPr>
        <w:t>.</w:t>
      </w:r>
    </w:p>
    <w:p w:rsidR="00A33732" w:rsidRDefault="00166B0F" w:rsidP="00A33732">
      <w:pPr>
        <w:pStyle w:val="Refs0"/>
      </w:pPr>
      <w:r>
        <w:rPr>
          <w:rFonts w:ascii="Calibri" w:hAnsi="Calibri"/>
          <w:color w:val="000000"/>
          <w:sz w:val="21"/>
          <w:szCs w:val="21"/>
        </w:rPr>
        <w:t xml:space="preserve">Goward, S.N., C. Huang, F. Zhao, K. Schleeweis, K. </w:t>
      </w:r>
      <w:proofErr w:type="spellStart"/>
      <w:r>
        <w:rPr>
          <w:rFonts w:ascii="Calibri" w:hAnsi="Calibri"/>
          <w:color w:val="000000"/>
          <w:sz w:val="21"/>
          <w:szCs w:val="21"/>
        </w:rPr>
        <w:t>Rishmawi</w:t>
      </w:r>
      <w:proofErr w:type="spellEnd"/>
      <w:r>
        <w:rPr>
          <w:rFonts w:ascii="Calibri" w:hAnsi="Calibri"/>
          <w:color w:val="000000"/>
          <w:sz w:val="21"/>
          <w:szCs w:val="21"/>
        </w:rPr>
        <w:t xml:space="preserve">, M. Lindsey, J.L. Dungan, and A. Michaelis. 2015. NACP NAFD Project: Forest Disturbance History from Landsat, 1986-2010. ORNL DAAC, Oak Ridge, Tennessee, USA. </w:t>
      </w:r>
      <w:hyperlink r:id="rId8" w:history="1">
        <w:r>
          <w:rPr>
            <w:rStyle w:val="Hyperlink"/>
            <w:rFonts w:ascii="Calibri" w:hAnsi="Calibri"/>
            <w:sz w:val="21"/>
            <w:szCs w:val="21"/>
          </w:rPr>
          <w:t>http://dx.doi.org/10.3334/ORNLDAAC/1290</w:t>
        </w:r>
      </w:hyperlink>
    </w:p>
    <w:p w:rsidR="00283B3A" w:rsidRPr="00283B3A" w:rsidRDefault="00283B3A" w:rsidP="00283B3A">
      <w:pPr>
        <w:pStyle w:val="Refs0"/>
      </w:pPr>
      <w:r w:rsidRPr="00283B3A">
        <w:t xml:space="preserve">Williams, C.A., G.J. </w:t>
      </w:r>
      <w:proofErr w:type="spellStart"/>
      <w:r w:rsidRPr="00283B3A">
        <w:t>Collatz</w:t>
      </w:r>
      <w:proofErr w:type="spellEnd"/>
      <w:r w:rsidRPr="00283B3A">
        <w:t>, J. Masek, C. Huang, and S.N. Goward (2</w:t>
      </w:r>
      <w:r w:rsidR="0036124D">
        <w:t>01</w:t>
      </w:r>
      <w:r w:rsidRPr="00283B3A">
        <w:t>4) Impacts of disturbance history on forest carbon stocks and fluxes: Merging satellite disturbance mapping with forest inventory data in a carbon cycle model framework</w:t>
      </w:r>
      <w:r w:rsidR="00C314A6">
        <w:t xml:space="preserve">, </w:t>
      </w:r>
      <w:r w:rsidR="00C314A6" w:rsidRPr="00C314A6">
        <w:rPr>
          <w:i/>
        </w:rPr>
        <w:t>Remote Sensing of Environment</w:t>
      </w:r>
      <w:r w:rsidR="00C314A6">
        <w:t>, 151, 57-71.</w:t>
      </w:r>
    </w:p>
    <w:p w:rsidR="004A621A" w:rsidRPr="00026D03" w:rsidRDefault="004A621A" w:rsidP="004A621A">
      <w:pPr>
        <w:pStyle w:val="Refs0"/>
      </w:pPr>
      <w:r w:rsidRPr="00026D03">
        <w:t xml:space="preserve">Schleeweis, K., S. N. Goward, C. Huang, R. E. Kennedy, J. G. Masek, G. </w:t>
      </w:r>
      <w:proofErr w:type="spellStart"/>
      <w:r w:rsidRPr="00026D03">
        <w:t>Moisen</w:t>
      </w:r>
      <w:proofErr w:type="spellEnd"/>
      <w:r w:rsidRPr="00026D03">
        <w:t>, and N. Thomas (</w:t>
      </w:r>
      <w:r>
        <w:t>2013</w:t>
      </w:r>
      <w:r w:rsidRPr="00026D03">
        <w:t xml:space="preserve">), Regional </w:t>
      </w:r>
      <w:r>
        <w:t>d</w:t>
      </w:r>
      <w:r w:rsidRPr="00026D03">
        <w:t xml:space="preserve">ynamics of </w:t>
      </w:r>
      <w:r>
        <w:t>f</w:t>
      </w:r>
      <w:r w:rsidRPr="00026D03">
        <w:t xml:space="preserve">orest </w:t>
      </w:r>
      <w:r>
        <w:t>c</w:t>
      </w:r>
      <w:r w:rsidRPr="00026D03">
        <w:t xml:space="preserve">anopy </w:t>
      </w:r>
      <w:r>
        <w:t>c</w:t>
      </w:r>
      <w:r w:rsidRPr="00026D03">
        <w:t xml:space="preserve">hange and </w:t>
      </w:r>
      <w:r>
        <w:t>u</w:t>
      </w:r>
      <w:r w:rsidRPr="00026D03">
        <w:t xml:space="preserve">nderlying </w:t>
      </w:r>
      <w:r>
        <w:t>c</w:t>
      </w:r>
      <w:r w:rsidRPr="00026D03">
        <w:t xml:space="preserve">ausal </w:t>
      </w:r>
      <w:r>
        <w:t>p</w:t>
      </w:r>
      <w:r w:rsidRPr="00026D03">
        <w:t xml:space="preserve">rocesses in the </w:t>
      </w:r>
      <w:r>
        <w:t>c</w:t>
      </w:r>
      <w:r w:rsidRPr="00026D03">
        <w:t xml:space="preserve">onterminous US. </w:t>
      </w:r>
      <w:r w:rsidRPr="006F7E7A">
        <w:rPr>
          <w:i/>
        </w:rPr>
        <w:t>Journal of Geophysical Research</w:t>
      </w:r>
      <w:r>
        <w:rPr>
          <w:i/>
        </w:rPr>
        <w:t xml:space="preserve">, </w:t>
      </w:r>
      <w:r>
        <w:rPr>
          <w:lang w:val="en"/>
        </w:rPr>
        <w:t>DOI:10.1002/jgrg.20076</w:t>
      </w:r>
    </w:p>
    <w:p w:rsidR="004022B2" w:rsidRPr="000042BA" w:rsidRDefault="004022B2" w:rsidP="00A47BC7">
      <w:pPr>
        <w:pStyle w:val="Refs0"/>
        <w:rPr>
          <w:rStyle w:val="SubtleReference"/>
        </w:rPr>
      </w:pPr>
      <w:r w:rsidRPr="000042BA">
        <w:rPr>
          <w:rStyle w:val="SubtleReference"/>
        </w:rPr>
        <w:t xml:space="preserve">Masek, J.G., Goward, S.N., Kennedy, R.E, Cohen, W.B., </w:t>
      </w:r>
      <w:proofErr w:type="spellStart"/>
      <w:r w:rsidRPr="000042BA">
        <w:rPr>
          <w:rStyle w:val="SubtleReference"/>
        </w:rPr>
        <w:t>Moisen</w:t>
      </w:r>
      <w:proofErr w:type="spellEnd"/>
      <w:r w:rsidRPr="000042BA">
        <w:rPr>
          <w:rStyle w:val="SubtleReference"/>
        </w:rPr>
        <w:t xml:space="preserve">, G.G., </w:t>
      </w:r>
      <w:proofErr w:type="spellStart"/>
      <w:r w:rsidRPr="000042BA">
        <w:rPr>
          <w:rStyle w:val="SubtleReference"/>
        </w:rPr>
        <w:t>Schleeweis</w:t>
      </w:r>
      <w:proofErr w:type="spellEnd"/>
      <w:r w:rsidRPr="000042BA">
        <w:rPr>
          <w:rStyle w:val="SubtleReference"/>
        </w:rPr>
        <w:t xml:space="preserve">, K., Huang C. (2013) U.S. forest disturbance trends observed with Landsat time series, </w:t>
      </w:r>
      <w:r w:rsidRPr="003075B6">
        <w:rPr>
          <w:rStyle w:val="SubtleReference"/>
          <w:i/>
        </w:rPr>
        <w:t>Ecosystems</w:t>
      </w:r>
      <w:r w:rsidR="003075B6">
        <w:rPr>
          <w:rStyle w:val="SubtleReference"/>
        </w:rPr>
        <w:t>, 16(6): 1087-1104</w:t>
      </w:r>
      <w:r w:rsidRPr="000042BA">
        <w:rPr>
          <w:rStyle w:val="SubtleReference"/>
        </w:rPr>
        <w:t xml:space="preserve"> DOI: 10.1007/s10021-013-9669-9</w:t>
      </w:r>
    </w:p>
    <w:p w:rsidR="0038172C" w:rsidRPr="000042BA" w:rsidRDefault="0038172C" w:rsidP="00A47BC7">
      <w:pPr>
        <w:pStyle w:val="Refs0"/>
        <w:rPr>
          <w:rStyle w:val="SubtleReference"/>
        </w:rPr>
      </w:pPr>
      <w:r w:rsidRPr="000042BA">
        <w:rPr>
          <w:rStyle w:val="SubtleReference"/>
        </w:rPr>
        <w:t xml:space="preserve">Marx, A and S.N. Goward (2013) Remote sensing in human rights and international humanitarian law monitoring: Concepts and methods, </w:t>
      </w:r>
      <w:r w:rsidRPr="00620806">
        <w:rPr>
          <w:rStyle w:val="SubtleReference"/>
          <w:i/>
        </w:rPr>
        <w:t>The Geographical Review</w:t>
      </w:r>
      <w:r w:rsidRPr="000042BA">
        <w:rPr>
          <w:rStyle w:val="SubtleReference"/>
        </w:rPr>
        <w:t xml:space="preserve"> 103 (1): 100-111.</w:t>
      </w:r>
    </w:p>
    <w:p w:rsidR="006329B6" w:rsidRPr="000042BA" w:rsidRDefault="006329B6" w:rsidP="00A47BC7">
      <w:pPr>
        <w:pStyle w:val="Refs0"/>
        <w:rPr>
          <w:rStyle w:val="SubtleReference"/>
        </w:rPr>
      </w:pPr>
      <w:r w:rsidRPr="000042BA">
        <w:rPr>
          <w:rStyle w:val="SubtleReference"/>
        </w:rPr>
        <w:t>Goward, S.N., C.Q.</w:t>
      </w:r>
      <w:r w:rsidR="0038172C" w:rsidRPr="000042BA">
        <w:rPr>
          <w:rStyle w:val="SubtleReference"/>
        </w:rPr>
        <w:t xml:space="preserve"> Huang, J.G. </w:t>
      </w:r>
      <w:proofErr w:type="spellStart"/>
      <w:r w:rsidR="0038172C" w:rsidRPr="000042BA">
        <w:rPr>
          <w:rStyle w:val="SubtleReference"/>
        </w:rPr>
        <w:t>Masek</w:t>
      </w:r>
      <w:proofErr w:type="spellEnd"/>
      <w:r w:rsidR="0038172C" w:rsidRPr="000042BA">
        <w:rPr>
          <w:rStyle w:val="SubtleReference"/>
        </w:rPr>
        <w:t xml:space="preserve">, W.B. Cohen, and </w:t>
      </w:r>
      <w:r w:rsidRPr="000042BA">
        <w:rPr>
          <w:rStyle w:val="SubtleReference"/>
        </w:rPr>
        <w:t xml:space="preserve">G.G. </w:t>
      </w:r>
      <w:proofErr w:type="spellStart"/>
      <w:r w:rsidRPr="000042BA">
        <w:rPr>
          <w:rStyle w:val="SubtleReference"/>
        </w:rPr>
        <w:t>Moisen</w:t>
      </w:r>
      <w:proofErr w:type="spellEnd"/>
      <w:r w:rsidRPr="000042BA">
        <w:rPr>
          <w:rStyle w:val="SubtleReference"/>
        </w:rPr>
        <w:t>. (201</w:t>
      </w:r>
      <w:r w:rsidR="003075B6">
        <w:rPr>
          <w:rStyle w:val="SubtleReference"/>
        </w:rPr>
        <w:t>2</w:t>
      </w:r>
      <w:r w:rsidRPr="000042BA">
        <w:rPr>
          <w:rStyle w:val="SubtleReference"/>
        </w:rPr>
        <w:t xml:space="preserve">). NACP North American Forest Dynamics Project: Forest Disturbance and Regrowth Data. Available on-line [http://daac.ornl.gov] from ORNL DAAC, Oak Ridge, Tennessee, U.S.A </w:t>
      </w:r>
      <w:proofErr w:type="spellStart"/>
      <w:r w:rsidRPr="000042BA">
        <w:rPr>
          <w:rStyle w:val="SubtleReference"/>
        </w:rPr>
        <w:t>doi</w:t>
      </w:r>
      <w:proofErr w:type="spellEnd"/>
      <w:r w:rsidRPr="000042BA">
        <w:rPr>
          <w:rStyle w:val="SubtleReference"/>
        </w:rPr>
        <w:t xml:space="preserve">: </w:t>
      </w:r>
      <w:hyperlink r:id="rId9" w:history="1">
        <w:r w:rsidRPr="000042BA">
          <w:rPr>
            <w:rStyle w:val="SubtleReference"/>
          </w:rPr>
          <w:t>http://dx.doi.org/10.3334/ORNLDAAC/1077</w:t>
        </w:r>
      </w:hyperlink>
      <w:r w:rsidRPr="000042BA">
        <w:rPr>
          <w:rStyle w:val="SubtleReference"/>
        </w:rPr>
        <w:t xml:space="preserve"> </w:t>
      </w:r>
    </w:p>
    <w:p w:rsidR="006F7E7A" w:rsidRPr="000042BA" w:rsidRDefault="006F7E7A" w:rsidP="00A47BC7">
      <w:pPr>
        <w:pStyle w:val="Refs0"/>
        <w:rPr>
          <w:rStyle w:val="SubtleReference"/>
        </w:rPr>
      </w:pPr>
      <w:r w:rsidRPr="000042BA">
        <w:rPr>
          <w:rStyle w:val="SubtleReference"/>
        </w:rPr>
        <w:t xml:space="preserve">Goward, S.N., G. </w:t>
      </w:r>
      <w:proofErr w:type="spellStart"/>
      <w:r w:rsidRPr="000042BA">
        <w:rPr>
          <w:rStyle w:val="SubtleReference"/>
        </w:rPr>
        <w:t>Chander</w:t>
      </w:r>
      <w:proofErr w:type="spellEnd"/>
      <w:r w:rsidRPr="000042BA">
        <w:rPr>
          <w:rStyle w:val="SubtleReference"/>
        </w:rPr>
        <w:t xml:space="preserve">, M. </w:t>
      </w:r>
      <w:proofErr w:type="spellStart"/>
      <w:r w:rsidRPr="000042BA">
        <w:rPr>
          <w:rStyle w:val="SubtleReference"/>
        </w:rPr>
        <w:t>Pagnutti</w:t>
      </w:r>
      <w:proofErr w:type="spellEnd"/>
      <w:r w:rsidRPr="000042BA">
        <w:rPr>
          <w:rStyle w:val="SubtleReference"/>
        </w:rPr>
        <w:t>, R. Ryan, R. Tetrault, N. Thomas and A. Marx (</w:t>
      </w:r>
      <w:r w:rsidR="006329B6" w:rsidRPr="000042BA">
        <w:rPr>
          <w:rStyle w:val="SubtleReference"/>
        </w:rPr>
        <w:t>2012</w:t>
      </w:r>
      <w:r w:rsidRPr="000042BA">
        <w:rPr>
          <w:rStyle w:val="SubtleReference"/>
        </w:rPr>
        <w:t xml:space="preserve">) Complementarity of </w:t>
      </w:r>
      <w:proofErr w:type="spellStart"/>
      <w:r w:rsidR="00CD2FB3" w:rsidRPr="000042BA">
        <w:rPr>
          <w:rStyle w:val="SubtleReference"/>
        </w:rPr>
        <w:t>Resourcesat</w:t>
      </w:r>
      <w:proofErr w:type="spellEnd"/>
      <w:r w:rsidR="00CD2FB3" w:rsidRPr="000042BA">
        <w:rPr>
          <w:rStyle w:val="SubtleReference"/>
        </w:rPr>
        <w:t xml:space="preserve"> </w:t>
      </w:r>
      <w:proofErr w:type="spellStart"/>
      <w:r w:rsidR="00CD2FB3" w:rsidRPr="000042BA">
        <w:rPr>
          <w:rStyle w:val="SubtleReference"/>
        </w:rPr>
        <w:t>AWiFS</w:t>
      </w:r>
      <w:proofErr w:type="spellEnd"/>
      <w:r w:rsidR="00CD2FB3" w:rsidRPr="000042BA">
        <w:rPr>
          <w:rStyle w:val="SubtleReference"/>
        </w:rPr>
        <w:t xml:space="preserve"> </w:t>
      </w:r>
      <w:r w:rsidRPr="000042BA">
        <w:rPr>
          <w:rStyle w:val="SubtleReference"/>
        </w:rPr>
        <w:t xml:space="preserve">and Landsat </w:t>
      </w:r>
      <w:r w:rsidR="00CD2FB3" w:rsidRPr="000042BA">
        <w:rPr>
          <w:rStyle w:val="SubtleReference"/>
        </w:rPr>
        <w:t>TM/ETM+ sensors</w:t>
      </w:r>
      <w:r w:rsidRPr="000042BA">
        <w:rPr>
          <w:rStyle w:val="SubtleReference"/>
        </w:rPr>
        <w:t xml:space="preserve">, </w:t>
      </w:r>
      <w:r w:rsidRPr="00620806">
        <w:rPr>
          <w:rStyle w:val="SubtleReference"/>
          <w:i/>
        </w:rPr>
        <w:t>Remote Sensing of Environment</w:t>
      </w:r>
      <w:r w:rsidR="006329B6" w:rsidRPr="000042BA">
        <w:rPr>
          <w:rStyle w:val="SubtleReference"/>
        </w:rPr>
        <w:t>, 123: 41-</w:t>
      </w:r>
      <w:r w:rsidR="00321970" w:rsidRPr="000042BA">
        <w:rPr>
          <w:rStyle w:val="SubtleReference"/>
        </w:rPr>
        <w:t>5</w:t>
      </w:r>
      <w:r w:rsidR="006329B6" w:rsidRPr="000042BA">
        <w:rPr>
          <w:rStyle w:val="SubtleReference"/>
        </w:rPr>
        <w:t>6</w:t>
      </w:r>
    </w:p>
    <w:p w:rsidR="002E469F" w:rsidRPr="000042BA" w:rsidRDefault="002E469F" w:rsidP="00A47BC7">
      <w:pPr>
        <w:pStyle w:val="Refs0"/>
        <w:rPr>
          <w:rStyle w:val="SubtleReference"/>
        </w:rPr>
      </w:pPr>
      <w:r w:rsidRPr="000042BA">
        <w:rPr>
          <w:rStyle w:val="SubtleReference"/>
        </w:rPr>
        <w:t xml:space="preserve">Williams, C.A., G.J. </w:t>
      </w:r>
      <w:proofErr w:type="spellStart"/>
      <w:r w:rsidRPr="000042BA">
        <w:rPr>
          <w:rStyle w:val="SubtleReference"/>
        </w:rPr>
        <w:t>Collatz</w:t>
      </w:r>
      <w:proofErr w:type="spellEnd"/>
      <w:r w:rsidRPr="000042BA">
        <w:rPr>
          <w:rStyle w:val="SubtleReference"/>
        </w:rPr>
        <w:t xml:space="preserve">, J. Masek and S.N. Goward (2012), Carbon consequences of forest disturbance and recovery across the conterminous United States, </w:t>
      </w:r>
      <w:r w:rsidRPr="00620806">
        <w:rPr>
          <w:rStyle w:val="SubtleReference"/>
          <w:i/>
        </w:rPr>
        <w:t>Global Biogeochemical Cycles</w:t>
      </w:r>
      <w:r w:rsidRPr="000042BA">
        <w:rPr>
          <w:rStyle w:val="SubtleReference"/>
        </w:rPr>
        <w:t>. Vol. 26 GB1005</w:t>
      </w:r>
    </w:p>
    <w:p w:rsidR="00760BC2" w:rsidRPr="000042BA" w:rsidRDefault="00884331" w:rsidP="00A47BC7">
      <w:pPr>
        <w:pStyle w:val="Refs0"/>
        <w:rPr>
          <w:rStyle w:val="SubtleReference"/>
        </w:rPr>
      </w:pPr>
      <w:r w:rsidRPr="000042BA">
        <w:rPr>
          <w:rStyle w:val="SubtleReference"/>
        </w:rPr>
        <w:lastRenderedPageBreak/>
        <w:t>Masek, J. G.,</w:t>
      </w:r>
      <w:r w:rsidR="006329B6" w:rsidRPr="000042BA">
        <w:rPr>
          <w:rStyle w:val="SubtleReference"/>
        </w:rPr>
        <w:t xml:space="preserve"> W, Cohen, D. </w:t>
      </w:r>
      <w:r w:rsidR="002E469F" w:rsidRPr="000042BA">
        <w:rPr>
          <w:rStyle w:val="SubtleReference"/>
        </w:rPr>
        <w:t xml:space="preserve">Leckie, M. Wulder, R. Vargas, B. de Jong, </w:t>
      </w:r>
      <w:r w:rsidRPr="000042BA">
        <w:rPr>
          <w:rStyle w:val="SubtleReference"/>
        </w:rPr>
        <w:t xml:space="preserve">S. Healey. B. Law, R. </w:t>
      </w:r>
      <w:proofErr w:type="spellStart"/>
      <w:r w:rsidRPr="000042BA">
        <w:rPr>
          <w:rStyle w:val="SubtleReference"/>
        </w:rPr>
        <w:t>Birdsey</w:t>
      </w:r>
      <w:proofErr w:type="spellEnd"/>
      <w:r w:rsidRPr="000042BA">
        <w:rPr>
          <w:rStyle w:val="SubtleReference"/>
        </w:rPr>
        <w:t xml:space="preserve">, </w:t>
      </w:r>
      <w:r w:rsidR="002E469F" w:rsidRPr="000042BA">
        <w:rPr>
          <w:rStyle w:val="SubtleReference"/>
        </w:rPr>
        <w:t xml:space="preserve">R.A. Houghton, D. </w:t>
      </w:r>
      <w:proofErr w:type="spellStart"/>
      <w:r w:rsidR="002E469F" w:rsidRPr="000042BA">
        <w:rPr>
          <w:rStyle w:val="SubtleReference"/>
        </w:rPr>
        <w:t>Mildrexler</w:t>
      </w:r>
      <w:proofErr w:type="spellEnd"/>
      <w:r w:rsidR="002E469F" w:rsidRPr="000042BA">
        <w:rPr>
          <w:rStyle w:val="SubtleReference"/>
        </w:rPr>
        <w:t xml:space="preserve">, S.N. Goward, , and W. B. Smith (2011) Recent rates of forest harvest and conversion in North America, </w:t>
      </w:r>
      <w:r w:rsidR="002E469F" w:rsidRPr="00620806">
        <w:rPr>
          <w:rStyle w:val="SubtleReference"/>
          <w:i/>
        </w:rPr>
        <w:t>Journal of Geophysical Research</w:t>
      </w:r>
      <w:r w:rsidR="002E469F" w:rsidRPr="000042BA">
        <w:rPr>
          <w:rStyle w:val="SubtleReference"/>
        </w:rPr>
        <w:t xml:space="preserve">, 116mG00K03, </w:t>
      </w:r>
      <w:r w:rsidR="00861F5D" w:rsidRPr="000042BA">
        <w:rPr>
          <w:rStyle w:val="SubtleReference"/>
        </w:rPr>
        <w:t>Easton</w:t>
      </w:r>
    </w:p>
    <w:p w:rsidR="000042BA" w:rsidRDefault="000042BA" w:rsidP="00A47BC7">
      <w:pPr>
        <w:pStyle w:val="Refs0"/>
        <w:rPr>
          <w:noProof/>
        </w:rPr>
      </w:pPr>
      <w:bookmarkStart w:id="1" w:name="_ENREF_36"/>
      <w:r>
        <w:rPr>
          <w:noProof/>
        </w:rPr>
        <w:t xml:space="preserve">Huang, C., Goward, S.N., Masek, J.G., Thomas, N., Zhu, Z., &amp; Vogelmann, J.E. (2010). An automated approach for reconstructing recent forest disturbance history using dense Landsat time series stacks. </w:t>
      </w:r>
      <w:r w:rsidRPr="00291F2F">
        <w:rPr>
          <w:i/>
          <w:noProof/>
        </w:rPr>
        <w:t>Remote Sensing of Environment, 114</w:t>
      </w:r>
      <w:r>
        <w:rPr>
          <w:noProof/>
        </w:rPr>
        <w:t>, 183-198</w:t>
      </w:r>
      <w:bookmarkEnd w:id="1"/>
    </w:p>
    <w:p w:rsidR="000042BA" w:rsidRDefault="000042BA" w:rsidP="00A47BC7">
      <w:pPr>
        <w:pStyle w:val="Refs0"/>
        <w:rPr>
          <w:noProof/>
        </w:rPr>
      </w:pPr>
      <w:bookmarkStart w:id="2" w:name="_ENREF_38"/>
      <w:r>
        <w:rPr>
          <w:noProof/>
        </w:rPr>
        <w:t xml:space="preserve">Huang, C., Thomas, N., Goward, S.N., Masek, J., Zhu, Z., Townshend, J., &amp; Volegmann, J.E. (2010). Automated masking of cloud and cloud shadow for forest change analysis. </w:t>
      </w:r>
      <w:r w:rsidRPr="00291F2F">
        <w:rPr>
          <w:i/>
          <w:noProof/>
        </w:rPr>
        <w:t>International Journal of Remote Sensing, 31</w:t>
      </w:r>
      <w:r>
        <w:rPr>
          <w:noProof/>
        </w:rPr>
        <w:t>, 5549-5464</w:t>
      </w:r>
      <w:bookmarkEnd w:id="2"/>
    </w:p>
    <w:p w:rsidR="00664917" w:rsidRPr="00664917" w:rsidRDefault="00664917" w:rsidP="00A47BC7">
      <w:pPr>
        <w:pStyle w:val="Refs0"/>
      </w:pPr>
      <w:r w:rsidRPr="00664917">
        <w:t xml:space="preserve">Huang, C., Goward, S.N., Schleeweis, K., Thomas, N., Masek, J.G., </w:t>
      </w:r>
      <w:r w:rsidR="00AC0F42">
        <w:t>and</w:t>
      </w:r>
      <w:r w:rsidRPr="00664917">
        <w:t xml:space="preserve"> Zhu, Z. (2009). Dynamics of national forests assessed using the Landsat record: Case studies in eastern U.S. </w:t>
      </w:r>
      <w:r w:rsidRPr="00664917">
        <w:rPr>
          <w:i/>
          <w:iCs/>
        </w:rPr>
        <w:t>Remote Sensing of Environment, 113</w:t>
      </w:r>
      <w:r w:rsidRPr="00664917">
        <w:t>, 1430-1442</w:t>
      </w:r>
    </w:p>
    <w:p w:rsidR="00A811AB" w:rsidRDefault="00A811AB" w:rsidP="00A811AB">
      <w:pPr>
        <w:pStyle w:val="Refs0"/>
      </w:pPr>
      <w:r>
        <w:t xml:space="preserve">Huang, C., Goward, S.N., Masek, J.G., Gao, F., </w:t>
      </w:r>
      <w:proofErr w:type="spellStart"/>
      <w:r>
        <w:t>Vermote</w:t>
      </w:r>
      <w:proofErr w:type="spellEnd"/>
      <w:r>
        <w:t xml:space="preserve">, E.F., Thomas, N., Schleeweis, K., Kennedy, R.E., Zhu, Z., </w:t>
      </w:r>
      <w:proofErr w:type="spellStart"/>
      <w:r>
        <w:t>Eidenshink</w:t>
      </w:r>
      <w:proofErr w:type="spellEnd"/>
      <w:r>
        <w:t xml:space="preserve">, J.C. &amp; Townshend, J.R.G. (2009). Development of time series stacks of Landsat images for reconstructing forest disturbance history. </w:t>
      </w:r>
      <w:r w:rsidRPr="00505D0D">
        <w:rPr>
          <w:i/>
        </w:rPr>
        <w:t>International Journal of Digital Earth</w:t>
      </w:r>
      <w:r>
        <w:t>, 2, 195-218.</w:t>
      </w:r>
    </w:p>
    <w:p w:rsidR="003A36A7" w:rsidRDefault="003A36A7" w:rsidP="00A47BC7">
      <w:pPr>
        <w:pStyle w:val="Refs0"/>
      </w:pPr>
      <w:r>
        <w:t xml:space="preserve">Woodcock, C.E., Allen, R., Anderson, M., </w:t>
      </w:r>
      <w:proofErr w:type="spellStart"/>
      <w:r>
        <w:t>Belward</w:t>
      </w:r>
      <w:proofErr w:type="spellEnd"/>
      <w:r>
        <w:t xml:space="preserve">, A., </w:t>
      </w:r>
      <w:proofErr w:type="spellStart"/>
      <w:r>
        <w:t>Bindschadler</w:t>
      </w:r>
      <w:proofErr w:type="spellEnd"/>
      <w:r>
        <w:t>, R., Cohen, W., Gao, F., Goward, S.N., Helder, D., Helmer, E., Nemani, R., Oreopo</w:t>
      </w:r>
      <w:r w:rsidR="0095798C">
        <w:t xml:space="preserve">ulos, L., Schott, J., </w:t>
      </w:r>
      <w:proofErr w:type="spellStart"/>
      <w:r w:rsidR="0095798C">
        <w:t>Thenkabail</w:t>
      </w:r>
      <w:proofErr w:type="spellEnd"/>
      <w:r w:rsidR="0095798C">
        <w:t xml:space="preserve">, </w:t>
      </w:r>
      <w:r>
        <w:t xml:space="preserve">P.S., </w:t>
      </w:r>
      <w:proofErr w:type="spellStart"/>
      <w:r>
        <w:t>Vermote</w:t>
      </w:r>
      <w:proofErr w:type="spellEnd"/>
      <w:r>
        <w:t xml:space="preserve">, E.F., </w:t>
      </w:r>
      <w:proofErr w:type="spellStart"/>
      <w:r>
        <w:t>Vogelmann</w:t>
      </w:r>
      <w:proofErr w:type="spellEnd"/>
      <w:r>
        <w:t xml:space="preserve">, J., Wulder, M.A., &amp; Wynne, R. (2008). Free access to Landsat imagery. </w:t>
      </w:r>
      <w:r>
        <w:rPr>
          <w:i/>
          <w:iCs/>
        </w:rPr>
        <w:t>Science, 320</w:t>
      </w:r>
      <w:r>
        <w:t>, 1011</w:t>
      </w:r>
    </w:p>
    <w:p w:rsidR="001B05D6" w:rsidRPr="00BC4534" w:rsidRDefault="001B05D6" w:rsidP="00A47BC7">
      <w:pPr>
        <w:pStyle w:val="Refs0"/>
      </w:pPr>
      <w:r w:rsidRPr="00BC4534">
        <w:t xml:space="preserve">Wulder, M.A., </w:t>
      </w:r>
      <w:r w:rsidR="00F47C22">
        <w:t xml:space="preserve">J.C. </w:t>
      </w:r>
      <w:r w:rsidRPr="00BC4534">
        <w:t xml:space="preserve">White, </w:t>
      </w:r>
      <w:r w:rsidR="00F47C22">
        <w:t xml:space="preserve"> S.N. </w:t>
      </w:r>
      <w:r w:rsidRPr="00BC4534">
        <w:t xml:space="preserve">Goward, </w:t>
      </w:r>
      <w:r w:rsidR="00F47C22">
        <w:t xml:space="preserve">J.G. </w:t>
      </w:r>
      <w:r w:rsidRPr="00BC4534">
        <w:t xml:space="preserve">Masek, </w:t>
      </w:r>
      <w:r w:rsidR="00F47C22">
        <w:t xml:space="preserve">J.R. </w:t>
      </w:r>
      <w:r w:rsidRPr="00BC4534">
        <w:t>Irons</w:t>
      </w:r>
      <w:r w:rsidR="00F47C22">
        <w:t xml:space="preserve">, M. </w:t>
      </w:r>
      <w:r w:rsidRPr="00BC4534">
        <w:t xml:space="preserve">Herold, </w:t>
      </w:r>
      <w:r w:rsidR="00F47C22">
        <w:t xml:space="preserve">W.B. </w:t>
      </w:r>
      <w:r w:rsidRPr="00BC4534">
        <w:t xml:space="preserve">Cohen, </w:t>
      </w:r>
      <w:r w:rsidR="00F47C22">
        <w:t xml:space="preserve">T.R. </w:t>
      </w:r>
      <w:r w:rsidRPr="00BC4534">
        <w:t xml:space="preserve">Loveland, T.R., </w:t>
      </w:r>
      <w:r w:rsidR="00F47C22">
        <w:t>and</w:t>
      </w:r>
      <w:r w:rsidRPr="00BC4534">
        <w:t xml:space="preserve"> </w:t>
      </w:r>
      <w:r w:rsidR="00F47C22">
        <w:t xml:space="preserve">C.E. </w:t>
      </w:r>
      <w:r w:rsidRPr="00BC4534">
        <w:t xml:space="preserve">Woodcock (2008). Landsat continuity: Issues and opportunities for land cover monitoring. </w:t>
      </w:r>
      <w:r w:rsidRPr="00BC4534">
        <w:rPr>
          <w:i/>
          <w:iCs/>
        </w:rPr>
        <w:t>Remote Sensing of Environment, 112</w:t>
      </w:r>
      <w:r w:rsidRPr="00BC4534">
        <w:t>, 955-969</w:t>
      </w:r>
    </w:p>
    <w:p w:rsidR="001B05D6" w:rsidRPr="00BC4534" w:rsidRDefault="001B05D6" w:rsidP="00A47BC7">
      <w:pPr>
        <w:pStyle w:val="Refs0"/>
      </w:pPr>
      <w:r w:rsidRPr="00BC4534">
        <w:t xml:space="preserve">Goward, S.N., Masek, J.G., Cohen, W., Moisen, G., Collatz, G.J., Healey, S., Houghton, R., Huang, C., Kennedy, R., Law, B., Powell, S., Turner, D., </w:t>
      </w:r>
      <w:r w:rsidR="00AC0F42">
        <w:t>and</w:t>
      </w:r>
      <w:r w:rsidRPr="00BC4534">
        <w:t xml:space="preserve"> Wulder, M.A. (2008). Forest disturbance and North American carbon flux. </w:t>
      </w:r>
      <w:r w:rsidRPr="00BC4534">
        <w:rPr>
          <w:i/>
          <w:iCs/>
        </w:rPr>
        <w:t>Eos Transactions, 89</w:t>
      </w:r>
      <w:r w:rsidRPr="00BC4534">
        <w:t>, 105-116</w:t>
      </w:r>
    </w:p>
    <w:p w:rsidR="00A43F51" w:rsidRPr="00BC4534" w:rsidRDefault="00A43F51" w:rsidP="00A47BC7">
      <w:pPr>
        <w:pStyle w:val="Refs0"/>
      </w:pPr>
      <w:r w:rsidRPr="00BC4534">
        <w:t xml:space="preserve">Huang, C., K. Song, S. Kim, J. Townshend, </w:t>
      </w:r>
      <w:r w:rsidR="004C7DF1">
        <w:t>P. Davis,</w:t>
      </w:r>
      <w:r w:rsidR="00AC0F42">
        <w:t xml:space="preserve"> J. Masek, and</w:t>
      </w:r>
      <w:r w:rsidR="004C7DF1">
        <w:t xml:space="preserve"> </w:t>
      </w:r>
      <w:r w:rsidR="004C7DF1" w:rsidRPr="00BC4534">
        <w:t xml:space="preserve">S. N. </w:t>
      </w:r>
      <w:r w:rsidR="004C7DF1">
        <w:t>Goward</w:t>
      </w:r>
      <w:r w:rsidR="00AC0F42">
        <w:t xml:space="preserve"> (</w:t>
      </w:r>
      <w:r w:rsidRPr="00BC4534">
        <w:t>2008</w:t>
      </w:r>
      <w:r w:rsidR="00AC0F42">
        <w:t>)</w:t>
      </w:r>
      <w:r w:rsidRPr="00BC4534">
        <w:t xml:space="preserve">. Use of a dark object concept and support vector machines to automate forest cover change analysis. </w:t>
      </w:r>
      <w:r w:rsidRPr="00BC4534">
        <w:rPr>
          <w:i/>
          <w:iCs/>
        </w:rPr>
        <w:t>Remote Sensing of Environment</w:t>
      </w:r>
      <w:r w:rsidRPr="00BC4534">
        <w:t xml:space="preserve"> 112:970-985.</w:t>
      </w:r>
    </w:p>
    <w:p w:rsidR="001D781F" w:rsidRPr="00BC4534" w:rsidRDefault="001D781F" w:rsidP="00A47BC7">
      <w:pPr>
        <w:pStyle w:val="Refs0"/>
      </w:pPr>
      <w:r w:rsidRPr="00BC4534">
        <w:t>Goward, S.N., Un</w:t>
      </w:r>
      <w:r w:rsidR="00743FA9">
        <w:t>derwood, L.W., Fear</w:t>
      </w:r>
      <w:r w:rsidRPr="00BC4534">
        <w:t>on, M.</w:t>
      </w:r>
      <w:r w:rsidR="00743FA9">
        <w:t>G.</w:t>
      </w:r>
      <w:r w:rsidRPr="00BC4534">
        <w:t>, Fletcher, R., Garvin, J.</w:t>
      </w:r>
      <w:r w:rsidR="00743FA9">
        <w:t>B.</w:t>
      </w:r>
      <w:r w:rsidRPr="00BC4534">
        <w:t xml:space="preserve">, Hurtt, G., Jensen, J., Nolan, M., </w:t>
      </w:r>
      <w:proofErr w:type="spellStart"/>
      <w:r w:rsidRPr="00BC4534">
        <w:t>Ho</w:t>
      </w:r>
      <w:r w:rsidR="00743FA9">
        <w:t>l</w:t>
      </w:r>
      <w:r w:rsidRPr="00BC4534">
        <w:t>ekamp</w:t>
      </w:r>
      <w:proofErr w:type="spellEnd"/>
      <w:r w:rsidRPr="00BC4534">
        <w:t>, K., Pagnutti, M., Ryan, R.</w:t>
      </w:r>
      <w:r w:rsidR="00743FA9">
        <w:t>E.</w:t>
      </w:r>
      <w:r w:rsidRPr="00BC4534">
        <w:t>, Stanley, T.,</w:t>
      </w:r>
      <w:r w:rsidR="00743FA9">
        <w:t xml:space="preserve"> </w:t>
      </w:r>
      <w:proofErr w:type="spellStart"/>
      <w:r w:rsidR="00743FA9">
        <w:t>Frisbie</w:t>
      </w:r>
      <w:proofErr w:type="spellEnd"/>
      <w:r w:rsidR="00743FA9">
        <w:t>, T.E.</w:t>
      </w:r>
      <w:r w:rsidRPr="00BC4534">
        <w:t xml:space="preserve"> </w:t>
      </w:r>
      <w:r w:rsidR="00AC0F42">
        <w:t>and</w:t>
      </w:r>
      <w:r w:rsidRPr="00BC4534">
        <w:t xml:space="preserve"> </w:t>
      </w:r>
      <w:r w:rsidR="00AC0F42">
        <w:t xml:space="preserve">Swearingen, W.  </w:t>
      </w:r>
      <w:r w:rsidRPr="00BC4534">
        <w:t>(2008) NASA’s earth science use of commercially available remote sensing datasets.</w:t>
      </w:r>
      <w:r w:rsidRPr="00BC4534">
        <w:rPr>
          <w:i/>
        </w:rPr>
        <w:t xml:space="preserve"> Photogrammetric Engineering and Remote Sensing</w:t>
      </w:r>
      <w:r w:rsidR="00743FA9">
        <w:t xml:space="preserve"> 74(2) 139-146</w:t>
      </w:r>
    </w:p>
    <w:p w:rsidR="002D66C4" w:rsidRPr="00BC4534" w:rsidRDefault="002D66C4" w:rsidP="00A47BC7">
      <w:pPr>
        <w:pStyle w:val="Refs0"/>
      </w:pPr>
      <w:r w:rsidRPr="00BC4534">
        <w:t>Goward, S.N, Arvids</w:t>
      </w:r>
      <w:r w:rsidR="0049593C">
        <w:t>on, T.J.</w:t>
      </w:r>
      <w:r w:rsidRPr="00BC4534">
        <w:t xml:space="preserve">, Williams, D.L., </w:t>
      </w:r>
      <w:proofErr w:type="spellStart"/>
      <w:r w:rsidRPr="00BC4534">
        <w:t>Faundeen</w:t>
      </w:r>
      <w:proofErr w:type="spellEnd"/>
      <w:r w:rsidRPr="00BC4534">
        <w:t xml:space="preserve">, J., Irons, J. and Franks, S. (2006) Historical record of Landsat global coverage: Mission Operations, NSLRSDA, and international cooperator stations. </w:t>
      </w:r>
      <w:r w:rsidRPr="00BC4534">
        <w:rPr>
          <w:i/>
        </w:rPr>
        <w:t>Photogrammetric Engineering and Remote Sensing</w:t>
      </w:r>
      <w:r w:rsidRPr="00BC4534">
        <w:t>, 7</w:t>
      </w:r>
      <w:r w:rsidR="00AA4ED6">
        <w:t>2</w:t>
      </w:r>
      <w:r w:rsidRPr="00BC4534">
        <w:t xml:space="preserve"> (10) 1155-1170.</w:t>
      </w:r>
    </w:p>
    <w:p w:rsidR="002D66C4" w:rsidRPr="00BC4534" w:rsidRDefault="002D66C4" w:rsidP="00A47BC7">
      <w:pPr>
        <w:pStyle w:val="Refs0"/>
      </w:pPr>
      <w:r w:rsidRPr="00BC4534">
        <w:t xml:space="preserve">Markham, B., Goward, S.N., Arvidson, T., Barsi, J.A., </w:t>
      </w:r>
      <w:r w:rsidR="00AC0F42">
        <w:t>and</w:t>
      </w:r>
      <w:r w:rsidRPr="00BC4534">
        <w:t xml:space="preserve"> Scaramuzza, P. (2006) Landsat-7 long-term acquisition plan radiometry - Evolution over time. </w:t>
      </w:r>
      <w:r w:rsidRPr="00BC4534">
        <w:rPr>
          <w:i/>
        </w:rPr>
        <w:t>Photogrammetric Engineering and Remote Sensing</w:t>
      </w:r>
      <w:r w:rsidRPr="00BC4534">
        <w:t>, 7</w:t>
      </w:r>
      <w:r w:rsidR="00AA4ED6">
        <w:t>2</w:t>
      </w:r>
      <w:r w:rsidRPr="00BC4534">
        <w:t xml:space="preserve"> (10) 1129-1136</w:t>
      </w:r>
    </w:p>
    <w:p w:rsidR="002D66C4" w:rsidRPr="00BC4534" w:rsidRDefault="002D66C4" w:rsidP="00A47BC7">
      <w:pPr>
        <w:pStyle w:val="Refs0"/>
      </w:pPr>
      <w:r w:rsidRPr="00BC4534">
        <w:t xml:space="preserve">Arvidson, T., Goward, S.N., Gasch, J., </w:t>
      </w:r>
      <w:r w:rsidR="00AC0F42">
        <w:t>and</w:t>
      </w:r>
      <w:r w:rsidRPr="00BC4534">
        <w:t xml:space="preserve"> Williams, D.L. (2006) Landsat 7 long-term acquisition plan: Development and validation. </w:t>
      </w:r>
      <w:r w:rsidRPr="00BC4534">
        <w:rPr>
          <w:i/>
          <w:iCs/>
        </w:rPr>
        <w:t>Photogrammetric Engineering and Remote Sensing</w:t>
      </w:r>
      <w:r w:rsidRPr="00BC4534">
        <w:t>, 7</w:t>
      </w:r>
      <w:r w:rsidR="00AA4ED6">
        <w:t>2</w:t>
      </w:r>
      <w:r w:rsidRPr="00BC4534">
        <w:t xml:space="preserve"> (10) 1137-1146.</w:t>
      </w:r>
    </w:p>
    <w:p w:rsidR="002D66C4" w:rsidRPr="00BC4534" w:rsidRDefault="002D66C4" w:rsidP="00A47BC7">
      <w:pPr>
        <w:pStyle w:val="Refs0"/>
      </w:pPr>
      <w:r w:rsidRPr="00BC4534">
        <w:t xml:space="preserve">Irish, R.R., Barker, B.J., Goward, S.N., </w:t>
      </w:r>
      <w:r w:rsidR="00AC0F42">
        <w:t>and</w:t>
      </w:r>
      <w:r w:rsidRPr="00BC4534">
        <w:t xml:space="preserve"> Arvidson, T. (2006) Characterization of the Landsat-7 automatic cloud-cover assessment (ACCA) algorithm. </w:t>
      </w:r>
      <w:r w:rsidRPr="00BC4534">
        <w:rPr>
          <w:i/>
          <w:iCs/>
        </w:rPr>
        <w:t>Photogrammetric Engineering and Remote Sensing</w:t>
      </w:r>
      <w:r w:rsidRPr="00BC4534">
        <w:t xml:space="preserve">, </w:t>
      </w:r>
      <w:r w:rsidR="00AA4ED6" w:rsidRPr="00BC4534">
        <w:t>7</w:t>
      </w:r>
      <w:r w:rsidR="00AA4ED6">
        <w:t>2</w:t>
      </w:r>
      <w:r w:rsidR="00AA4ED6" w:rsidRPr="00BC4534">
        <w:t xml:space="preserve"> (10)</w:t>
      </w:r>
      <w:r w:rsidRPr="00BC4534">
        <w:rPr>
          <w:iCs/>
        </w:rPr>
        <w:t>1179-1188.</w:t>
      </w:r>
    </w:p>
    <w:p w:rsidR="002D66C4" w:rsidRPr="00BC4534" w:rsidRDefault="002D66C4" w:rsidP="00A47BC7">
      <w:pPr>
        <w:pStyle w:val="Refs0"/>
      </w:pPr>
      <w:r w:rsidRPr="00BC4534">
        <w:lastRenderedPageBreak/>
        <w:t xml:space="preserve">Williams, D.L., Goward, S.N., </w:t>
      </w:r>
      <w:r w:rsidR="00AC0F42">
        <w:t>and</w:t>
      </w:r>
      <w:r w:rsidRPr="00BC4534">
        <w:t xml:space="preserve"> Arvidson, T. (2006) Landsat Operation</w:t>
      </w:r>
      <w:r w:rsidR="005E0C15" w:rsidRPr="00BC4534">
        <w:t>s</w:t>
      </w:r>
      <w:r w:rsidRPr="00BC4534">
        <w:t>:</w:t>
      </w:r>
      <w:r w:rsidR="005E0C15" w:rsidRPr="00BC4534">
        <w:t xml:space="preserve"> </w:t>
      </w:r>
      <w:r w:rsidRPr="00BC4534">
        <w:t xml:space="preserve">Yesterday, today and </w:t>
      </w:r>
      <w:r w:rsidR="00980B14" w:rsidRPr="00BC4534">
        <w:t>tomorrow</w:t>
      </w:r>
      <w:r w:rsidRPr="00BC4534">
        <w:t xml:space="preserve">. </w:t>
      </w:r>
      <w:r w:rsidRPr="00BC4534">
        <w:rPr>
          <w:i/>
          <w:iCs/>
        </w:rPr>
        <w:t>Photogrammetric Engineering and Remote Sensing</w:t>
      </w:r>
      <w:r w:rsidRPr="00BC4534">
        <w:t xml:space="preserve">, </w:t>
      </w:r>
      <w:r w:rsidR="00AA4ED6" w:rsidRPr="00BC4534">
        <w:t>7</w:t>
      </w:r>
      <w:r w:rsidR="00AA4ED6">
        <w:t>2</w:t>
      </w:r>
      <w:r w:rsidR="00AA4ED6" w:rsidRPr="00BC4534">
        <w:t xml:space="preserve"> (10)</w:t>
      </w:r>
      <w:r w:rsidR="00AA4ED6">
        <w:t>,</w:t>
      </w:r>
      <w:r w:rsidR="00C936E3">
        <w:t xml:space="preserve"> </w:t>
      </w:r>
      <w:r w:rsidRPr="00BC4534">
        <w:rPr>
          <w:iCs/>
        </w:rPr>
        <w:t>1171-1178.</w:t>
      </w:r>
    </w:p>
    <w:p w:rsidR="00E67E47" w:rsidRDefault="00E67E47" w:rsidP="00E67E47">
      <w:pPr>
        <w:pStyle w:val="Refs0"/>
      </w:pPr>
      <w:proofErr w:type="spellStart"/>
      <w:r>
        <w:t>Nagol</w:t>
      </w:r>
      <w:proofErr w:type="spellEnd"/>
      <w:r>
        <w:t xml:space="preserve">, J., </w:t>
      </w:r>
      <w:proofErr w:type="spellStart"/>
      <w:r>
        <w:t>Czajkowski</w:t>
      </w:r>
      <w:proofErr w:type="spellEnd"/>
      <w:r>
        <w:t>, K.P., Stadler, S., Goward, S.N., &amp; Mather, S. (2004). Understanding the TVX relationship between NDVI and surface temperature for varying landscape of Oklahoma</w:t>
      </w:r>
    </w:p>
    <w:p w:rsidR="00E47E88" w:rsidRPr="00BC4534" w:rsidRDefault="00E47E88" w:rsidP="00A47BC7">
      <w:pPr>
        <w:pStyle w:val="Refs0"/>
      </w:pPr>
      <w:r w:rsidRPr="00BC4534">
        <w:t xml:space="preserve">Cohen, W.B. </w:t>
      </w:r>
      <w:r w:rsidR="00AC0F42">
        <w:t>and</w:t>
      </w:r>
      <w:r w:rsidRPr="00BC4534">
        <w:t xml:space="preserve"> Goward, S.N. (2004) Landsat's Role in Ecological Applications of Remote Sensing. </w:t>
      </w:r>
      <w:r w:rsidRPr="00BC4534">
        <w:rPr>
          <w:i/>
          <w:iCs/>
        </w:rPr>
        <w:t>Bioscience</w:t>
      </w:r>
      <w:r w:rsidRPr="00BC4534">
        <w:t xml:space="preserve">, </w:t>
      </w:r>
      <w:r w:rsidRPr="00BC4534">
        <w:rPr>
          <w:i/>
          <w:iCs/>
        </w:rPr>
        <w:t>54</w:t>
      </w:r>
      <w:r w:rsidRPr="00BC4534">
        <w:t>(6), 535-545.</w:t>
      </w:r>
    </w:p>
    <w:p w:rsidR="00D84C0B" w:rsidRPr="00BC4534" w:rsidRDefault="00D84C0B" w:rsidP="00A47BC7">
      <w:pPr>
        <w:pStyle w:val="Refs0"/>
      </w:pPr>
      <w:r w:rsidRPr="00BC4534">
        <w:t xml:space="preserve">Goward, S.N., Davis, P.E., Fleming, D., Miller, L., </w:t>
      </w:r>
      <w:r w:rsidR="00AC0F42">
        <w:t>and</w:t>
      </w:r>
      <w:r w:rsidRPr="00BC4534">
        <w:t xml:space="preserve"> Townshend, J.R.G. (2003) Empirical comparison of Landsat 7 and IKONOS multispectral measurements for selected Earth Observation System (EOS) validation sites. </w:t>
      </w:r>
      <w:r w:rsidRPr="00BC4534">
        <w:rPr>
          <w:i/>
          <w:iCs/>
        </w:rPr>
        <w:t>Remote Sensing of Environment</w:t>
      </w:r>
      <w:r w:rsidRPr="00BC4534">
        <w:t>, 88 (1-2)</w:t>
      </w:r>
      <w:r w:rsidR="00030209" w:rsidRPr="00BC4534">
        <w:t>:</w:t>
      </w:r>
      <w:r w:rsidRPr="00BC4534">
        <w:t>196-209</w:t>
      </w:r>
    </w:p>
    <w:p w:rsidR="00D84C0B" w:rsidRPr="00BC4534" w:rsidRDefault="00D84C0B" w:rsidP="00A47BC7">
      <w:pPr>
        <w:pStyle w:val="Refs0"/>
      </w:pPr>
      <w:r w:rsidRPr="00BC4534">
        <w:t xml:space="preserve">Goward, S.N., Townshend, J., </w:t>
      </w:r>
      <w:proofErr w:type="spellStart"/>
      <w:r w:rsidRPr="00BC4534">
        <w:t>Zanoni</w:t>
      </w:r>
      <w:proofErr w:type="spellEnd"/>
      <w:r w:rsidRPr="00BC4534">
        <w:t xml:space="preserve">, V., </w:t>
      </w:r>
      <w:proofErr w:type="spellStart"/>
      <w:r w:rsidRPr="00BC4534">
        <w:t>Pollicelli</w:t>
      </w:r>
      <w:proofErr w:type="spellEnd"/>
      <w:r w:rsidRPr="00BC4534">
        <w:t xml:space="preserve">, F., Stanley, T., Ryan, R., Pagnutti, M., Fletcher, R., </w:t>
      </w:r>
      <w:proofErr w:type="spellStart"/>
      <w:r w:rsidRPr="00BC4534">
        <w:t>Holekamp</w:t>
      </w:r>
      <w:proofErr w:type="spellEnd"/>
      <w:r w:rsidRPr="00BC4534">
        <w:t xml:space="preserve">, K., </w:t>
      </w:r>
      <w:r w:rsidR="00AC0F42">
        <w:t>and</w:t>
      </w:r>
      <w:r w:rsidRPr="00BC4534">
        <w:t xml:space="preserve"> Underwood, L. (2003) Acquisition of earth science remote sensing observations from commercial sources:  Lessons learned from the Space Imaging IKONOS example. </w:t>
      </w:r>
      <w:r w:rsidR="00E47E88" w:rsidRPr="00BC4534">
        <w:rPr>
          <w:i/>
          <w:iCs/>
        </w:rPr>
        <w:t>Remote Sensing of Environment,</w:t>
      </w:r>
      <w:r w:rsidR="00E47E88" w:rsidRPr="00BC4534">
        <w:t xml:space="preserve"> </w:t>
      </w:r>
      <w:r w:rsidRPr="00BC4534">
        <w:t>88 (1-2):80-99.</w:t>
      </w:r>
    </w:p>
    <w:p w:rsidR="00D84C0B" w:rsidRPr="00BC4534" w:rsidRDefault="00D84C0B" w:rsidP="00A47BC7">
      <w:pPr>
        <w:pStyle w:val="Refs0"/>
      </w:pPr>
      <w:proofErr w:type="spellStart"/>
      <w:r w:rsidRPr="00BC4534">
        <w:t>Ouaidrari</w:t>
      </w:r>
      <w:proofErr w:type="spellEnd"/>
      <w:r w:rsidRPr="00BC4534">
        <w:t xml:space="preserve">, H., S. N. Goward, K. P. Czajkowski, J. A.  </w:t>
      </w:r>
      <w:proofErr w:type="spellStart"/>
      <w:r w:rsidRPr="00BC4534">
        <w:t>Sobrino</w:t>
      </w:r>
      <w:proofErr w:type="spellEnd"/>
      <w:r w:rsidRPr="00BC4534">
        <w:t xml:space="preserve">, </w:t>
      </w:r>
      <w:r w:rsidR="00AC0F42">
        <w:t>and E. Vermote (</w:t>
      </w:r>
      <w:r w:rsidRPr="00BC4534">
        <w:t>2002</w:t>
      </w:r>
      <w:r w:rsidR="00AC0F42">
        <w:t>)</w:t>
      </w:r>
      <w:r w:rsidRPr="00BC4534">
        <w:t xml:space="preserve">. Land surface temperature estimation from AVHRR thermal infrared measurements: An assessment for the AVHRR Land Pathfinder II data set, </w:t>
      </w:r>
      <w:r w:rsidRPr="00BC4534">
        <w:rPr>
          <w:i/>
        </w:rPr>
        <w:t>Remote Sensing of Environment</w:t>
      </w:r>
      <w:r w:rsidRPr="00BC4534">
        <w:t xml:space="preserve"> 81 (1): 114-128</w:t>
      </w:r>
    </w:p>
    <w:p w:rsidR="00D84C0B" w:rsidRPr="00BC4534" w:rsidRDefault="00D84C0B" w:rsidP="00A47BC7">
      <w:pPr>
        <w:pStyle w:val="Refs0"/>
      </w:pPr>
      <w:r w:rsidRPr="00BC4534">
        <w:t>K. P. Czajkowski, S. N.</w:t>
      </w:r>
      <w:r w:rsidR="00AC0F42">
        <w:t xml:space="preserve"> Goward, D. </w:t>
      </w:r>
      <w:proofErr w:type="spellStart"/>
      <w:r w:rsidR="00AC0F42">
        <w:t>Shirey</w:t>
      </w:r>
      <w:proofErr w:type="spellEnd"/>
      <w:r w:rsidR="00AC0F42">
        <w:t>, and A. Walz</w:t>
      </w:r>
      <w:r w:rsidRPr="00BC4534">
        <w:t xml:space="preserve"> </w:t>
      </w:r>
      <w:r w:rsidR="00AC0F42">
        <w:t>(</w:t>
      </w:r>
      <w:r w:rsidRPr="00BC4534">
        <w:t>2002</w:t>
      </w:r>
      <w:r w:rsidR="00AC0F42">
        <w:t>).</w:t>
      </w:r>
      <w:r w:rsidRPr="00BC4534">
        <w:t xml:space="preserve"> Thermal Remote Sensing of Near-surface Water Vapor, </w:t>
      </w:r>
      <w:r w:rsidRPr="00BC4534">
        <w:rPr>
          <w:i/>
          <w:iCs/>
        </w:rPr>
        <w:t>Remote Sensing of Environment</w:t>
      </w:r>
      <w:r w:rsidRPr="00BC4534">
        <w:t xml:space="preserve"> 79 (2-3): 253-265. </w:t>
      </w:r>
    </w:p>
    <w:p w:rsidR="00D84C0B" w:rsidRPr="00BC4534" w:rsidRDefault="00D84C0B" w:rsidP="00A47BC7">
      <w:pPr>
        <w:pStyle w:val="Refs0"/>
      </w:pPr>
      <w:r w:rsidRPr="00BC4534">
        <w:t>Goward, S. N., X.</w:t>
      </w:r>
      <w:r w:rsidR="00AC0F42">
        <w:t xml:space="preserve"> Yongkang and K. P. Czajkowski (</w:t>
      </w:r>
      <w:r w:rsidRPr="00BC4534">
        <w:t>2002</w:t>
      </w:r>
      <w:r w:rsidR="00AC0F42">
        <w:t>).</w:t>
      </w:r>
      <w:r w:rsidRPr="00BC4534">
        <w:t xml:space="preserve"> Evaluating Land Surface Moisture Conditions from the Remotely Sensed Temperature/Vegetation Index Measurements: An Exploration Employing the Simplified Simple Biosphere Model, </w:t>
      </w:r>
      <w:r w:rsidRPr="00BC4534">
        <w:rPr>
          <w:i/>
        </w:rPr>
        <w:t>Remote Sensing of Environment</w:t>
      </w:r>
      <w:r w:rsidRPr="00BC4534">
        <w:t xml:space="preserve"> 79 (2-3): 225-242.</w:t>
      </w:r>
    </w:p>
    <w:p w:rsidR="00320678" w:rsidRPr="00615C54" w:rsidRDefault="00320678" w:rsidP="00A47BC7">
      <w:pPr>
        <w:pStyle w:val="Refs0"/>
        <w:rPr>
          <w:rFonts w:ascii="Calibri" w:hAnsi="Calibri" w:cs="Calibri"/>
          <w:noProof/>
        </w:rPr>
      </w:pPr>
      <w:r w:rsidRPr="00615C54">
        <w:rPr>
          <w:rFonts w:ascii="Calibri" w:hAnsi="Calibri" w:cs="Calibri"/>
          <w:noProof/>
        </w:rPr>
        <w:t xml:space="preserve">Goward, S.N. (2001). Landsat -- 30 year and counting. </w:t>
      </w:r>
      <w:r w:rsidRPr="00615C54">
        <w:rPr>
          <w:rFonts w:ascii="Calibri" w:hAnsi="Calibri" w:cs="Calibri"/>
          <w:i/>
          <w:noProof/>
        </w:rPr>
        <w:t>Remote Sensing of Environment, 78</w:t>
      </w:r>
      <w:r w:rsidRPr="00615C54">
        <w:rPr>
          <w:rFonts w:ascii="Calibri" w:hAnsi="Calibri" w:cs="Calibri"/>
          <w:noProof/>
        </w:rPr>
        <w:t>, 1-2</w:t>
      </w:r>
    </w:p>
    <w:p w:rsidR="00320678" w:rsidRPr="00615C54" w:rsidRDefault="00320678" w:rsidP="00A47BC7">
      <w:pPr>
        <w:pStyle w:val="Refs0"/>
        <w:rPr>
          <w:rFonts w:ascii="Calibri" w:hAnsi="Calibri" w:cs="Calibri"/>
          <w:noProof/>
        </w:rPr>
      </w:pPr>
      <w:r w:rsidRPr="00615C54">
        <w:rPr>
          <w:rFonts w:ascii="Calibri" w:hAnsi="Calibri" w:cs="Calibri"/>
          <w:noProof/>
        </w:rPr>
        <w:t xml:space="preserve">Goward, S.N., &amp; Masek, J. (2001). Landsat 7 Special Issue. </w:t>
      </w:r>
      <w:r w:rsidRPr="00615C54">
        <w:rPr>
          <w:rFonts w:ascii="Calibri" w:hAnsi="Calibri" w:cs="Calibri"/>
          <w:i/>
          <w:noProof/>
        </w:rPr>
        <w:t>Remote Sensing of Environment, 78</w:t>
      </w:r>
      <w:r w:rsidRPr="00615C54">
        <w:rPr>
          <w:rFonts w:ascii="Calibri" w:hAnsi="Calibri" w:cs="Calibri"/>
          <w:noProof/>
        </w:rPr>
        <w:t>, 1-325</w:t>
      </w:r>
    </w:p>
    <w:p w:rsidR="00320678" w:rsidRPr="00615C54" w:rsidRDefault="00320678" w:rsidP="00A47BC7">
      <w:pPr>
        <w:pStyle w:val="Refs0"/>
        <w:rPr>
          <w:rFonts w:ascii="Calibri" w:hAnsi="Calibri" w:cs="Calibri"/>
          <w:noProof/>
        </w:rPr>
      </w:pPr>
      <w:r w:rsidRPr="00615C54">
        <w:rPr>
          <w:rFonts w:ascii="Calibri" w:hAnsi="Calibri" w:cs="Calibri"/>
          <w:noProof/>
        </w:rPr>
        <w:t xml:space="preserve">Goward, S.N., Masek, J.G., Williams, D.L., Irons, J.R., &amp; Thompson, R.J. (2001). The Landsat 7 mission: Terrestrial research for the 21st century. </w:t>
      </w:r>
      <w:r w:rsidRPr="00615C54">
        <w:rPr>
          <w:rFonts w:ascii="Calibri" w:hAnsi="Calibri" w:cs="Calibri"/>
          <w:i/>
          <w:noProof/>
        </w:rPr>
        <w:t>Remote Sensing of Environment, 78</w:t>
      </w:r>
      <w:r w:rsidRPr="00615C54">
        <w:rPr>
          <w:rFonts w:ascii="Calibri" w:hAnsi="Calibri" w:cs="Calibri"/>
          <w:noProof/>
        </w:rPr>
        <w:t>, 3-12</w:t>
      </w:r>
    </w:p>
    <w:p w:rsidR="00D84C0B" w:rsidRPr="00BC4534" w:rsidRDefault="00D84C0B" w:rsidP="00A47BC7">
      <w:pPr>
        <w:pStyle w:val="Refs0"/>
      </w:pPr>
      <w:r w:rsidRPr="00BC4534">
        <w:t>Arvidson</w:t>
      </w:r>
      <w:r w:rsidR="00AC0F42">
        <w:t>, T, J. Gasch and S. N. Goward (</w:t>
      </w:r>
      <w:r w:rsidRPr="00BC4534">
        <w:t>2001</w:t>
      </w:r>
      <w:r w:rsidR="00AC0F42">
        <w:t>)</w:t>
      </w:r>
      <w:r w:rsidRPr="00BC4534">
        <w:t xml:space="preserve">. Landsat 7’s Long Term Acquisition Plan – An Innovative Approach to Building a Global Archive, Special Issue on Landsat 7, </w:t>
      </w:r>
      <w:r w:rsidRPr="00BC4534">
        <w:rPr>
          <w:i/>
          <w:iCs/>
        </w:rPr>
        <w:t>Remote Sensing of Environment</w:t>
      </w:r>
      <w:r w:rsidRPr="00BC4534">
        <w:t xml:space="preserve"> 78 (1-2) : 13-26.</w:t>
      </w:r>
    </w:p>
    <w:p w:rsidR="00D84C0B" w:rsidRPr="00BC4534" w:rsidRDefault="00D84C0B" w:rsidP="00A47BC7">
      <w:pPr>
        <w:pStyle w:val="Refs0"/>
      </w:pPr>
      <w:r w:rsidRPr="00BC4534">
        <w:t>Goward, S. N., J. G. Masek, D. L. Williams, J</w:t>
      </w:r>
      <w:r w:rsidR="00AC0F42">
        <w:t>. R. Irons, and R. J. Thompson (2001).</w:t>
      </w:r>
      <w:r w:rsidRPr="00BC4534">
        <w:t xml:space="preserve"> The Landsat 7 Mission: Terrestrial Research for the 21</w:t>
      </w:r>
      <w:r w:rsidRPr="00BC4534">
        <w:rPr>
          <w:vertAlign w:val="superscript"/>
        </w:rPr>
        <w:t>st</w:t>
      </w:r>
      <w:r w:rsidRPr="00BC4534">
        <w:t xml:space="preserve"> Century.  Special Issue on Landsat 7, </w:t>
      </w:r>
      <w:r w:rsidRPr="00BC4534">
        <w:rPr>
          <w:i/>
          <w:iCs/>
        </w:rPr>
        <w:t>Remote Sensing of Environment</w:t>
      </w:r>
      <w:r w:rsidRPr="00BC4534">
        <w:t xml:space="preserve"> 78(1-2): 3-12</w:t>
      </w:r>
    </w:p>
    <w:p w:rsidR="00D84C0B" w:rsidRPr="00BC4534" w:rsidRDefault="00D84C0B" w:rsidP="00A47BC7">
      <w:pPr>
        <w:pStyle w:val="Refs0"/>
      </w:pPr>
      <w:r w:rsidRPr="00BC4534">
        <w:t>Masek, J</w:t>
      </w:r>
      <w:r w:rsidR="00AC0F42">
        <w:t xml:space="preserve">., T. </w:t>
      </w:r>
      <w:proofErr w:type="spellStart"/>
      <w:r w:rsidR="00AC0F42">
        <w:t>Schock</w:t>
      </w:r>
      <w:proofErr w:type="spellEnd"/>
      <w:r w:rsidR="00AC0F42">
        <w:t>, and S. N. Goward (2001).</w:t>
      </w:r>
      <w:r w:rsidRPr="00BC4534">
        <w:t xml:space="preserve"> Research Environment for Advanced Landsat Monitoring (REALM): Achieving Landsat 7 Global Science Goals.  Special Issue on Landsat 7, </w:t>
      </w:r>
      <w:r w:rsidRPr="00BC4534">
        <w:rPr>
          <w:i/>
          <w:iCs/>
        </w:rPr>
        <w:t xml:space="preserve">Remote Sensing of Environment </w:t>
      </w:r>
      <w:r w:rsidRPr="00BC4534">
        <w:t>78 (1-2): 204-216.</w:t>
      </w:r>
    </w:p>
    <w:p w:rsidR="00D84C0B" w:rsidRPr="00BC4534" w:rsidRDefault="00D84C0B" w:rsidP="00A47BC7">
      <w:pPr>
        <w:pStyle w:val="Refs0"/>
      </w:pPr>
      <w:r w:rsidRPr="00BC4534">
        <w:t xml:space="preserve">Masek, J. G., M. </w:t>
      </w:r>
      <w:proofErr w:type="spellStart"/>
      <w:r w:rsidRPr="00BC4534">
        <w:t>Honzak</w:t>
      </w:r>
      <w:proofErr w:type="spellEnd"/>
      <w:r w:rsidRPr="00BC4534">
        <w:t>, S.</w:t>
      </w:r>
      <w:r w:rsidR="00AC0F42">
        <w:t xml:space="preserve"> N. Goward, P. Liu, and E. Pak (</w:t>
      </w:r>
      <w:r w:rsidRPr="00BC4534">
        <w:t>2001</w:t>
      </w:r>
      <w:r w:rsidR="00AC0F42">
        <w:t>)</w:t>
      </w:r>
      <w:r w:rsidRPr="00BC4534">
        <w:t xml:space="preserve">. Comparison of Landsat 7 Thematic Mapper Plus with Landsat 5 Thematic Mapper for Land Cover Mapping, Special Issue on Landsat 7, </w:t>
      </w:r>
      <w:r w:rsidRPr="00BC4534">
        <w:rPr>
          <w:i/>
          <w:iCs/>
        </w:rPr>
        <w:t>Remote Sensing of Environment</w:t>
      </w:r>
      <w:r w:rsidRPr="00BC4534">
        <w:t xml:space="preserve"> 78 (1-2): 118-130.</w:t>
      </w:r>
    </w:p>
    <w:p w:rsidR="00D84C0B" w:rsidRPr="00BC4534" w:rsidRDefault="00D84C0B" w:rsidP="00A47BC7">
      <w:pPr>
        <w:pStyle w:val="Refs0"/>
      </w:pPr>
      <w:r w:rsidRPr="00BC4534">
        <w:t xml:space="preserve">Prince, S. D., S. N. Goward, </w:t>
      </w:r>
      <w:r w:rsidR="004D1060">
        <w:t>S. Goetz and K. Czajkowski (</w:t>
      </w:r>
      <w:r w:rsidRPr="00BC4534">
        <w:t>2000</w:t>
      </w:r>
      <w:r w:rsidR="004D1060">
        <w:t>)</w:t>
      </w:r>
      <w:r w:rsidRPr="00BC4534">
        <w:t xml:space="preserve">.  Interannual atmosphere-biosphere variation: Implications for observation and modeling, </w:t>
      </w:r>
      <w:r w:rsidRPr="00BC4534">
        <w:rPr>
          <w:i/>
          <w:iCs/>
        </w:rPr>
        <w:t>Journal of Geophysical Research</w:t>
      </w:r>
      <w:r w:rsidRPr="00BC4534">
        <w:t xml:space="preserve"> 105 (D15) 20,055-20,063. </w:t>
      </w:r>
    </w:p>
    <w:p w:rsidR="00D84C0B" w:rsidRPr="00BC4534" w:rsidRDefault="00D84C0B" w:rsidP="00A47BC7">
      <w:pPr>
        <w:pStyle w:val="Refs0"/>
      </w:pPr>
      <w:r w:rsidRPr="00BC4534">
        <w:t>Masek, J. G, F</w:t>
      </w:r>
      <w:r w:rsidR="004D1060">
        <w:t>. E. Lindsay, and S. N. Goward (</w:t>
      </w:r>
      <w:r w:rsidRPr="00BC4534">
        <w:t>2000</w:t>
      </w:r>
      <w:r w:rsidR="004D1060">
        <w:t>)</w:t>
      </w:r>
      <w:r w:rsidRPr="00BC4534">
        <w:t xml:space="preserve">. Dynamics of urban growth in the Washington DC metropolitan area, 1973-1996, from Landsat Imagery, </w:t>
      </w:r>
      <w:r w:rsidRPr="00BC4534">
        <w:rPr>
          <w:i/>
          <w:iCs/>
        </w:rPr>
        <w:t>International Journal of Remote Sensing</w:t>
      </w:r>
      <w:r w:rsidRPr="00BC4534">
        <w:t xml:space="preserve"> 21:3473-3486. </w:t>
      </w:r>
    </w:p>
    <w:p w:rsidR="00D84C0B" w:rsidRPr="00BC4534" w:rsidRDefault="00D84C0B" w:rsidP="00A47BC7">
      <w:pPr>
        <w:pStyle w:val="Refs0"/>
      </w:pPr>
      <w:proofErr w:type="spellStart"/>
      <w:r w:rsidRPr="00BC4534">
        <w:lastRenderedPageBreak/>
        <w:t>Nagler</w:t>
      </w:r>
      <w:proofErr w:type="spellEnd"/>
      <w:r w:rsidRPr="00BC4534">
        <w:t>, P. L., C.</w:t>
      </w:r>
      <w:r w:rsidR="004D1060">
        <w:t>S.T. Daughtry and S. N. Goward (</w:t>
      </w:r>
      <w:r w:rsidRPr="00BC4534">
        <w:t>2000</w:t>
      </w:r>
      <w:r w:rsidR="004D1060">
        <w:t>).</w:t>
      </w:r>
      <w:r w:rsidRPr="00BC4534">
        <w:t xml:space="preserve"> Plant litter and </w:t>
      </w:r>
      <w:r w:rsidR="00C01CD0">
        <w:t>s</w:t>
      </w:r>
      <w:r w:rsidRPr="00BC4534">
        <w:t xml:space="preserve">oil </w:t>
      </w:r>
      <w:r w:rsidR="00C01CD0">
        <w:t>r</w:t>
      </w:r>
      <w:r w:rsidRPr="00BC4534">
        <w:t xml:space="preserve">eflectance, </w:t>
      </w:r>
      <w:r w:rsidRPr="00BC4534">
        <w:rPr>
          <w:i/>
        </w:rPr>
        <w:t xml:space="preserve">Remote Sensing of Environment </w:t>
      </w:r>
      <w:r w:rsidRPr="00BC4534">
        <w:t>71(2): 207-215</w:t>
      </w:r>
    </w:p>
    <w:p w:rsidR="00D84C0B" w:rsidRPr="00BC4534" w:rsidRDefault="00D84C0B" w:rsidP="00A47BC7">
      <w:pPr>
        <w:pStyle w:val="Refs0"/>
      </w:pPr>
      <w:r w:rsidRPr="00BC4534">
        <w:t>Czajkowski, K., S. N. Gow</w:t>
      </w:r>
      <w:r w:rsidR="004D1060">
        <w:t>ard, Stadler, S. and Waltz, A. (</w:t>
      </w:r>
      <w:r w:rsidRPr="00BC4534">
        <w:t>2000</w:t>
      </w:r>
      <w:r w:rsidR="004D1060">
        <w:t>).</w:t>
      </w:r>
      <w:r w:rsidRPr="00BC4534">
        <w:t xml:space="preserve"> Thermal remote sensing of near surface environmental variables:  Application over the Oklahoma </w:t>
      </w:r>
      <w:proofErr w:type="spellStart"/>
      <w:r w:rsidRPr="00BC4534">
        <w:t>Mesonet</w:t>
      </w:r>
      <w:proofErr w:type="spellEnd"/>
      <w:r w:rsidRPr="00BC4534">
        <w:t xml:space="preserve">, </w:t>
      </w:r>
      <w:r w:rsidRPr="00BC4534">
        <w:rPr>
          <w:i/>
        </w:rPr>
        <w:t>The Professional Geographer</w:t>
      </w:r>
      <w:r w:rsidRPr="00BC4534">
        <w:t>, 52 (2): 345-357.</w:t>
      </w:r>
    </w:p>
    <w:p w:rsidR="00D84C0B" w:rsidRPr="00BC4534" w:rsidRDefault="00D84C0B" w:rsidP="00A47BC7">
      <w:pPr>
        <w:pStyle w:val="Refs0"/>
      </w:pPr>
      <w:r w:rsidRPr="00BC4534">
        <w:t>Goetz, S. J.</w:t>
      </w:r>
      <w:proofErr w:type="gramStart"/>
      <w:r w:rsidRPr="00BC4534">
        <w:t>,  S.</w:t>
      </w:r>
      <w:proofErr w:type="gramEnd"/>
      <w:r w:rsidRPr="00BC4534">
        <w:t xml:space="preserve"> D. Prince, S. N. Goward, M. M. </w:t>
      </w:r>
      <w:proofErr w:type="spellStart"/>
      <w:r w:rsidRPr="00BC4534">
        <w:t>Thaw</w:t>
      </w:r>
      <w:r w:rsidR="004D1060">
        <w:t>ley</w:t>
      </w:r>
      <w:proofErr w:type="spellEnd"/>
      <w:r w:rsidR="004D1060">
        <w:t>, J. Small and A. Johnston (</w:t>
      </w:r>
      <w:r w:rsidRPr="00BC4534">
        <w:t>1999</w:t>
      </w:r>
      <w:r w:rsidR="004D1060">
        <w:t>)</w:t>
      </w:r>
      <w:r w:rsidRPr="00BC4534">
        <w:t xml:space="preserve">. Mapping net primary production and related biophysical variables with remote sensing: Application to the BOREAS region. </w:t>
      </w:r>
      <w:r w:rsidRPr="00BC4534">
        <w:rPr>
          <w:i/>
        </w:rPr>
        <w:t>Journal of Geophysical Research</w:t>
      </w:r>
      <w:r w:rsidRPr="00BC4534">
        <w:t xml:space="preserve"> 104 (22): 27719-27734.</w:t>
      </w:r>
    </w:p>
    <w:p w:rsidR="00D84C0B" w:rsidRPr="00BC4534" w:rsidRDefault="00D84C0B" w:rsidP="00A47BC7">
      <w:pPr>
        <w:pStyle w:val="Refs0"/>
      </w:pPr>
      <w:r w:rsidRPr="00BC4534">
        <w:t>Goetz, S. J.</w:t>
      </w:r>
      <w:proofErr w:type="gramStart"/>
      <w:r w:rsidRPr="00BC4534">
        <w:t>,  S.</w:t>
      </w:r>
      <w:proofErr w:type="gramEnd"/>
      <w:r w:rsidRPr="00BC4534">
        <w:t xml:space="preserve"> D. Prince, S. N. Go</w:t>
      </w:r>
      <w:r w:rsidR="004D1060">
        <w:t xml:space="preserve">ward, M. </w:t>
      </w:r>
      <w:proofErr w:type="spellStart"/>
      <w:r w:rsidR="004D1060">
        <w:t>Thawley</w:t>
      </w:r>
      <w:proofErr w:type="spellEnd"/>
      <w:r w:rsidR="004D1060">
        <w:t xml:space="preserve"> and J. Small (</w:t>
      </w:r>
      <w:r w:rsidRPr="00BC4534">
        <w:t>1999</w:t>
      </w:r>
      <w:r w:rsidR="004D1060">
        <w:t>)</w:t>
      </w:r>
      <w:r w:rsidRPr="00BC4534">
        <w:t xml:space="preserve">. Satellite remote sensing of primary production: an improved production efficiency modeling approach, </w:t>
      </w:r>
      <w:r w:rsidRPr="00BC4534">
        <w:rPr>
          <w:i/>
        </w:rPr>
        <w:t>Ecological Modeling</w:t>
      </w:r>
      <w:r w:rsidRPr="00BC4534">
        <w:t xml:space="preserve"> 122 (3): 239-255.</w:t>
      </w:r>
    </w:p>
    <w:p w:rsidR="00D84C0B" w:rsidRPr="00BC4534" w:rsidRDefault="00D84C0B" w:rsidP="00A47BC7">
      <w:pPr>
        <w:pStyle w:val="Refs0"/>
      </w:pPr>
      <w:r w:rsidRPr="00BC4534">
        <w:t xml:space="preserve">Goward, S. N., </w:t>
      </w:r>
      <w:proofErr w:type="spellStart"/>
      <w:r w:rsidRPr="00BC4534">
        <w:t>Haskett</w:t>
      </w:r>
      <w:proofErr w:type="spellEnd"/>
      <w:r w:rsidRPr="00BC4534">
        <w:t xml:space="preserve">, J, Williams, D., Arvidson, T., Gasch, J., </w:t>
      </w:r>
      <w:proofErr w:type="spellStart"/>
      <w:r w:rsidRPr="00BC4534">
        <w:t>Lonigro</w:t>
      </w:r>
      <w:proofErr w:type="spellEnd"/>
      <w:r w:rsidRPr="00BC4534">
        <w:t xml:space="preserve">, R., </w:t>
      </w:r>
      <w:proofErr w:type="spellStart"/>
      <w:r w:rsidRPr="00BC4534">
        <w:t>Reeley</w:t>
      </w:r>
      <w:proofErr w:type="spellEnd"/>
      <w:r w:rsidRPr="00BC4534">
        <w:t xml:space="preserve">, M., Irons, J., Dubayah, R., Turner, S., </w:t>
      </w:r>
      <w:proofErr w:type="spellStart"/>
      <w:r w:rsidRPr="00BC4534">
        <w:t>Ca</w:t>
      </w:r>
      <w:r w:rsidR="004D1060">
        <w:t>mpera</w:t>
      </w:r>
      <w:proofErr w:type="spellEnd"/>
      <w:r w:rsidR="004D1060">
        <w:t xml:space="preserve">, K. and </w:t>
      </w:r>
      <w:proofErr w:type="spellStart"/>
      <w:r w:rsidR="004D1060">
        <w:t>Bindschadler</w:t>
      </w:r>
      <w:proofErr w:type="spellEnd"/>
      <w:r w:rsidR="004D1060">
        <w:t>, R. (1999).</w:t>
      </w:r>
      <w:r w:rsidRPr="00BC4534">
        <w:t xml:space="preserve"> Enhanced Landsat Capturing All the Earth’s Land Areas, </w:t>
      </w:r>
      <w:r w:rsidRPr="00BC4534">
        <w:rPr>
          <w:i/>
        </w:rPr>
        <w:t>EOS Transactions</w:t>
      </w:r>
      <w:r w:rsidRPr="00BC4534">
        <w:t>, 80 (26): 289, 293.</w:t>
      </w:r>
    </w:p>
    <w:p w:rsidR="00D84C0B" w:rsidRPr="00BC4534" w:rsidRDefault="00D84C0B" w:rsidP="00A47BC7">
      <w:pPr>
        <w:pStyle w:val="Refs0"/>
      </w:pPr>
      <w:r w:rsidRPr="00BC4534">
        <w:t>Czajkowski, K.,</w:t>
      </w:r>
      <w:r w:rsidR="004D1060">
        <w:t xml:space="preserve"> S. N. Goward and H. </w:t>
      </w:r>
      <w:proofErr w:type="spellStart"/>
      <w:r w:rsidR="004D1060">
        <w:t>Ouaidrari</w:t>
      </w:r>
      <w:proofErr w:type="spellEnd"/>
      <w:r w:rsidR="004D1060">
        <w:t xml:space="preserve"> (</w:t>
      </w:r>
      <w:r w:rsidRPr="00BC4534">
        <w:t>1998</w:t>
      </w:r>
      <w:r w:rsidR="004D1060">
        <w:t>)</w:t>
      </w:r>
      <w:r w:rsidRPr="00BC4534">
        <w:t>.  Impact of AVHRR filter function on surface temperature estimation from the split window approach.  International Journal of Remote Sensing, 19: 2007-2012.</w:t>
      </w:r>
    </w:p>
    <w:p w:rsidR="00D84C0B" w:rsidRPr="00BC4534" w:rsidRDefault="004D1060" w:rsidP="00A47BC7">
      <w:pPr>
        <w:pStyle w:val="Refs0"/>
      </w:pPr>
      <w:r>
        <w:t>Goward, S. N. and D. Williams (</w:t>
      </w:r>
      <w:r w:rsidR="00D84C0B" w:rsidRPr="00BC4534">
        <w:t>1997</w:t>
      </w:r>
      <w:r>
        <w:t>)</w:t>
      </w:r>
      <w:r w:rsidR="00D84C0B" w:rsidRPr="00BC4534">
        <w:t xml:space="preserve">.  Landsat and Earth Systems Science: Development of terrestrial monitoring, </w:t>
      </w:r>
      <w:r w:rsidR="00D84C0B" w:rsidRPr="00BC4534">
        <w:rPr>
          <w:i/>
        </w:rPr>
        <w:t xml:space="preserve">Photogrammetric Engineering and Remote </w:t>
      </w:r>
      <w:r w:rsidR="0027031B" w:rsidRPr="00BC4534">
        <w:rPr>
          <w:i/>
        </w:rPr>
        <w:t>Sensing</w:t>
      </w:r>
      <w:r w:rsidR="0027031B" w:rsidRPr="00BC4534">
        <w:t xml:space="preserve"> 63</w:t>
      </w:r>
      <w:r w:rsidR="00D84C0B" w:rsidRPr="00BC4534">
        <w:t>(7):887-900.</w:t>
      </w:r>
    </w:p>
    <w:p w:rsidR="00D84C0B" w:rsidRPr="00BC4534" w:rsidRDefault="00D84C0B" w:rsidP="00A47BC7">
      <w:pPr>
        <w:pStyle w:val="Refs0"/>
      </w:pPr>
      <w:r w:rsidRPr="00BC4534">
        <w:t>Czajkowski, K. P., T. Mulher</w:t>
      </w:r>
      <w:r w:rsidR="004D1060">
        <w:t xml:space="preserve">n, S. N. Goward, and J. </w:t>
      </w:r>
      <w:proofErr w:type="spellStart"/>
      <w:r w:rsidR="004D1060">
        <w:t>Cihlar</w:t>
      </w:r>
      <w:proofErr w:type="spellEnd"/>
      <w:r w:rsidR="004D1060">
        <w:t xml:space="preserve"> (1997).</w:t>
      </w:r>
      <w:r w:rsidRPr="00BC4534">
        <w:t xml:space="preserve"> Validation of the geocoding and compositing system (GEOCOMP) using contextual analysis for AVHRR images, </w:t>
      </w:r>
      <w:r w:rsidRPr="00BC4534">
        <w:rPr>
          <w:i/>
        </w:rPr>
        <w:t>International Journal of Remote Sensing</w:t>
      </w:r>
      <w:r w:rsidRPr="00BC4534">
        <w:t>, 18(14): 3055-3068.</w:t>
      </w:r>
    </w:p>
    <w:p w:rsidR="00D84C0B" w:rsidRPr="00BC4534" w:rsidRDefault="00D84C0B" w:rsidP="00A47BC7">
      <w:pPr>
        <w:pStyle w:val="Refs0"/>
      </w:pPr>
      <w:proofErr w:type="spellStart"/>
      <w:r w:rsidRPr="00BC4534">
        <w:t>Czajkowski</w:t>
      </w:r>
      <w:proofErr w:type="spellEnd"/>
      <w:r w:rsidRPr="00BC4534">
        <w:t xml:space="preserve">, K, Mulhern, </w:t>
      </w:r>
      <w:proofErr w:type="gramStart"/>
      <w:r w:rsidRPr="00BC4534">
        <w:t>T ,</w:t>
      </w:r>
      <w:proofErr w:type="gramEnd"/>
      <w:r w:rsidRPr="00BC4534">
        <w:t xml:space="preserve"> Goward, S. N., </w:t>
      </w:r>
      <w:proofErr w:type="spellStart"/>
      <w:r w:rsidRPr="00BC4534">
        <w:t>Chilar</w:t>
      </w:r>
      <w:proofErr w:type="spellEnd"/>
      <w:r w:rsidRPr="00BC4534">
        <w:t xml:space="preserve">, J. </w:t>
      </w:r>
      <w:r w:rsidR="004D1060">
        <w:t>Dubayah, R., and. S. D. Prince (</w:t>
      </w:r>
      <w:r w:rsidRPr="00BC4534">
        <w:t>1997</w:t>
      </w:r>
      <w:r w:rsidR="004D1060">
        <w:t>)</w:t>
      </w:r>
      <w:r w:rsidRPr="00BC4534">
        <w:t xml:space="preserve">.  </w:t>
      </w:r>
      <w:proofErr w:type="spellStart"/>
      <w:r w:rsidRPr="00BC4534">
        <w:t>Biospheric</w:t>
      </w:r>
      <w:proofErr w:type="spellEnd"/>
      <w:r w:rsidRPr="00BC4534">
        <w:t xml:space="preserve"> Environmental Monitoring at BOREAS with AVHRR observations</w:t>
      </w:r>
      <w:r w:rsidRPr="00BC4534">
        <w:rPr>
          <w:i/>
        </w:rPr>
        <w:t>, Journal of Geophysical Research</w:t>
      </w:r>
      <w:r w:rsidRPr="00BC4534">
        <w:t>, 102 (D24): 29,651-29,662.</w:t>
      </w:r>
    </w:p>
    <w:p w:rsidR="00D84C0B" w:rsidRPr="00BC4534" w:rsidRDefault="009731F2" w:rsidP="00A47BC7">
      <w:pPr>
        <w:pStyle w:val="Refs0"/>
      </w:pPr>
      <w:proofErr w:type="spellStart"/>
      <w:r>
        <w:t>Huemmrich</w:t>
      </w:r>
      <w:proofErr w:type="spellEnd"/>
      <w:r>
        <w:t xml:space="preserve">, K. F., </w:t>
      </w:r>
      <w:r w:rsidR="004D1060">
        <w:t>and Goward, S. N. (</w:t>
      </w:r>
      <w:r w:rsidR="00D84C0B" w:rsidRPr="00BC4534">
        <w:t>1997</w:t>
      </w:r>
      <w:r w:rsidR="004D1060">
        <w:t>)</w:t>
      </w:r>
      <w:r w:rsidR="00D84C0B" w:rsidRPr="00BC4534">
        <w:t>. Vegetation canopy PAR absorptance and the normalized difference vegetation index: An assessment for ten tree species with the SAIL model</w:t>
      </w:r>
      <w:r w:rsidR="00D84C0B" w:rsidRPr="00BC4534">
        <w:rPr>
          <w:i/>
        </w:rPr>
        <w:t>, Remote Sensing of Environment</w:t>
      </w:r>
      <w:r w:rsidR="00D84C0B" w:rsidRPr="00BC4534">
        <w:t>, 61: 254-269.</w:t>
      </w:r>
    </w:p>
    <w:p w:rsidR="00D84C0B" w:rsidRPr="00BC4534" w:rsidRDefault="00D84C0B" w:rsidP="00A47BC7">
      <w:pPr>
        <w:pStyle w:val="Refs0"/>
      </w:pPr>
      <w:proofErr w:type="spellStart"/>
      <w:r w:rsidRPr="00BC4534">
        <w:t>Prihodko</w:t>
      </w:r>
      <w:proofErr w:type="spellEnd"/>
      <w:r w:rsidRPr="00BC4534">
        <w:t>, L.</w:t>
      </w:r>
      <w:r w:rsidR="009731F2">
        <w:t>,</w:t>
      </w:r>
      <w:r w:rsidRPr="00BC4534">
        <w:t xml:space="preserve"> and Goward,</w:t>
      </w:r>
      <w:r w:rsidR="004D1060">
        <w:t xml:space="preserve"> S. N. (</w:t>
      </w:r>
      <w:r w:rsidRPr="00BC4534">
        <w:t>1997</w:t>
      </w:r>
      <w:r w:rsidR="004D1060">
        <w:t>).</w:t>
      </w:r>
      <w:r w:rsidRPr="00BC4534">
        <w:t xml:space="preserve"> Estimation of air temperature from remotely sensed observations, </w:t>
      </w:r>
      <w:r w:rsidRPr="00BC4534">
        <w:rPr>
          <w:i/>
        </w:rPr>
        <w:t>Remote Sensing of Environment</w:t>
      </w:r>
      <w:r w:rsidR="00C01CD0">
        <w:rPr>
          <w:i/>
        </w:rPr>
        <w:t>,</w:t>
      </w:r>
      <w:r w:rsidR="00C01CD0">
        <w:t xml:space="preserve"> </w:t>
      </w:r>
      <w:r w:rsidRPr="00BC4534">
        <w:t xml:space="preserve">60(3):335-346. </w:t>
      </w:r>
    </w:p>
    <w:p w:rsidR="00D84C0B" w:rsidRPr="00BC4534" w:rsidRDefault="009731F2" w:rsidP="00A47BC7">
      <w:pPr>
        <w:pStyle w:val="Refs0"/>
      </w:pPr>
      <w:r>
        <w:t xml:space="preserve">Prince, S. D. </w:t>
      </w:r>
      <w:r w:rsidR="004D1060">
        <w:t xml:space="preserve">and Goward, S. </w:t>
      </w:r>
      <w:r w:rsidR="0027031B">
        <w:t>N. (</w:t>
      </w:r>
      <w:r w:rsidR="0027031B" w:rsidRPr="00BC4534">
        <w:t>1995</w:t>
      </w:r>
      <w:r w:rsidR="004D1060">
        <w:t xml:space="preserve">). </w:t>
      </w:r>
      <w:r w:rsidR="00D84C0B" w:rsidRPr="00BC4534">
        <w:t xml:space="preserve">Global primary production: a remote sensing approach, </w:t>
      </w:r>
      <w:r w:rsidR="00D84C0B" w:rsidRPr="00BC4534">
        <w:rPr>
          <w:i/>
        </w:rPr>
        <w:t>Journal of Biogeography</w:t>
      </w:r>
      <w:r>
        <w:t xml:space="preserve"> </w:t>
      </w:r>
      <w:r w:rsidR="00D84C0B" w:rsidRPr="00BC4534">
        <w:t>22: 815-835.</w:t>
      </w:r>
    </w:p>
    <w:p w:rsidR="00D84C0B" w:rsidRPr="00BC4534" w:rsidRDefault="00D84C0B" w:rsidP="00A47BC7">
      <w:pPr>
        <w:pStyle w:val="Refs0"/>
      </w:pPr>
      <w:r w:rsidRPr="00BC4534">
        <w:t>P</w:t>
      </w:r>
      <w:r w:rsidR="004D1060">
        <w:t>rince, S. D. and Goward, S. N. (1995).</w:t>
      </w:r>
      <w:r w:rsidRPr="00BC4534">
        <w:t xml:space="preserve"> Evaluation of the NOAA/NASA Pathfinder Land data set for global primary production modeling, </w:t>
      </w:r>
      <w:r w:rsidRPr="00BC4534">
        <w:rPr>
          <w:i/>
        </w:rPr>
        <w:t>International Journal of Remote Sensing</w:t>
      </w:r>
      <w:r w:rsidRPr="00BC4534">
        <w:t>, 17 (1): 217-221.</w:t>
      </w:r>
    </w:p>
    <w:p w:rsidR="00D84C0B" w:rsidRPr="00BC4534" w:rsidRDefault="00D84C0B" w:rsidP="00A47BC7">
      <w:pPr>
        <w:pStyle w:val="Refs0"/>
      </w:pPr>
      <w:r w:rsidRPr="00BC4534">
        <w:t>G</w:t>
      </w:r>
      <w:r w:rsidR="004D1060">
        <w:t>oward, S. N. and Prince, S. D. (1995)</w:t>
      </w:r>
      <w:r w:rsidRPr="00BC4534">
        <w:t xml:space="preserve"> Transient effects of climate on vegetation: satellite observations</w:t>
      </w:r>
      <w:r w:rsidRPr="00BC4534">
        <w:rPr>
          <w:i/>
        </w:rPr>
        <w:t>, Journal of Biogeography</w:t>
      </w:r>
      <w:r w:rsidRPr="00BC4534">
        <w:t>, 22: 549-563.</w:t>
      </w:r>
    </w:p>
    <w:p w:rsidR="00D84C0B" w:rsidRPr="00BC4534" w:rsidRDefault="00D84C0B" w:rsidP="00A47BC7">
      <w:pPr>
        <w:pStyle w:val="Refs0"/>
      </w:pPr>
      <w:r w:rsidRPr="00BC4534">
        <w:t xml:space="preserve">Goward, S. </w:t>
      </w:r>
      <w:r w:rsidR="004D1060">
        <w:t xml:space="preserve">N., Turner, S. and Dye, D. G. (1994) </w:t>
      </w:r>
      <w:r w:rsidRPr="00BC4534">
        <w:t xml:space="preserve">The University of Maryland improved global vegetation index product, </w:t>
      </w:r>
      <w:r w:rsidRPr="00BC4534">
        <w:rPr>
          <w:i/>
        </w:rPr>
        <w:t>International Journal of Remote Sensing</w:t>
      </w:r>
      <w:r w:rsidRPr="00BC4534">
        <w:t>, 15 (17): 3365-3395.</w:t>
      </w:r>
    </w:p>
    <w:p w:rsidR="00D84C0B" w:rsidRPr="00BC4534" w:rsidRDefault="00D84C0B" w:rsidP="00A47BC7">
      <w:pPr>
        <w:pStyle w:val="Refs0"/>
      </w:pPr>
      <w:r w:rsidRPr="00BC4534">
        <w:t xml:space="preserve">Goward, S. N., Waring, R. H., Dye, D. G. and Yang, J. </w:t>
      </w:r>
      <w:r w:rsidR="004D1060">
        <w:t>(</w:t>
      </w:r>
      <w:r w:rsidRPr="00BC4534">
        <w:t>1994</w:t>
      </w:r>
      <w:r w:rsidR="004D1060">
        <w:t>)</w:t>
      </w:r>
      <w:r w:rsidRPr="00BC4534">
        <w:t xml:space="preserve">.  Ecological remote sensing at OTTER: Macroscale satellite observations.  </w:t>
      </w:r>
      <w:r w:rsidRPr="00BC4534">
        <w:rPr>
          <w:i/>
        </w:rPr>
        <w:t>Ecological Applications</w:t>
      </w:r>
      <w:r w:rsidR="00B055A5">
        <w:rPr>
          <w:i/>
        </w:rPr>
        <w:t>,</w:t>
      </w:r>
      <w:r w:rsidR="00B055A5">
        <w:t xml:space="preserve"> </w:t>
      </w:r>
      <w:r w:rsidRPr="00BC4534">
        <w:t>4(2):322-343</w:t>
      </w:r>
    </w:p>
    <w:p w:rsidR="00D84C0B" w:rsidRPr="00BC4534" w:rsidRDefault="00D84C0B" w:rsidP="00A47BC7">
      <w:pPr>
        <w:pStyle w:val="Refs0"/>
      </w:pPr>
      <w:r w:rsidRPr="00BC4534">
        <w:t xml:space="preserve">Runyon, J., Waring, R. H., Goward, S. N. and Welles, J. M. </w:t>
      </w:r>
      <w:r w:rsidR="004D1060">
        <w:t>(</w:t>
      </w:r>
      <w:r w:rsidRPr="00BC4534">
        <w:t>1994</w:t>
      </w:r>
      <w:r w:rsidR="00A83887">
        <w:t>)</w:t>
      </w:r>
      <w:r w:rsidRPr="00BC4534">
        <w:t xml:space="preserve">.  Environmental limits on above-ground production:  Observations from the Oregon Transect.  </w:t>
      </w:r>
      <w:r w:rsidRPr="00BC4534">
        <w:rPr>
          <w:i/>
        </w:rPr>
        <w:t>Ecological Applications</w:t>
      </w:r>
      <w:r w:rsidR="00B055A5">
        <w:rPr>
          <w:i/>
        </w:rPr>
        <w:t>,</w:t>
      </w:r>
      <w:r w:rsidR="00B055A5">
        <w:t xml:space="preserve"> </w:t>
      </w:r>
      <w:r w:rsidRPr="00BC4534">
        <w:t>4 (2): 226-237.</w:t>
      </w:r>
    </w:p>
    <w:p w:rsidR="00D84C0B" w:rsidRPr="00BC4534" w:rsidRDefault="00D84C0B" w:rsidP="00A47BC7">
      <w:pPr>
        <w:pStyle w:val="Refs0"/>
      </w:pPr>
      <w:r w:rsidRPr="00BC4534">
        <w:t xml:space="preserve">Goward, S. </w:t>
      </w:r>
      <w:r w:rsidR="0027031B" w:rsidRPr="00BC4534">
        <w:t>N.,</w:t>
      </w:r>
      <w:r w:rsidRPr="00BC4534">
        <w:t xml:space="preserve"> </w:t>
      </w:r>
      <w:proofErr w:type="spellStart"/>
      <w:r w:rsidRPr="00BC4534">
        <w:t>Huemmrich</w:t>
      </w:r>
      <w:proofErr w:type="spellEnd"/>
      <w:r w:rsidRPr="00BC4534">
        <w:t xml:space="preserve">, K. F., and Waring, R. H. </w:t>
      </w:r>
      <w:r w:rsidR="004D1060">
        <w:t>(</w:t>
      </w:r>
      <w:r w:rsidRPr="00BC4534">
        <w:t>1994</w:t>
      </w:r>
      <w:r w:rsidR="004D1060">
        <w:t>)</w:t>
      </w:r>
      <w:r w:rsidRPr="00BC4534">
        <w:t xml:space="preserve">.  Visible and near infrared reflectance of landscape components in western Oregon, </w:t>
      </w:r>
      <w:r w:rsidRPr="00BC4534">
        <w:rPr>
          <w:i/>
        </w:rPr>
        <w:t>Remote Sensing of Environment</w:t>
      </w:r>
      <w:r w:rsidR="00C853E8">
        <w:rPr>
          <w:i/>
        </w:rPr>
        <w:t>,</w:t>
      </w:r>
      <w:r w:rsidR="00C853E8">
        <w:t xml:space="preserve"> </w:t>
      </w:r>
      <w:r w:rsidRPr="00BC4534">
        <w:t>47: 190-203.</w:t>
      </w:r>
    </w:p>
    <w:p w:rsidR="00D84C0B" w:rsidRPr="00BC4534" w:rsidRDefault="00D84C0B" w:rsidP="00A47BC7">
      <w:pPr>
        <w:pStyle w:val="Refs0"/>
      </w:pPr>
      <w:r w:rsidRPr="00BC4534">
        <w:lastRenderedPageBreak/>
        <w:t xml:space="preserve">Waring, R. H., Runyon, J., Goward, S. N., McCreight R. Yoder, B. and Ryan. M. G. </w:t>
      </w:r>
      <w:r w:rsidR="004D1060">
        <w:t>(</w:t>
      </w:r>
      <w:r w:rsidRPr="00BC4534">
        <w:t>1993</w:t>
      </w:r>
      <w:r w:rsidR="004D1060">
        <w:t>)</w:t>
      </w:r>
      <w:r w:rsidRPr="00BC4534">
        <w:t xml:space="preserve">.  Developing remote sensing techniques to estimate photosynthesis and annual forest growth across a steep climatic gradient in western Oregon, U.S.A.  </w:t>
      </w:r>
      <w:proofErr w:type="spellStart"/>
      <w:r w:rsidRPr="00BC4534">
        <w:rPr>
          <w:i/>
        </w:rPr>
        <w:t>Studia</w:t>
      </w:r>
      <w:proofErr w:type="spellEnd"/>
      <w:r w:rsidRPr="00BC4534">
        <w:rPr>
          <w:i/>
        </w:rPr>
        <w:t xml:space="preserve"> </w:t>
      </w:r>
      <w:proofErr w:type="spellStart"/>
      <w:r w:rsidRPr="00BC4534">
        <w:rPr>
          <w:i/>
        </w:rPr>
        <w:t>Forestalia</w:t>
      </w:r>
      <w:proofErr w:type="spellEnd"/>
      <w:r w:rsidRPr="00BC4534">
        <w:rPr>
          <w:i/>
        </w:rPr>
        <w:t xml:space="preserve"> </w:t>
      </w:r>
      <w:proofErr w:type="spellStart"/>
      <w:r w:rsidRPr="00BC4534">
        <w:rPr>
          <w:i/>
        </w:rPr>
        <w:t>Suecica</w:t>
      </w:r>
      <w:proofErr w:type="spellEnd"/>
      <w:r w:rsidR="00C853E8">
        <w:rPr>
          <w:i/>
        </w:rPr>
        <w:t>,</w:t>
      </w:r>
      <w:r w:rsidRPr="00BC4534">
        <w:rPr>
          <w:i/>
        </w:rPr>
        <w:t xml:space="preserve"> </w:t>
      </w:r>
      <w:r w:rsidR="0027031B" w:rsidRPr="00BC4534">
        <w:t>191:</w:t>
      </w:r>
      <w:r w:rsidRPr="00BC4534">
        <w:t xml:space="preserve"> 33-42.</w:t>
      </w:r>
    </w:p>
    <w:p w:rsidR="00D84C0B" w:rsidRPr="00BC4534" w:rsidRDefault="00D84C0B" w:rsidP="00A47BC7">
      <w:pPr>
        <w:pStyle w:val="Refs0"/>
      </w:pPr>
      <w:r w:rsidRPr="00BC4534">
        <w:t xml:space="preserve">Dye, D. G. and Goward, S. N. </w:t>
      </w:r>
      <w:r w:rsidR="004D1060">
        <w:t>(</w:t>
      </w:r>
      <w:r w:rsidRPr="00BC4534">
        <w:t>1993</w:t>
      </w:r>
      <w:r w:rsidR="004D1060">
        <w:t>).</w:t>
      </w:r>
      <w:r w:rsidRPr="00BC4534">
        <w:t xml:space="preserve"> </w:t>
      </w:r>
      <w:r w:rsidR="009731F2">
        <w:t>Estimating absorbed p</w:t>
      </w:r>
      <w:r w:rsidRPr="00BC4534">
        <w:t xml:space="preserve">hotosynthetically active radiation </w:t>
      </w:r>
      <w:r w:rsidR="009731F2">
        <w:t>from satellite remote sensing</w:t>
      </w:r>
      <w:r w:rsidRPr="00BC4534">
        <w:t xml:space="preserve">, </w:t>
      </w:r>
      <w:r w:rsidRPr="00BC4534">
        <w:rPr>
          <w:i/>
        </w:rPr>
        <w:t>International Journal of Remote Sensing</w:t>
      </w:r>
      <w:r w:rsidRPr="00BC4534">
        <w:t>, 14 (18): 3361-3364 (cover)</w:t>
      </w:r>
    </w:p>
    <w:p w:rsidR="00D84C0B" w:rsidRPr="00BC4534" w:rsidRDefault="00D84C0B" w:rsidP="00A47BC7">
      <w:pPr>
        <w:pStyle w:val="Refs0"/>
      </w:pPr>
      <w:r w:rsidRPr="00BC4534">
        <w:t>Goward, S. N., Dye, D</w:t>
      </w:r>
      <w:r w:rsidR="004D1060">
        <w:t>. G., Turner, S., and Yang, J. (</w:t>
      </w:r>
      <w:r w:rsidRPr="00BC4534">
        <w:t>1993</w:t>
      </w:r>
      <w:r w:rsidR="004D1060">
        <w:t>)</w:t>
      </w:r>
      <w:r w:rsidRPr="00BC4534">
        <w:t xml:space="preserve">.  Objective assessment of the NOAA Global Vegetation Index data product, </w:t>
      </w:r>
      <w:r w:rsidRPr="00BC4534">
        <w:rPr>
          <w:i/>
        </w:rPr>
        <w:t>International Journal of Remote Sensing</w:t>
      </w:r>
      <w:r w:rsidRPr="00BC4534">
        <w:t>, 14 (18): 3365-3394.</w:t>
      </w:r>
    </w:p>
    <w:p w:rsidR="00D84C0B" w:rsidRPr="00BC4534" w:rsidRDefault="00D84C0B" w:rsidP="00A47BC7">
      <w:pPr>
        <w:pStyle w:val="Refs0"/>
      </w:pPr>
      <w:r w:rsidRPr="00BC4534">
        <w:t>Nemani, R, Pierce,</w:t>
      </w:r>
      <w:r w:rsidR="009731F2">
        <w:t xml:space="preserve"> L. Running, S </w:t>
      </w:r>
      <w:r w:rsidR="004D1060">
        <w:t>and Goward, S. N. (</w:t>
      </w:r>
      <w:r w:rsidRPr="00BC4534">
        <w:t>1993</w:t>
      </w:r>
      <w:r w:rsidR="004D1060">
        <w:t>)</w:t>
      </w:r>
      <w:r w:rsidRPr="00BC4534">
        <w:t xml:space="preserve">.  Developing satellite derived estimates of regional surface </w:t>
      </w:r>
      <w:r w:rsidR="00C853E8">
        <w:t>moisture status</w:t>
      </w:r>
      <w:r w:rsidRPr="00BC4534">
        <w:t xml:space="preserve">, </w:t>
      </w:r>
      <w:r w:rsidRPr="00BC4534">
        <w:rPr>
          <w:i/>
        </w:rPr>
        <w:t xml:space="preserve">Journal of Applied </w:t>
      </w:r>
      <w:r w:rsidR="009731F2" w:rsidRPr="00BC4534">
        <w:rPr>
          <w:i/>
        </w:rPr>
        <w:t>Meteorology</w:t>
      </w:r>
      <w:r w:rsidR="009731F2" w:rsidRPr="00BC4534">
        <w:t>,</w:t>
      </w:r>
      <w:r w:rsidR="00B055A5">
        <w:t xml:space="preserve"> 32</w:t>
      </w:r>
      <w:r w:rsidRPr="00BC4534">
        <w:t>, 3:548-557.</w:t>
      </w:r>
    </w:p>
    <w:p w:rsidR="00D84C0B" w:rsidRPr="00BC4534" w:rsidRDefault="00D84C0B" w:rsidP="00A47BC7">
      <w:pPr>
        <w:pStyle w:val="Refs0"/>
      </w:pPr>
      <w:r w:rsidRPr="00BC4534">
        <w:t>Gowa</w:t>
      </w:r>
      <w:r w:rsidR="004D1060">
        <w:t xml:space="preserve">rd, S. N. and </w:t>
      </w:r>
      <w:proofErr w:type="spellStart"/>
      <w:r w:rsidR="004D1060">
        <w:t>Huemmrich</w:t>
      </w:r>
      <w:proofErr w:type="spellEnd"/>
      <w:r w:rsidR="004D1060">
        <w:t>, K. F. (</w:t>
      </w:r>
      <w:r w:rsidRPr="00BC4534">
        <w:t>1992</w:t>
      </w:r>
      <w:r w:rsidR="004D1060">
        <w:t>)</w:t>
      </w:r>
      <w:r w:rsidRPr="00BC4534">
        <w:t xml:space="preserve">. Vegetation canopy PAR absorptance and the normalized difference vegetation index, </w:t>
      </w:r>
      <w:r w:rsidRPr="00BC4534">
        <w:rPr>
          <w:i/>
        </w:rPr>
        <w:t xml:space="preserve">Remote Sensing of </w:t>
      </w:r>
      <w:r w:rsidR="009731F2" w:rsidRPr="00BC4534">
        <w:rPr>
          <w:i/>
        </w:rPr>
        <w:t>Environment</w:t>
      </w:r>
      <w:r w:rsidR="009731F2" w:rsidRPr="00BC4534">
        <w:t>,</w:t>
      </w:r>
      <w:r w:rsidRPr="00BC4534">
        <w:t xml:space="preserve"> 39: 119-140.</w:t>
      </w:r>
    </w:p>
    <w:p w:rsidR="00D84C0B" w:rsidRPr="00BC4534" w:rsidRDefault="00D84C0B" w:rsidP="00A47BC7">
      <w:pPr>
        <w:pStyle w:val="Refs0"/>
      </w:pPr>
      <w:r w:rsidRPr="00BC4534">
        <w:t>Daughtry, C. S. T., Gallo, K. P., Goward, S. N., Prince, S. D</w:t>
      </w:r>
      <w:r w:rsidR="004D1060">
        <w:t xml:space="preserve">. and </w:t>
      </w:r>
      <w:proofErr w:type="spellStart"/>
      <w:r w:rsidR="004D1060">
        <w:t>Kustas</w:t>
      </w:r>
      <w:proofErr w:type="spellEnd"/>
      <w:r w:rsidR="004D1060">
        <w:t>, W. P.</w:t>
      </w:r>
      <w:r w:rsidRPr="00BC4534">
        <w:t xml:space="preserve"> </w:t>
      </w:r>
      <w:r w:rsidR="004D1060">
        <w:t>(</w:t>
      </w:r>
      <w:r w:rsidRPr="00BC4534">
        <w:t>1992</w:t>
      </w:r>
      <w:r w:rsidR="004D1060">
        <w:t>)</w:t>
      </w:r>
      <w:r w:rsidRPr="00BC4534">
        <w:t xml:space="preserve">.  Spectral estimates of absorbed radiation and </w:t>
      </w:r>
      <w:proofErr w:type="spellStart"/>
      <w:r w:rsidRPr="00BC4534">
        <w:t>phytomass</w:t>
      </w:r>
      <w:proofErr w:type="spellEnd"/>
      <w:r w:rsidRPr="00BC4534">
        <w:t xml:space="preserve"> in plant canopies, </w:t>
      </w:r>
      <w:r w:rsidR="009731F2">
        <w:rPr>
          <w:i/>
        </w:rPr>
        <w:t xml:space="preserve">Remote Sensing of Environment </w:t>
      </w:r>
      <w:r w:rsidRPr="00BC4534">
        <w:t xml:space="preserve">39: 141-152. </w:t>
      </w:r>
    </w:p>
    <w:p w:rsidR="00D84C0B" w:rsidRPr="00BC4534" w:rsidRDefault="00D84C0B" w:rsidP="00A47BC7">
      <w:pPr>
        <w:pStyle w:val="Refs0"/>
      </w:pPr>
      <w:r w:rsidRPr="00BC4534">
        <w:t>Goward, S. N., Markham, B. L, Dy</w:t>
      </w:r>
      <w:r w:rsidR="004D1060">
        <w:t>e, D. G., Dulaney, W, Yang, J. (</w:t>
      </w:r>
      <w:r w:rsidRPr="00BC4534">
        <w:t>1991</w:t>
      </w:r>
      <w:r w:rsidR="004D1060">
        <w:t>).</w:t>
      </w:r>
      <w:r w:rsidRPr="00BC4534">
        <w:t xml:space="preserve"> Normalized difference vegetation index measurements from the advanced very high resolution radiometer, </w:t>
      </w:r>
      <w:r w:rsidRPr="00BC4534">
        <w:rPr>
          <w:i/>
        </w:rPr>
        <w:t>Remote Sensing of Environment</w:t>
      </w:r>
      <w:r w:rsidRPr="00BC4534">
        <w:t>, 35: 257-277.</w:t>
      </w:r>
    </w:p>
    <w:p w:rsidR="00D84C0B" w:rsidRPr="00BC4534" w:rsidRDefault="00D84C0B" w:rsidP="00A47BC7">
      <w:pPr>
        <w:pStyle w:val="Refs0"/>
      </w:pPr>
      <w:r w:rsidRPr="00BC4534">
        <w:t xml:space="preserve">Hall, F. G., </w:t>
      </w:r>
      <w:proofErr w:type="spellStart"/>
      <w:r w:rsidRPr="00BC4534">
        <w:t>Huemm</w:t>
      </w:r>
      <w:r w:rsidR="004D1060">
        <w:t>rich</w:t>
      </w:r>
      <w:proofErr w:type="spellEnd"/>
      <w:r w:rsidR="004D1060">
        <w:t>, K. F., and Goward, S. N. (1990).</w:t>
      </w:r>
      <w:r w:rsidRPr="00BC4534">
        <w:t xml:space="preserve"> Use of narrow-band spectra to estimate the fraction of absorbed photosynthetically active radiation, </w:t>
      </w:r>
      <w:r w:rsidRPr="00BC4534">
        <w:rPr>
          <w:i/>
        </w:rPr>
        <w:t>Remote Sensing of Environment</w:t>
      </w:r>
      <w:r w:rsidR="004D1060">
        <w:t xml:space="preserve">, </w:t>
      </w:r>
      <w:r w:rsidRPr="00BC4534">
        <w:t>vol. 32, 1: 47-54.</w:t>
      </w:r>
    </w:p>
    <w:p w:rsidR="00D84C0B" w:rsidRPr="00BC4534" w:rsidRDefault="004D1060" w:rsidP="00A47BC7">
      <w:pPr>
        <w:pStyle w:val="Refs0"/>
      </w:pPr>
      <w:r>
        <w:t>Goward, S. N. (</w:t>
      </w:r>
      <w:r w:rsidR="00D84C0B" w:rsidRPr="00BC4534">
        <w:t>1990</w:t>
      </w:r>
      <w:r>
        <w:t xml:space="preserve">). </w:t>
      </w:r>
      <w:r w:rsidR="00D84C0B" w:rsidRPr="00BC4534">
        <w:t xml:space="preserve"> Experiences and perspective in compiling long-term remote sensing data sets on landscapes and </w:t>
      </w:r>
      <w:proofErr w:type="spellStart"/>
      <w:r w:rsidR="00D84C0B" w:rsidRPr="00BC4534">
        <w:t>biospheric</w:t>
      </w:r>
      <w:proofErr w:type="spellEnd"/>
      <w:r w:rsidR="00D84C0B" w:rsidRPr="00BC4534">
        <w:t xml:space="preserve"> processes, </w:t>
      </w:r>
      <w:proofErr w:type="spellStart"/>
      <w:r w:rsidR="00D84C0B" w:rsidRPr="00BC4534">
        <w:rPr>
          <w:i/>
        </w:rPr>
        <w:t>GeoJournal</w:t>
      </w:r>
      <w:proofErr w:type="spellEnd"/>
      <w:r w:rsidR="00D84C0B" w:rsidRPr="00BC4534">
        <w:t>, 20.2: 107-114.</w:t>
      </w:r>
    </w:p>
    <w:p w:rsidR="00D84C0B" w:rsidRPr="00BC4534" w:rsidRDefault="004D1060" w:rsidP="00A47BC7">
      <w:pPr>
        <w:pStyle w:val="Refs0"/>
      </w:pPr>
      <w:r>
        <w:t>Goward, S. N. and Hope, A. S. (</w:t>
      </w:r>
      <w:r w:rsidR="00D84C0B" w:rsidRPr="00BC4534">
        <w:t>1989</w:t>
      </w:r>
      <w:r>
        <w:t>).</w:t>
      </w:r>
      <w:r w:rsidR="00D84C0B" w:rsidRPr="00BC4534">
        <w:t xml:space="preserve"> Evapotranspiration from combined reflected solar and emitted terrestrial radiation: Preliminary FIFE results from AVHRR data, </w:t>
      </w:r>
      <w:r w:rsidR="00D84C0B" w:rsidRPr="00BC4534">
        <w:rPr>
          <w:i/>
        </w:rPr>
        <w:t>Adv. Space Research</w:t>
      </w:r>
      <w:r w:rsidR="00D84C0B" w:rsidRPr="00BC4534">
        <w:t>, vol. 9, no. 7: 239-249.</w:t>
      </w:r>
    </w:p>
    <w:p w:rsidR="00D84C0B" w:rsidRPr="00BC4534" w:rsidRDefault="004D1060" w:rsidP="00A47BC7">
      <w:pPr>
        <w:pStyle w:val="Refs0"/>
        <w:rPr>
          <w:u w:val="single"/>
        </w:rPr>
      </w:pPr>
      <w:r>
        <w:t>Goward, S. N. (</w:t>
      </w:r>
      <w:r w:rsidR="00D84C0B" w:rsidRPr="00BC4534">
        <w:t>1989</w:t>
      </w:r>
      <w:r>
        <w:t>)</w:t>
      </w:r>
      <w:r w:rsidR="00D84C0B" w:rsidRPr="00BC4534">
        <w:t xml:space="preserve">. Satellite bioclimatology, </w:t>
      </w:r>
      <w:r w:rsidR="00D84C0B" w:rsidRPr="00BC4534">
        <w:rPr>
          <w:i/>
        </w:rPr>
        <w:t xml:space="preserve">Journal of Climate, </w:t>
      </w:r>
      <w:r w:rsidR="00D84C0B" w:rsidRPr="00BC4534">
        <w:t>vol. 7, no. 2: 710-720.</w:t>
      </w:r>
    </w:p>
    <w:p w:rsidR="00D84C0B" w:rsidRPr="00BC4534" w:rsidRDefault="00D84C0B" w:rsidP="00A47BC7">
      <w:pPr>
        <w:pStyle w:val="Refs0"/>
      </w:pPr>
      <w:r w:rsidRPr="00BC4534">
        <w:t>Hope, A. S., Gow</w:t>
      </w:r>
      <w:r w:rsidR="004D1060">
        <w:t xml:space="preserve">ard, S. N., and </w:t>
      </w:r>
      <w:proofErr w:type="spellStart"/>
      <w:r w:rsidR="004D1060">
        <w:t>Petzold</w:t>
      </w:r>
      <w:proofErr w:type="spellEnd"/>
      <w:r w:rsidR="004D1060">
        <w:t>, D. E. (</w:t>
      </w:r>
      <w:r w:rsidRPr="00BC4534">
        <w:t>1988</w:t>
      </w:r>
      <w:r w:rsidR="004D1060">
        <w:t>)</w:t>
      </w:r>
      <w:r w:rsidRPr="00BC4534">
        <w:t xml:space="preserve">. </w:t>
      </w:r>
      <w:proofErr w:type="spellStart"/>
      <w:r w:rsidRPr="00BC4534">
        <w:t>Tersail</w:t>
      </w:r>
      <w:proofErr w:type="spellEnd"/>
      <w:r w:rsidRPr="00BC4534">
        <w:t xml:space="preserve">: A numerical model for combined analysis of vegetation canopy bidirectional reflectance and thermal emissions, </w:t>
      </w:r>
      <w:r w:rsidRPr="00BC4534">
        <w:rPr>
          <w:i/>
        </w:rPr>
        <w:t>Remote Sensing of Environment</w:t>
      </w:r>
      <w:r w:rsidRPr="00BC4534">
        <w:t>, vol. 26, no. 3: 287-300.</w:t>
      </w:r>
    </w:p>
    <w:p w:rsidR="00D84C0B" w:rsidRPr="00BC4534" w:rsidRDefault="00D84C0B" w:rsidP="00A47BC7">
      <w:pPr>
        <w:pStyle w:val="Refs0"/>
      </w:pPr>
      <w:proofErr w:type="spellStart"/>
      <w:r w:rsidRPr="00BC4534">
        <w:t>Pet</w:t>
      </w:r>
      <w:r w:rsidR="004D1060">
        <w:t>zold</w:t>
      </w:r>
      <w:proofErr w:type="spellEnd"/>
      <w:r w:rsidR="004D1060">
        <w:t>, D. E., and Goward, S. N. (</w:t>
      </w:r>
      <w:r w:rsidRPr="00BC4534">
        <w:t>1988</w:t>
      </w:r>
      <w:r w:rsidR="004D1060">
        <w:t>)</w:t>
      </w:r>
      <w:r w:rsidRPr="00BC4534">
        <w:t xml:space="preserve">. Reflectance spectra of subarctic lichens, </w:t>
      </w:r>
      <w:r w:rsidRPr="00BC4534">
        <w:rPr>
          <w:i/>
        </w:rPr>
        <w:t>Remote Sensing of Environment</w:t>
      </w:r>
      <w:r w:rsidRPr="00BC4534">
        <w:t>, vol. 24: 481-492.</w:t>
      </w:r>
    </w:p>
    <w:p w:rsidR="00D84C0B" w:rsidRPr="00BC4534" w:rsidRDefault="004D1060" w:rsidP="00A47BC7">
      <w:pPr>
        <w:pStyle w:val="Refs0"/>
      </w:pPr>
      <w:r>
        <w:t>Goward, S. N., and Dye, D. G. (</w:t>
      </w:r>
      <w:r w:rsidR="00D84C0B" w:rsidRPr="00BC4534">
        <w:t>1987</w:t>
      </w:r>
      <w:r>
        <w:t>)</w:t>
      </w:r>
      <w:r w:rsidR="00D84C0B" w:rsidRPr="00BC4534">
        <w:t>. Evaluating North Ame</w:t>
      </w:r>
      <w:r w:rsidR="00236DCD">
        <w:t xml:space="preserve">rican net primary productivity </w:t>
      </w:r>
      <w:r w:rsidR="00D84C0B" w:rsidRPr="00BC4534">
        <w:t xml:space="preserve">with satellite observations, (invited), </w:t>
      </w:r>
      <w:r w:rsidR="00D84C0B" w:rsidRPr="00BC4534">
        <w:rPr>
          <w:i/>
        </w:rPr>
        <w:t>Advances in Space Research</w:t>
      </w:r>
      <w:r w:rsidR="00D84C0B" w:rsidRPr="00BC4534">
        <w:t>, vol. 7, no. 11:165-174.</w:t>
      </w:r>
    </w:p>
    <w:p w:rsidR="00D84C0B" w:rsidRPr="00BC4534" w:rsidRDefault="00D84C0B" w:rsidP="00A47BC7">
      <w:pPr>
        <w:pStyle w:val="Refs0"/>
      </w:pPr>
      <w:r w:rsidRPr="00BC4534">
        <w:t>B</w:t>
      </w:r>
      <w:r w:rsidR="004D1060">
        <w:t>rest, C. L., and Goward, S. N. (</w:t>
      </w:r>
      <w:r w:rsidRPr="00BC4534">
        <w:t>1987</w:t>
      </w:r>
      <w:r w:rsidR="004D1060">
        <w:t>)</w:t>
      </w:r>
      <w:r w:rsidRPr="00BC4534">
        <w:t xml:space="preserve">. Derivation of albedos from spectrally limited space sensors, </w:t>
      </w:r>
      <w:r w:rsidRPr="00BC4534">
        <w:rPr>
          <w:i/>
        </w:rPr>
        <w:t>International Journal of Remote Sensing</w:t>
      </w:r>
      <w:r w:rsidRPr="00BC4534">
        <w:t>, vol. 8, no. 3: 351-367</w:t>
      </w:r>
    </w:p>
    <w:p w:rsidR="00D84C0B" w:rsidRPr="00BC4534" w:rsidRDefault="00D84C0B" w:rsidP="00A47BC7">
      <w:pPr>
        <w:pStyle w:val="Refs0"/>
      </w:pPr>
      <w:r w:rsidRPr="00BC4534">
        <w:t xml:space="preserve">Choudhury, B. J., Owe, M., Goward, S. N., </w:t>
      </w:r>
      <w:proofErr w:type="spellStart"/>
      <w:r w:rsidRPr="00BC4534">
        <w:t>Golus</w:t>
      </w:r>
      <w:proofErr w:type="spellEnd"/>
      <w:r w:rsidRPr="00BC4534">
        <w:t xml:space="preserve">, R. E., </w:t>
      </w:r>
      <w:proofErr w:type="spellStart"/>
      <w:r w:rsidRPr="00BC4534">
        <w:t>Ormbsy</w:t>
      </w:r>
      <w:proofErr w:type="spellEnd"/>
      <w:r w:rsidRPr="00BC4534">
        <w:t xml:space="preserve">, J. P., </w:t>
      </w:r>
      <w:r w:rsidR="004D1060">
        <w:t>Chang, A. T., and  Wang, J. R. (</w:t>
      </w:r>
      <w:r w:rsidRPr="00BC4534">
        <w:t>1987</w:t>
      </w:r>
      <w:r w:rsidR="004D1060">
        <w:t>)</w:t>
      </w:r>
      <w:r w:rsidRPr="00BC4534">
        <w:t xml:space="preserve">. Spatial and temporal variability of microwave brightness temperatures over the southern Great Plains, </w:t>
      </w:r>
      <w:r w:rsidRPr="00BC4534">
        <w:rPr>
          <w:i/>
        </w:rPr>
        <w:t>International Journal of Remote Sensing</w:t>
      </w:r>
      <w:r w:rsidRPr="00BC4534">
        <w:t>, vol. 8, no. 2: 177-191</w:t>
      </w:r>
    </w:p>
    <w:p w:rsidR="00D84C0B" w:rsidRPr="00BC4534" w:rsidRDefault="00D84C0B" w:rsidP="00A47BC7">
      <w:pPr>
        <w:pStyle w:val="Refs0"/>
      </w:pPr>
      <w:r w:rsidRPr="00BC4534">
        <w:t>Goward, S. N., Kerbe</w:t>
      </w:r>
      <w:r w:rsidR="004D1060">
        <w:t>r, A., Dye, D. G. and Kalb, V. (</w:t>
      </w:r>
      <w:r w:rsidRPr="00BC4534">
        <w:t>1987</w:t>
      </w:r>
      <w:r w:rsidR="004D1060">
        <w:t>)</w:t>
      </w:r>
      <w:r w:rsidRPr="00BC4534">
        <w:t xml:space="preserve">. Comparison of North and South American biomes from AVHRR data, (invited), in Remote Sensing and Biomes special issue, </w:t>
      </w:r>
      <w:proofErr w:type="spellStart"/>
      <w:r w:rsidRPr="00BC4534">
        <w:rPr>
          <w:i/>
        </w:rPr>
        <w:t>Geocarto</w:t>
      </w:r>
      <w:proofErr w:type="spellEnd"/>
      <w:r w:rsidRPr="00BC4534">
        <w:t>, vol. 2, no. 1: 27-39.</w:t>
      </w:r>
    </w:p>
    <w:p w:rsidR="00D84C0B" w:rsidRPr="00BC4534" w:rsidRDefault="00D84C0B" w:rsidP="00A47BC7">
      <w:pPr>
        <w:pStyle w:val="Refs0"/>
      </w:pPr>
      <w:r w:rsidRPr="00BC4534">
        <w:t xml:space="preserve">Hope, A. S., </w:t>
      </w:r>
      <w:proofErr w:type="spellStart"/>
      <w:r w:rsidRPr="00BC4534">
        <w:t>Petzold</w:t>
      </w:r>
      <w:proofErr w:type="spellEnd"/>
      <w:r w:rsidRPr="00BC4534">
        <w:t>, D. E., G</w:t>
      </w:r>
      <w:r w:rsidR="004D1060">
        <w:t>oward, S. N., and Ragan, R. M. (</w:t>
      </w:r>
      <w:r w:rsidRPr="00BC4534">
        <w:t>1987</w:t>
      </w:r>
      <w:r w:rsidR="004D1060">
        <w:t>)</w:t>
      </w:r>
      <w:r w:rsidRPr="00BC4534">
        <w:t xml:space="preserve">. Simulated canopy reflectance and thermal infrared emissions for estimating evapotranspiration, </w:t>
      </w:r>
      <w:r w:rsidRPr="00BC4534">
        <w:rPr>
          <w:i/>
        </w:rPr>
        <w:t>Water Resources Bulletin</w:t>
      </w:r>
      <w:r w:rsidRPr="00BC4534">
        <w:t>, vol. 22, no.6: 1011-1019.</w:t>
      </w:r>
    </w:p>
    <w:p w:rsidR="00D84C0B" w:rsidRPr="00BC4534" w:rsidRDefault="004D1060" w:rsidP="00A47BC7">
      <w:pPr>
        <w:pStyle w:val="Refs0"/>
      </w:pPr>
      <w:r>
        <w:lastRenderedPageBreak/>
        <w:t>Goward, S. N. (</w:t>
      </w:r>
      <w:r w:rsidR="00D84C0B" w:rsidRPr="00BC4534">
        <w:t>1985</w:t>
      </w:r>
      <w:r>
        <w:t>)</w:t>
      </w:r>
      <w:r w:rsidR="00D84C0B" w:rsidRPr="00BC4534">
        <w:t>. Shortwave i</w:t>
      </w:r>
      <w:r w:rsidR="00C97410" w:rsidRPr="00BC4534">
        <w:t xml:space="preserve">nfrared detection of </w:t>
      </w:r>
      <w:r w:rsidR="0027031B" w:rsidRPr="00BC4534">
        <w:t>vegetation,</w:t>
      </w:r>
      <w:r w:rsidR="00D84C0B" w:rsidRPr="00BC4534">
        <w:t xml:space="preserve"> </w:t>
      </w:r>
      <w:r w:rsidR="00D84C0B" w:rsidRPr="00BC4534">
        <w:rPr>
          <w:i/>
        </w:rPr>
        <w:t>Advances in Space Research</w:t>
      </w:r>
      <w:r w:rsidR="00D84C0B" w:rsidRPr="00BC4534">
        <w:t>, vol. 5, no. 5: 41-50.</w:t>
      </w:r>
    </w:p>
    <w:p w:rsidR="00D84C0B" w:rsidRPr="00BC4534" w:rsidRDefault="00D84C0B" w:rsidP="00A47BC7">
      <w:pPr>
        <w:pStyle w:val="Refs0"/>
      </w:pPr>
      <w:r w:rsidRPr="00BC4534">
        <w:t xml:space="preserve">Goward, S. N., </w:t>
      </w:r>
      <w:proofErr w:type="spellStart"/>
      <w:r w:rsidRPr="00BC4534">
        <w:t>Cruick</w:t>
      </w:r>
      <w:r w:rsidR="004D1060">
        <w:t>shanks</w:t>
      </w:r>
      <w:proofErr w:type="spellEnd"/>
      <w:r w:rsidR="004D1060">
        <w:t>, G. C., and Hope, A. S. (</w:t>
      </w:r>
      <w:r w:rsidRPr="00BC4534">
        <w:t>1985</w:t>
      </w:r>
      <w:r w:rsidR="004D1060">
        <w:t>)</w:t>
      </w:r>
      <w:r w:rsidRPr="00BC4534">
        <w:t xml:space="preserve">. Observed relation between thermal emissions and reflected spectral radiance from a complex vegetated landscape, </w:t>
      </w:r>
      <w:r w:rsidRPr="00BC4534">
        <w:rPr>
          <w:i/>
        </w:rPr>
        <w:t>Remote Sensing of Environment</w:t>
      </w:r>
      <w:r w:rsidRPr="00BC4534">
        <w:t>, vol. 18: 137-146.</w:t>
      </w:r>
    </w:p>
    <w:p w:rsidR="0086265A" w:rsidRPr="00BC4534" w:rsidRDefault="00D84C0B" w:rsidP="00A47BC7">
      <w:pPr>
        <w:pStyle w:val="Refs0"/>
      </w:pPr>
      <w:r w:rsidRPr="00BC4534">
        <w:t>Goward, S. N.,</w:t>
      </w:r>
      <w:r w:rsidR="004D1060">
        <w:t xml:space="preserve"> Tucker, C. J., and Dye, D. G. (</w:t>
      </w:r>
      <w:r w:rsidRPr="00BC4534">
        <w:t>1985</w:t>
      </w:r>
      <w:r w:rsidR="004D1060">
        <w:t>)</w:t>
      </w:r>
      <w:r w:rsidRPr="00BC4534">
        <w:t xml:space="preserve">. North American vegetation patterns observed with NOAA-7 advanced very high resolution radiometer, </w:t>
      </w:r>
      <w:proofErr w:type="spellStart"/>
      <w:r w:rsidRPr="00BC4534">
        <w:rPr>
          <w:i/>
        </w:rPr>
        <w:t>Vegetatio</w:t>
      </w:r>
      <w:proofErr w:type="spellEnd"/>
      <w:r w:rsidRPr="00BC4534">
        <w:t>, vol. 64, no. 1: 3-14.</w:t>
      </w:r>
    </w:p>
    <w:p w:rsidR="00D84C0B" w:rsidRPr="00BC4534" w:rsidRDefault="004D1060" w:rsidP="00A47BC7">
      <w:pPr>
        <w:pStyle w:val="Refs0"/>
      </w:pPr>
      <w:r>
        <w:t>Ungar, S. G. and Goward, S. N. (</w:t>
      </w:r>
      <w:r w:rsidR="00D84C0B" w:rsidRPr="00BC4534">
        <w:t>1983</w:t>
      </w:r>
      <w:r>
        <w:t>)</w:t>
      </w:r>
      <w:r w:rsidR="00D84C0B" w:rsidRPr="00BC4534">
        <w:t xml:space="preserve">. Enhanced crop discrimination using the mid-IR (1.55-1.75 µm), </w:t>
      </w:r>
      <w:r w:rsidR="00D84C0B" w:rsidRPr="00BC4534">
        <w:rPr>
          <w:i/>
        </w:rPr>
        <w:t>Advances in Space Research</w:t>
      </w:r>
      <w:r w:rsidR="00D84C0B" w:rsidRPr="00BC4534">
        <w:t>, vol. 4, no. 2: 291-295.</w:t>
      </w:r>
    </w:p>
    <w:p w:rsidR="00D84C0B" w:rsidRPr="00BC4534" w:rsidRDefault="004D1060" w:rsidP="00A47BC7">
      <w:pPr>
        <w:pStyle w:val="Refs0"/>
      </w:pPr>
      <w:r>
        <w:t>Goward, S. N. (</w:t>
      </w:r>
      <w:r w:rsidR="00D84C0B" w:rsidRPr="00BC4534">
        <w:t>1981</w:t>
      </w:r>
      <w:r>
        <w:t>)</w:t>
      </w:r>
      <w:r w:rsidR="00D84C0B" w:rsidRPr="00BC4534">
        <w:t xml:space="preserve">. The thermal behavior of urban landscapes and the urban heat island, </w:t>
      </w:r>
      <w:r w:rsidR="00D84C0B" w:rsidRPr="00BC4534">
        <w:rPr>
          <w:i/>
        </w:rPr>
        <w:t>Physical Geography</w:t>
      </w:r>
      <w:r w:rsidR="00D84C0B" w:rsidRPr="00BC4534">
        <w:t xml:space="preserve">, vol. 2: 19-33. </w:t>
      </w:r>
    </w:p>
    <w:p w:rsidR="00D84C0B" w:rsidRPr="00BC4534" w:rsidRDefault="00D84C0B" w:rsidP="00A47BC7">
      <w:pPr>
        <w:pStyle w:val="Refs0"/>
      </w:pPr>
      <w:r w:rsidRPr="00BC4534">
        <w:t>Oliver, J. E., Sid</w:t>
      </w:r>
      <w:r w:rsidR="004D1060">
        <w:t>diqi, A. H., and Goward, S. N. (</w:t>
      </w:r>
      <w:r w:rsidRPr="00BC4534">
        <w:t>1978</w:t>
      </w:r>
      <w:r w:rsidR="004D1060">
        <w:t>)</w:t>
      </w:r>
      <w:r w:rsidRPr="00BC4534">
        <w:t xml:space="preserve">. Spatial patterns of climate and irrigation in Pakistan: A multivariate statistical approach, </w:t>
      </w:r>
      <w:proofErr w:type="spellStart"/>
      <w:r w:rsidRPr="00BC4534">
        <w:rPr>
          <w:i/>
        </w:rPr>
        <w:t>Archiv</w:t>
      </w:r>
      <w:proofErr w:type="spellEnd"/>
      <w:r w:rsidRPr="00BC4534">
        <w:rPr>
          <w:i/>
        </w:rPr>
        <w:t xml:space="preserve"> fur </w:t>
      </w:r>
      <w:proofErr w:type="spellStart"/>
      <w:r w:rsidRPr="00BC4534">
        <w:rPr>
          <w:i/>
        </w:rPr>
        <w:t>Meteorologie</w:t>
      </w:r>
      <w:proofErr w:type="spellEnd"/>
      <w:r w:rsidRPr="00BC4534">
        <w:rPr>
          <w:i/>
        </w:rPr>
        <w:t xml:space="preserve">, </w:t>
      </w:r>
      <w:proofErr w:type="spellStart"/>
      <w:r w:rsidRPr="00BC4534">
        <w:rPr>
          <w:i/>
        </w:rPr>
        <w:t>Geophysik</w:t>
      </w:r>
      <w:proofErr w:type="spellEnd"/>
      <w:r w:rsidRPr="00BC4534">
        <w:rPr>
          <w:i/>
        </w:rPr>
        <w:t xml:space="preserve"> und </w:t>
      </w:r>
      <w:proofErr w:type="spellStart"/>
      <w:r w:rsidRPr="00BC4534">
        <w:rPr>
          <w:i/>
        </w:rPr>
        <w:t>Bioklimatologie</w:t>
      </w:r>
      <w:proofErr w:type="spellEnd"/>
      <w:r w:rsidRPr="00BC4534">
        <w:t>, Ser. B., vol. 25: 345-357.</w:t>
      </w:r>
    </w:p>
    <w:p w:rsidR="00D84C0B" w:rsidRPr="00BC4534" w:rsidRDefault="00D84C0B" w:rsidP="00A47BC7">
      <w:pPr>
        <w:pStyle w:val="Refs0"/>
      </w:pPr>
      <w:r w:rsidRPr="00BC4534">
        <w:t>Batche</w:t>
      </w:r>
      <w:r w:rsidR="00F73ACA">
        <w:t>lder, R. B., and Goward, S. N. (</w:t>
      </w:r>
      <w:r w:rsidRPr="00BC4534">
        <w:t>1972</w:t>
      </w:r>
      <w:r w:rsidR="00F73ACA">
        <w:t>)</w:t>
      </w:r>
      <w:r w:rsidRPr="00BC4534">
        <w:t xml:space="preserve">. A single site study of hourly values </w:t>
      </w:r>
      <w:r w:rsidR="0027031B" w:rsidRPr="00BC4534">
        <w:t>of windchill</w:t>
      </w:r>
      <w:r w:rsidRPr="00BC4534">
        <w:t xml:space="preserve"> and </w:t>
      </w:r>
      <w:proofErr w:type="spellStart"/>
      <w:r w:rsidRPr="00BC4534">
        <w:t>frigorimeter</w:t>
      </w:r>
      <w:proofErr w:type="spellEnd"/>
      <w:r w:rsidRPr="00BC4534">
        <w:t xml:space="preserve">-recorded cooling power, </w:t>
      </w:r>
      <w:r w:rsidRPr="00BC4534">
        <w:rPr>
          <w:i/>
        </w:rPr>
        <w:t>International Geography</w:t>
      </w:r>
      <w:r w:rsidRPr="00BC4534">
        <w:t>, vol. 1: 216-219.</w:t>
      </w:r>
    </w:p>
    <w:p w:rsidR="00D84C0B" w:rsidRDefault="00A83887" w:rsidP="00483004">
      <w:pPr>
        <w:pStyle w:val="Heading2"/>
        <w:autoSpaceDE w:val="0"/>
        <w:rPr>
          <w:rFonts w:asciiTheme="minorHAnsi" w:hAnsiTheme="minorHAnsi"/>
          <w:szCs w:val="22"/>
        </w:rPr>
      </w:pPr>
      <w:r>
        <w:rPr>
          <w:rFonts w:asciiTheme="minorHAnsi" w:hAnsiTheme="minorHAnsi"/>
          <w:szCs w:val="22"/>
        </w:rPr>
        <w:t>Book Reviews, Other Articles and</w:t>
      </w:r>
      <w:r w:rsidR="00D84C0B" w:rsidRPr="00BC4534">
        <w:rPr>
          <w:rFonts w:asciiTheme="minorHAnsi" w:hAnsiTheme="minorHAnsi"/>
          <w:szCs w:val="22"/>
        </w:rPr>
        <w:t xml:space="preserve"> Reports</w:t>
      </w:r>
    </w:p>
    <w:p w:rsidR="00AE415A" w:rsidRDefault="00AE415A" w:rsidP="00A47BC7">
      <w:pPr>
        <w:pStyle w:val="Refs0"/>
      </w:pPr>
      <w:r>
        <w:t xml:space="preserve">Goward, SN. (2015) Goward provides Congressional testimony on Landsat: House Committee in Science, Space and Technology, </w:t>
      </w:r>
      <w:proofErr w:type="spellStart"/>
      <w:r w:rsidRPr="00AE415A">
        <w:rPr>
          <w:i/>
        </w:rPr>
        <w:t>Geografitti</w:t>
      </w:r>
      <w:proofErr w:type="spellEnd"/>
      <w:r>
        <w:t>, December 2015, P. 18.</w:t>
      </w:r>
    </w:p>
    <w:p w:rsidR="00AE415A" w:rsidRDefault="00AE415A" w:rsidP="00A47BC7">
      <w:pPr>
        <w:pStyle w:val="Refs0"/>
      </w:pPr>
      <w:r>
        <w:t xml:space="preserve">Huang, C., Zhao, F. Goward, S.N. and Schleeweis, K. (2015), </w:t>
      </w:r>
      <w:r w:rsidRPr="00AE415A">
        <w:t>North American Forest Dynamics (NAFD) Study Releases an Annual Record of US Forest Disturbance History over a Quarter Century</w:t>
      </w:r>
      <w:r>
        <w:t xml:space="preserve">, </w:t>
      </w:r>
      <w:proofErr w:type="spellStart"/>
      <w:r w:rsidRPr="00AE415A">
        <w:rPr>
          <w:i/>
        </w:rPr>
        <w:t>Geografitti</w:t>
      </w:r>
      <w:proofErr w:type="spellEnd"/>
      <w:r>
        <w:t>, December 2015. P. 9</w:t>
      </w:r>
    </w:p>
    <w:p w:rsidR="00C314A6" w:rsidRDefault="00C314A6" w:rsidP="00A47BC7">
      <w:pPr>
        <w:pStyle w:val="Refs0"/>
      </w:pPr>
      <w:r>
        <w:t>Goward, S.N. and Williams, D.L. The rime of the ancient (land) mariner (2013) Space News editorial, vol. 24, issue 13, 19-21</w:t>
      </w:r>
    </w:p>
    <w:p w:rsidR="00505D0D" w:rsidRDefault="00505D0D" w:rsidP="00A47BC7">
      <w:pPr>
        <w:pStyle w:val="Refs0"/>
      </w:pPr>
      <w:r>
        <w:t xml:space="preserve">Zhao, F., Goward, S.N., Schleeweis, K., Lindsey, M. </w:t>
      </w:r>
      <w:proofErr w:type="spellStart"/>
      <w:r>
        <w:t>Keddell</w:t>
      </w:r>
      <w:proofErr w:type="spellEnd"/>
      <w:r>
        <w:t xml:space="preserve">, L., Denning, E. and </w:t>
      </w:r>
      <w:proofErr w:type="spellStart"/>
      <w:r>
        <w:t>Riswhmawi</w:t>
      </w:r>
      <w:proofErr w:type="spellEnd"/>
      <w:r>
        <w:t xml:space="preserve">, 2013 North America forest dynamics study achieves, first annual, wall-to-wall analysis of US forest disturbance on NASA Ames NEX facility. </w:t>
      </w:r>
      <w:proofErr w:type="spellStart"/>
      <w:r w:rsidRPr="00623F44">
        <w:rPr>
          <w:i/>
        </w:rPr>
        <w:t>Geograffiti</w:t>
      </w:r>
      <w:proofErr w:type="spellEnd"/>
      <w:r>
        <w:t>, Spring 2013, 13-14.</w:t>
      </w:r>
    </w:p>
    <w:p w:rsidR="00A83887" w:rsidRDefault="00A83887" w:rsidP="00A47BC7">
      <w:pPr>
        <w:pStyle w:val="Refs0"/>
      </w:pPr>
      <w:r>
        <w:t>Goward, S.N. (2007)</w:t>
      </w:r>
      <w:r w:rsidR="00D45621">
        <w:t xml:space="preserve"> </w:t>
      </w:r>
      <w:r>
        <w:t>Making operational land remote sensing a priority in the 21</w:t>
      </w:r>
      <w:r w:rsidRPr="005E435A">
        <w:rPr>
          <w:vertAlign w:val="superscript"/>
        </w:rPr>
        <w:t>st</w:t>
      </w:r>
      <w:r>
        <w:t xml:space="preserve"> century(editorial), </w:t>
      </w:r>
      <w:r w:rsidRPr="009731F2">
        <w:rPr>
          <w:i/>
        </w:rPr>
        <w:t>Earth Imaging Journal</w:t>
      </w:r>
      <w:r>
        <w:t>, September-</w:t>
      </w:r>
      <w:r w:rsidR="0027031B">
        <w:t>October</w:t>
      </w:r>
      <w:r>
        <w:t xml:space="preserve"> 2007.</w:t>
      </w:r>
    </w:p>
    <w:p w:rsidR="00A83887" w:rsidRDefault="00A83887" w:rsidP="00A47BC7">
      <w:pPr>
        <w:pStyle w:val="Refs0"/>
      </w:pPr>
      <w:r>
        <w:t>Goward, S.N. (2007). Land remote sensing in the 21</w:t>
      </w:r>
      <w:r w:rsidRPr="006B5DB6">
        <w:rPr>
          <w:vertAlign w:val="superscript"/>
        </w:rPr>
        <w:t>st</w:t>
      </w:r>
      <w:r>
        <w:t xml:space="preserve"> century: Geotechnologies in service to human societies (editorial, in English) </w:t>
      </w:r>
      <w:proofErr w:type="spellStart"/>
      <w:r w:rsidRPr="005E435A">
        <w:rPr>
          <w:i/>
        </w:rPr>
        <w:t>Geofocus</w:t>
      </w:r>
      <w:proofErr w:type="spellEnd"/>
      <w:r>
        <w:t>, 7: 1-4.</w:t>
      </w:r>
    </w:p>
    <w:p w:rsidR="00A83887" w:rsidRPr="00BC4534" w:rsidRDefault="00A83887" w:rsidP="00A47BC7">
      <w:pPr>
        <w:pStyle w:val="Refs0"/>
      </w:pPr>
      <w:r>
        <w:t>Goward, S. N. and D. Skole (2005)</w:t>
      </w:r>
      <w:r w:rsidRPr="00BC4534">
        <w:t xml:space="preserve"> Landsat 2005: A time to act</w:t>
      </w:r>
      <w:r w:rsidR="00D45621">
        <w:t xml:space="preserve">. </w:t>
      </w:r>
      <w:r w:rsidRPr="00BC4534">
        <w:rPr>
          <w:i/>
        </w:rPr>
        <w:t>Space News</w:t>
      </w:r>
      <w:r w:rsidRPr="00BC4534">
        <w:t>, commentary, October 31, 2005</w:t>
      </w:r>
    </w:p>
    <w:p w:rsidR="00A83887" w:rsidRPr="00BC4534" w:rsidRDefault="00A83887" w:rsidP="00A47BC7">
      <w:pPr>
        <w:pStyle w:val="Refs0"/>
      </w:pPr>
      <w:r w:rsidRPr="00BC4534">
        <w:rPr>
          <w:i/>
        </w:rPr>
        <w:t>Quoted in</w:t>
      </w:r>
      <w:r w:rsidRPr="00BC4534">
        <w:t xml:space="preserve">:  Jason Bates, Landsat community searching for alternative data </w:t>
      </w:r>
      <w:r w:rsidR="0027031B" w:rsidRPr="00BC4534">
        <w:t>sources, Space</w:t>
      </w:r>
      <w:r w:rsidRPr="00BC4534">
        <w:rPr>
          <w:i/>
        </w:rPr>
        <w:t xml:space="preserve"> News</w:t>
      </w:r>
      <w:r w:rsidRPr="00BC4534">
        <w:t>, February 28, 2005</w:t>
      </w:r>
    </w:p>
    <w:p w:rsidR="00A83887" w:rsidRPr="00AD4BF6" w:rsidRDefault="00A83887" w:rsidP="00A47BC7">
      <w:pPr>
        <w:pStyle w:val="Refs0"/>
        <w:rPr>
          <w:rFonts w:cs="ZWAdobeF"/>
        </w:rPr>
      </w:pPr>
      <w:bookmarkStart w:id="3" w:name="OLE_LINK1"/>
      <w:bookmarkStart w:id="4" w:name="OLE_LINK2"/>
      <w:r w:rsidRPr="00BC4534">
        <w:t>Goward, S. N</w:t>
      </w:r>
      <w:r>
        <w:t xml:space="preserve"> (2005)</w:t>
      </w:r>
      <w:r w:rsidRPr="00BC4534">
        <w:t xml:space="preserve">.  Landsat 2005: Lost in the wilderness again?  </w:t>
      </w:r>
      <w:r w:rsidRPr="00BC4534">
        <w:rPr>
          <w:i/>
        </w:rPr>
        <w:t>Space News</w:t>
      </w:r>
      <w:r w:rsidRPr="00BC4534">
        <w:t>, commentary, January, 15, 2005</w:t>
      </w:r>
      <w:bookmarkEnd w:id="3"/>
      <w:bookmarkEnd w:id="4"/>
    </w:p>
    <w:p w:rsidR="00A83887" w:rsidRPr="00BC4534" w:rsidRDefault="00A83887" w:rsidP="00A47BC7">
      <w:pPr>
        <w:pStyle w:val="Refs0"/>
      </w:pPr>
      <w:r>
        <w:t>Goward, S. N, et al. (2003).</w:t>
      </w:r>
      <w:r w:rsidRPr="00BC4534">
        <w:t xml:space="preserve"> Open Letter to the Science </w:t>
      </w:r>
      <w:r w:rsidR="0027031B" w:rsidRPr="00BC4534">
        <w:t>Community</w:t>
      </w:r>
      <w:r w:rsidR="0027031B">
        <w:rPr>
          <w:rFonts w:cs="ZWAdobeF"/>
        </w:rPr>
        <w:t xml:space="preserve">, </w:t>
      </w:r>
      <w:r w:rsidR="0027031B" w:rsidRPr="00BC4534">
        <w:t>Landsat</w:t>
      </w:r>
      <w:r w:rsidRPr="00BC4534">
        <w:t xml:space="preserve"> Data Continuity Mission </w:t>
      </w:r>
      <w:r w:rsidRPr="00BC4534">
        <w:rPr>
          <w:i/>
        </w:rPr>
        <w:t>Space News</w:t>
      </w:r>
      <w:r w:rsidRPr="00BC4534">
        <w:t xml:space="preserve"> and elsewhere, Letter to the Editor, November 2003. </w:t>
      </w:r>
    </w:p>
    <w:p w:rsidR="00A83887" w:rsidRPr="00BC4534" w:rsidRDefault="00A83887" w:rsidP="00A47BC7">
      <w:pPr>
        <w:pStyle w:val="Refs0"/>
      </w:pPr>
      <w:r w:rsidRPr="00BC4534">
        <w:t>Goward, S. N</w:t>
      </w:r>
      <w:r>
        <w:t xml:space="preserve"> (2003)</w:t>
      </w:r>
      <w:r w:rsidRPr="00BC4534">
        <w:t xml:space="preserve">. Landsat: Where art thou, </w:t>
      </w:r>
      <w:r w:rsidRPr="00BC4534">
        <w:rPr>
          <w:i/>
        </w:rPr>
        <w:t>Space News</w:t>
      </w:r>
      <w:r w:rsidRPr="00BC4534">
        <w:t xml:space="preserve">, Editorial, September 2003. </w:t>
      </w:r>
    </w:p>
    <w:p w:rsidR="00A83887" w:rsidRDefault="009B4321" w:rsidP="00A47BC7">
      <w:pPr>
        <w:pStyle w:val="Refs0"/>
      </w:pPr>
      <w:r w:rsidRPr="00BC4534">
        <w:t>Arvidson</w:t>
      </w:r>
      <w:r w:rsidR="00A83887" w:rsidRPr="00BC4534">
        <w:t xml:space="preserve">, T., R. Irish, B. Markham, D. Williams, J. </w:t>
      </w:r>
      <w:proofErr w:type="spellStart"/>
      <w:r w:rsidR="00A83887" w:rsidRPr="00BC4534">
        <w:t>Feuquay</w:t>
      </w:r>
      <w:proofErr w:type="spellEnd"/>
      <w:r w:rsidR="00A83887" w:rsidRPr="00BC4534">
        <w:t xml:space="preserve">, J. Gasch, </w:t>
      </w:r>
      <w:r w:rsidR="00A83887">
        <w:t xml:space="preserve">and S. N. Goward (2003). </w:t>
      </w:r>
      <w:r w:rsidR="00A83887" w:rsidRPr="00BC4534">
        <w:t>Validation of the Landsat 7 long-term acquisition plan</w:t>
      </w:r>
      <w:r w:rsidR="00A83887" w:rsidRPr="00BC4534">
        <w:rPr>
          <w:i/>
          <w:iCs/>
        </w:rPr>
        <w:t>, Earth Observation Magazine</w:t>
      </w:r>
      <w:r w:rsidR="00A83887" w:rsidRPr="00BC4534">
        <w:t>, July 2003, 12(5): 10-20.</w:t>
      </w:r>
    </w:p>
    <w:p w:rsidR="00A83887" w:rsidRPr="00BC4534" w:rsidRDefault="00A83887" w:rsidP="00A47BC7">
      <w:pPr>
        <w:pStyle w:val="Refs0"/>
      </w:pPr>
      <w:r w:rsidRPr="00BC4534">
        <w:lastRenderedPageBreak/>
        <w:t>Goward, S. N.</w:t>
      </w:r>
      <w:r>
        <w:t xml:space="preserve"> (2001).</w:t>
      </w:r>
      <w:r w:rsidRPr="00BC4534">
        <w:t xml:space="preserve"> The Landsat Data Continuity Mission Workshop Results, </w:t>
      </w:r>
      <w:r w:rsidRPr="00BC4534">
        <w:rPr>
          <w:i/>
        </w:rPr>
        <w:t>Space News</w:t>
      </w:r>
      <w:r w:rsidRPr="00BC4534">
        <w:t xml:space="preserve">, Letter to the Editor, January 2001. </w:t>
      </w:r>
    </w:p>
    <w:p w:rsidR="00A83887" w:rsidRPr="00BC4534" w:rsidRDefault="00A83887" w:rsidP="00A47BC7">
      <w:pPr>
        <w:pStyle w:val="Refs0"/>
      </w:pPr>
      <w:r>
        <w:t>Goward, S.N. (</w:t>
      </w:r>
      <w:r w:rsidRPr="00BC4534">
        <w:t>1989</w:t>
      </w:r>
      <w:r>
        <w:t xml:space="preserve">). </w:t>
      </w:r>
      <w:r w:rsidRPr="00BC4534">
        <w:t xml:space="preserve"> Landsat 1989: Remote sensing at the crossroads (editorial) </w:t>
      </w:r>
      <w:r w:rsidRPr="00BC4534">
        <w:rPr>
          <w:i/>
        </w:rPr>
        <w:t>Remote Sensing of Environment</w:t>
      </w:r>
      <w:r w:rsidRPr="00BC4534">
        <w:t>, Special Volume: Landsat Thematic Mapper, 28: 3-4.</w:t>
      </w:r>
    </w:p>
    <w:p w:rsidR="00A83887" w:rsidRPr="00BC4534" w:rsidRDefault="00A83887" w:rsidP="00A83887">
      <w:pPr>
        <w:pStyle w:val="Heading2"/>
        <w:rPr>
          <w:rFonts w:asciiTheme="minorHAnsi" w:hAnsiTheme="minorHAnsi"/>
          <w:sz w:val="22"/>
          <w:szCs w:val="22"/>
        </w:rPr>
      </w:pPr>
      <w:r>
        <w:t>Talks, Abstracts, and Othe</w:t>
      </w:r>
      <w:r w:rsidR="006C233C">
        <w:t>r Professional Papers Presented</w:t>
      </w:r>
    </w:p>
    <w:p w:rsidR="00A83887" w:rsidRDefault="00A83887" w:rsidP="00A83887">
      <w:pPr>
        <w:pStyle w:val="Heading3"/>
      </w:pPr>
      <w:r>
        <w:t>Recent Talks</w:t>
      </w:r>
    </w:p>
    <w:p w:rsidR="0053023C" w:rsidRPr="0053023C" w:rsidRDefault="0053023C" w:rsidP="0053023C">
      <w:pPr>
        <w:pStyle w:val="Heading4"/>
      </w:pPr>
      <w:r>
        <w:t>Invited</w:t>
      </w:r>
    </w:p>
    <w:p w:rsidR="00352408" w:rsidRDefault="00352408" w:rsidP="00A47BC7">
      <w:pPr>
        <w:pStyle w:val="Refs0"/>
        <w:rPr>
          <w:i/>
        </w:rPr>
      </w:pPr>
      <w:r>
        <w:t xml:space="preserve">Goward, S.N., </w:t>
      </w:r>
      <w:proofErr w:type="spellStart"/>
      <w:r>
        <w:t>Masek</w:t>
      </w:r>
      <w:proofErr w:type="spellEnd"/>
      <w:r>
        <w:t xml:space="preserve">, J.G., Cohen, W.B. </w:t>
      </w:r>
      <w:proofErr w:type="spellStart"/>
      <w:r>
        <w:t>Mosien</w:t>
      </w:r>
      <w:proofErr w:type="spellEnd"/>
      <w:r>
        <w:t xml:space="preserve">, M. Huang, C. Kennedy, R. </w:t>
      </w:r>
      <w:proofErr w:type="spellStart"/>
      <w:r>
        <w:t>Schlessweis</w:t>
      </w:r>
      <w:proofErr w:type="spellEnd"/>
      <w:r>
        <w:t xml:space="preserve">, K., Nemani, R.  (2013) US forest disturbance trends observed with Landsat time series. </w:t>
      </w:r>
      <w:r w:rsidRPr="0076350D">
        <w:rPr>
          <w:i/>
        </w:rPr>
        <w:t>North American Carbon Program, All Investigators Meeting</w:t>
      </w:r>
      <w:r w:rsidR="00505D0D">
        <w:rPr>
          <w:i/>
        </w:rPr>
        <w:t xml:space="preserve"> </w:t>
      </w:r>
      <w:r>
        <w:rPr>
          <w:i/>
        </w:rPr>
        <w:t xml:space="preserve">IV, Albuquerque, NM February 2013 </w:t>
      </w:r>
    </w:p>
    <w:p w:rsidR="00225DCB" w:rsidRDefault="00225DCB" w:rsidP="00A47BC7">
      <w:pPr>
        <w:pStyle w:val="Refs0"/>
      </w:pPr>
      <w:r>
        <w:t>Goward, S.N., Cohen, W.B.,</w:t>
      </w:r>
      <w:r w:rsidR="00EB3ED1">
        <w:t xml:space="preserve"> </w:t>
      </w:r>
      <w:r>
        <w:t xml:space="preserve">Huang, C., </w:t>
      </w:r>
      <w:proofErr w:type="spellStart"/>
      <w:r>
        <w:t>Masek</w:t>
      </w:r>
      <w:proofErr w:type="spellEnd"/>
      <w:r>
        <w:t xml:space="preserve">, J.G., </w:t>
      </w:r>
      <w:proofErr w:type="spellStart"/>
      <w:r>
        <w:t>Mosien</w:t>
      </w:r>
      <w:proofErr w:type="spellEnd"/>
      <w:r>
        <w:t xml:space="preserve">, M.  Nemani, R., </w:t>
      </w:r>
      <w:proofErr w:type="spellStart"/>
      <w:r>
        <w:t>Schlessweis</w:t>
      </w:r>
      <w:proofErr w:type="spellEnd"/>
      <w:r>
        <w:t xml:space="preserve">, K., Thomas, N.  (2012) </w:t>
      </w:r>
      <w:r w:rsidRPr="00225DCB">
        <w:rPr>
          <w:sz w:val="24"/>
          <w:szCs w:val="24"/>
        </w:rPr>
        <w:t xml:space="preserve">The North American </w:t>
      </w:r>
      <w:r>
        <w:rPr>
          <w:sz w:val="24"/>
          <w:szCs w:val="24"/>
        </w:rPr>
        <w:t>f</w:t>
      </w:r>
      <w:r w:rsidRPr="00225DCB">
        <w:rPr>
          <w:sz w:val="24"/>
          <w:szCs w:val="24"/>
        </w:rPr>
        <w:t xml:space="preserve">orest </w:t>
      </w:r>
      <w:r>
        <w:rPr>
          <w:sz w:val="24"/>
          <w:szCs w:val="24"/>
        </w:rPr>
        <w:t>d</w:t>
      </w:r>
      <w:r w:rsidRPr="00225DCB">
        <w:rPr>
          <w:sz w:val="24"/>
          <w:szCs w:val="24"/>
        </w:rPr>
        <w:t xml:space="preserve">ynamics </w:t>
      </w:r>
      <w:r>
        <w:rPr>
          <w:sz w:val="24"/>
          <w:szCs w:val="24"/>
        </w:rPr>
        <w:t>s</w:t>
      </w:r>
      <w:r w:rsidRPr="00225DCB">
        <w:rPr>
          <w:sz w:val="24"/>
          <w:szCs w:val="24"/>
        </w:rPr>
        <w:t xml:space="preserve">tudy: A </w:t>
      </w:r>
      <w:r>
        <w:rPr>
          <w:sz w:val="24"/>
          <w:szCs w:val="24"/>
        </w:rPr>
        <w:t>d</w:t>
      </w:r>
      <w:r w:rsidRPr="00225DCB">
        <w:rPr>
          <w:sz w:val="24"/>
          <w:szCs w:val="24"/>
        </w:rPr>
        <w:t xml:space="preserve">ecade of </w:t>
      </w:r>
      <w:r>
        <w:rPr>
          <w:sz w:val="24"/>
          <w:szCs w:val="24"/>
        </w:rPr>
        <w:t>l</w:t>
      </w:r>
      <w:r w:rsidRPr="00225DCB">
        <w:rPr>
          <w:sz w:val="24"/>
          <w:szCs w:val="24"/>
        </w:rPr>
        <w:t>earning about US Forest Disturbance</w:t>
      </w:r>
      <w:r w:rsidRPr="0007051E">
        <w:rPr>
          <w:rFonts w:asciiTheme="majorHAnsi" w:hAnsiTheme="majorHAnsi"/>
          <w:b/>
          <w:sz w:val="24"/>
          <w:szCs w:val="24"/>
        </w:rPr>
        <w:t>.</w:t>
      </w:r>
      <w:r>
        <w:t xml:space="preserve"> </w:t>
      </w:r>
      <w:r w:rsidRPr="00E04075">
        <w:rPr>
          <w:i/>
        </w:rPr>
        <w:t>U.S. Forest Service Forest Inventory and Analysis Symposium</w:t>
      </w:r>
      <w:r>
        <w:t>, Baltimore, MD, December 2012</w:t>
      </w:r>
    </w:p>
    <w:p w:rsidR="00A95C64" w:rsidRPr="0076350D" w:rsidRDefault="00A95C64" w:rsidP="00A47BC7">
      <w:pPr>
        <w:pStyle w:val="Refs0"/>
      </w:pPr>
      <w:r w:rsidRPr="0076350D">
        <w:t xml:space="preserve">Williams, C.A., G.A. </w:t>
      </w:r>
      <w:proofErr w:type="spellStart"/>
      <w:r w:rsidRPr="0076350D">
        <w:t>Collatz</w:t>
      </w:r>
      <w:proofErr w:type="spellEnd"/>
      <w:r w:rsidRPr="0076350D">
        <w:t xml:space="preserve">, J.G. </w:t>
      </w:r>
      <w:proofErr w:type="spellStart"/>
      <w:r w:rsidRPr="0076350D">
        <w:t>Masek</w:t>
      </w:r>
      <w:proofErr w:type="spellEnd"/>
      <w:r w:rsidRPr="0076350D">
        <w:t xml:space="preserve">, A.R. </w:t>
      </w:r>
      <w:proofErr w:type="spellStart"/>
      <w:r w:rsidRPr="0076350D">
        <w:t>Jacbson</w:t>
      </w:r>
      <w:proofErr w:type="spellEnd"/>
      <w:r w:rsidRPr="0076350D">
        <w:t xml:space="preserve">, L.S. Heath, S.N. Goward, W. Cohen, </w:t>
      </w:r>
      <w:r w:rsidRPr="0076350D">
        <w:rPr>
          <w:rStyle w:val="Strong"/>
          <w:rFonts w:cstheme="minorHAnsi"/>
          <w:b w:val="0"/>
          <w:szCs w:val="22"/>
        </w:rPr>
        <w:t>Current Estimates of the US Forest Carbon Sink: Inferring Magnitudes and Mechanisms from Inventories, Flux Measurements, Atmospheric Inversions, Remote Sensing, and Bottom-Up Modeling</w:t>
      </w:r>
      <w:r w:rsidRPr="0076350D">
        <w:rPr>
          <w:rStyle w:val="Strong"/>
          <w:rFonts w:cstheme="minorHAnsi"/>
          <w:szCs w:val="22"/>
        </w:rPr>
        <w:t xml:space="preserve"> </w:t>
      </w:r>
      <w:r w:rsidRPr="0076350D">
        <w:rPr>
          <w:i/>
        </w:rPr>
        <w:t>North American Carbon Program, All Investigators Meeting</w:t>
      </w:r>
      <w:r w:rsidRPr="0076350D">
        <w:t>, New Orleans, LA,  February 2011.</w:t>
      </w:r>
    </w:p>
    <w:p w:rsidR="00DD1ED1" w:rsidRPr="006C233C" w:rsidRDefault="00DD1ED1" w:rsidP="00A47BC7">
      <w:pPr>
        <w:pStyle w:val="Refs0"/>
      </w:pPr>
      <w:r w:rsidRPr="006C233C">
        <w:t xml:space="preserve">Goward, S.N., Kennedy, R, Masek, J. G., Cohen, W. B., </w:t>
      </w:r>
      <w:proofErr w:type="spellStart"/>
      <w:r w:rsidRPr="006C233C">
        <w:t>Mosien</w:t>
      </w:r>
      <w:proofErr w:type="spellEnd"/>
      <w:r w:rsidRPr="006C233C">
        <w:t xml:space="preserve">, G.G. Huang, C. Thomas, N. E., and </w:t>
      </w:r>
      <w:proofErr w:type="spellStart"/>
      <w:r w:rsidRPr="006C233C">
        <w:t>Schlessweis</w:t>
      </w:r>
      <w:proofErr w:type="spellEnd"/>
      <w:r w:rsidRPr="006C233C">
        <w:t xml:space="preserve">, K. (2009).  Conterminous U.S. forest disturbance dynamics evaluated from Landsat time series stacks, </w:t>
      </w:r>
      <w:r w:rsidRPr="006C233C">
        <w:rPr>
          <w:i/>
        </w:rPr>
        <w:t>American Geophysical Union Fall Meeting</w:t>
      </w:r>
      <w:r w:rsidRPr="006C233C">
        <w:t>, San Francisco, CA December 2009</w:t>
      </w:r>
    </w:p>
    <w:p w:rsidR="00DD1ED1" w:rsidRPr="006C233C" w:rsidRDefault="00DD1ED1" w:rsidP="00A47BC7">
      <w:pPr>
        <w:pStyle w:val="Refs0"/>
        <w:rPr>
          <w:b/>
        </w:rPr>
      </w:pPr>
      <w:r w:rsidRPr="006C233C">
        <w:t xml:space="preserve">Goward, S.N. (2009). Landsat and climate </w:t>
      </w:r>
      <w:r w:rsidR="006C233C" w:rsidRPr="006C233C">
        <w:t>c</w:t>
      </w:r>
      <w:r w:rsidRPr="006C233C">
        <w:t xml:space="preserve">hange, </w:t>
      </w:r>
      <w:r w:rsidR="006C233C" w:rsidRPr="006C233C">
        <w:rPr>
          <w:i/>
        </w:rPr>
        <w:t>American Society of Photogrammetry and Remote Sensing Annual Conference</w:t>
      </w:r>
      <w:r w:rsidR="006C233C" w:rsidRPr="006C233C">
        <w:t xml:space="preserve">, March 9-13 2009, Baltimore, MD. </w:t>
      </w:r>
    </w:p>
    <w:p w:rsidR="00B57F05" w:rsidRDefault="0053023C" w:rsidP="00A47BC7">
      <w:pPr>
        <w:pStyle w:val="Refs0"/>
      </w:pPr>
      <w:r>
        <w:t>Goward, S. N.</w:t>
      </w:r>
      <w:r w:rsidR="00B57F05">
        <w:t xml:space="preserve"> (2008). </w:t>
      </w:r>
      <w:r w:rsidR="00DA7B2D">
        <w:t xml:space="preserve">Satellite data exploitation, </w:t>
      </w:r>
      <w:r w:rsidRPr="00FD3396">
        <w:rPr>
          <w:i/>
        </w:rPr>
        <w:t>17</w:t>
      </w:r>
      <w:r w:rsidRPr="00FD3396">
        <w:rPr>
          <w:i/>
          <w:vertAlign w:val="superscript"/>
        </w:rPr>
        <w:t>th</w:t>
      </w:r>
      <w:r w:rsidRPr="00FD3396">
        <w:rPr>
          <w:i/>
        </w:rPr>
        <w:t xml:space="preserve"> Annual Pecora Symposium</w:t>
      </w:r>
      <w:r>
        <w:t>, Denver, Colorado, November 19, 2008.</w:t>
      </w:r>
    </w:p>
    <w:p w:rsidR="00B57F05" w:rsidRPr="00B57F05" w:rsidRDefault="00B57F05" w:rsidP="00A47BC7">
      <w:pPr>
        <w:pStyle w:val="Refs0"/>
      </w:pPr>
      <w:r>
        <w:t xml:space="preserve">Goward, S.N. (2008). National Land Imaging Program: Where are we?  </w:t>
      </w:r>
      <w:r w:rsidRPr="00A01210">
        <w:rPr>
          <w:i/>
        </w:rPr>
        <w:t xml:space="preserve">Global Land Survey Annual </w:t>
      </w:r>
      <w:r w:rsidR="0027031B" w:rsidRPr="00A01210">
        <w:rPr>
          <w:i/>
        </w:rPr>
        <w:t>Meeting</w:t>
      </w:r>
      <w:r w:rsidR="0027031B">
        <w:t>, Arlington</w:t>
      </w:r>
      <w:r>
        <w:t>, VA, 28-29 October 2008.</w:t>
      </w:r>
    </w:p>
    <w:p w:rsidR="0053023C" w:rsidRDefault="0053023C" w:rsidP="00A47BC7">
      <w:pPr>
        <w:pStyle w:val="Refs0"/>
      </w:pPr>
      <w:r>
        <w:t xml:space="preserve">Goward, S.N., W. Cohen, J. Masek, G. Moisen (2008)., North American Forest Dynamics (NAFD): A North American Carbon Program Core </w:t>
      </w:r>
      <w:r w:rsidR="0027031B">
        <w:t>Project, 2008</w:t>
      </w:r>
      <w:r w:rsidRPr="00E04075">
        <w:rPr>
          <w:i/>
        </w:rPr>
        <w:t xml:space="preserve"> U.S. Forest Service Forest Inventory and Analysis </w:t>
      </w:r>
      <w:proofErr w:type="gramStart"/>
      <w:r w:rsidRPr="00E04075">
        <w:rPr>
          <w:i/>
        </w:rPr>
        <w:t>Symposium</w:t>
      </w:r>
      <w:r>
        <w:t>,  October</w:t>
      </w:r>
      <w:proofErr w:type="gramEnd"/>
      <w:r>
        <w:t xml:space="preserve"> 20-23, 2008</w:t>
      </w:r>
    </w:p>
    <w:p w:rsidR="0053023C" w:rsidRDefault="0053023C" w:rsidP="00A47BC7">
      <w:pPr>
        <w:pStyle w:val="Refs0"/>
      </w:pPr>
      <w:r>
        <w:t xml:space="preserve">Goward, S.N. (2008).  Climatology, Columbia University and Conrad </w:t>
      </w:r>
      <w:proofErr w:type="spellStart"/>
      <w:r>
        <w:t>Casarjian</w:t>
      </w:r>
      <w:proofErr w:type="spellEnd"/>
      <w:r>
        <w:t xml:space="preserve">, Session honoring Dr. John E. Oliver, </w:t>
      </w:r>
      <w:r w:rsidRPr="008901A4">
        <w:rPr>
          <w:i/>
        </w:rPr>
        <w:t>31</w:t>
      </w:r>
      <w:r w:rsidRPr="008901A4">
        <w:rPr>
          <w:i/>
          <w:vertAlign w:val="superscript"/>
        </w:rPr>
        <w:t>st</w:t>
      </w:r>
      <w:r>
        <w:t xml:space="preserve"> </w:t>
      </w:r>
      <w:r w:rsidRPr="008901A4">
        <w:rPr>
          <w:i/>
        </w:rPr>
        <w:t>Applied Geography Conference</w:t>
      </w:r>
      <w:r>
        <w:t>, Wilmington, Delaware, October  15-17, 2008.</w:t>
      </w:r>
    </w:p>
    <w:p w:rsidR="0053023C" w:rsidRDefault="0053023C" w:rsidP="00A47BC7">
      <w:pPr>
        <w:pStyle w:val="Refs0"/>
      </w:pPr>
      <w:r>
        <w:t xml:space="preserve">Goward, S.N. (2008).  The Earth’s Climate Change, </w:t>
      </w:r>
      <w:r w:rsidRPr="006B5DB6">
        <w:rPr>
          <w:i/>
        </w:rPr>
        <w:t>Moderate Resolution Satellite Imagery for Global Monitoring of Critical Issue</w:t>
      </w:r>
      <w:r>
        <w:rPr>
          <w:i/>
        </w:rPr>
        <w:t xml:space="preserve">s, </w:t>
      </w:r>
      <w:r w:rsidRPr="006B5DB6">
        <w:t>House of Representatives, Congressional Event and Briefing</w:t>
      </w:r>
      <w:r>
        <w:rPr>
          <w:i/>
        </w:rPr>
        <w:t xml:space="preserve">, </w:t>
      </w:r>
      <w:r w:rsidRPr="006B5DB6">
        <w:t xml:space="preserve">September 12, 2008.  Gold Room, Rayburn Building. </w:t>
      </w:r>
    </w:p>
    <w:p w:rsidR="0053023C" w:rsidRPr="00BC4534" w:rsidRDefault="0053023C" w:rsidP="00A47BC7">
      <w:pPr>
        <w:pStyle w:val="Refs0"/>
      </w:pPr>
      <w:r w:rsidRPr="00BC4534">
        <w:t>Goward, S. N.</w:t>
      </w:r>
      <w:r>
        <w:t xml:space="preserve"> (2006)</w:t>
      </w:r>
      <w:r w:rsidR="00544AD6">
        <w:t xml:space="preserve"> </w:t>
      </w:r>
      <w:r w:rsidRPr="00C976B6">
        <w:t>Future of Land Remote Sensing: What is needed?</w:t>
      </w:r>
      <w:r w:rsidRPr="00BC4534">
        <w:t xml:space="preserve"> </w:t>
      </w:r>
      <w:r w:rsidRPr="00C976B6">
        <w:rPr>
          <w:i/>
        </w:rPr>
        <w:t>Joint Agency Commercial Imagery Evaluation (JACIE) Workshop</w:t>
      </w:r>
      <w:r w:rsidRPr="00BC4534">
        <w:t>, 14 March, 2006, Patuxent National Wildlife Research Center.</w:t>
      </w:r>
    </w:p>
    <w:p w:rsidR="0053023C" w:rsidRPr="00BC4534" w:rsidRDefault="0053023C" w:rsidP="00A47BC7">
      <w:pPr>
        <w:pStyle w:val="Refs0"/>
      </w:pPr>
      <w:r w:rsidRPr="00BC4534">
        <w:t>Goward, S. N., Townshend, J., Fleming, D. and Davis, P.</w:t>
      </w:r>
      <w:r>
        <w:t xml:space="preserve"> (2005).</w:t>
      </w:r>
      <w:r w:rsidRPr="00BC4534">
        <w:t xml:space="preserve">  </w:t>
      </w:r>
      <w:r w:rsidRPr="00C976B6">
        <w:t>IKONOS Science Data Purchase:  Lessons Learned 1999-2004</w:t>
      </w:r>
      <w:r w:rsidRPr="00BC4534">
        <w:t xml:space="preserve">, </w:t>
      </w:r>
      <w:r w:rsidRPr="00C976B6">
        <w:rPr>
          <w:i/>
        </w:rPr>
        <w:t>NASA/USGS Data Gap Characterization Working Group</w:t>
      </w:r>
      <w:r w:rsidRPr="00BC4534">
        <w:t>, Greenbelt, Maryland, 14 December 2005</w:t>
      </w:r>
    </w:p>
    <w:p w:rsidR="0053023C" w:rsidRPr="00BC4534" w:rsidRDefault="0053023C" w:rsidP="00A47BC7">
      <w:pPr>
        <w:pStyle w:val="Refs0"/>
      </w:pPr>
      <w:r w:rsidRPr="00BC4534">
        <w:t>Goward, S. N.</w:t>
      </w:r>
      <w:r>
        <w:t xml:space="preserve"> (2005).</w:t>
      </w:r>
      <w:r w:rsidRPr="00BC4534">
        <w:t xml:space="preserve"> </w:t>
      </w:r>
      <w:r w:rsidRPr="00C976B6">
        <w:t xml:space="preserve">Future of Land Remote Sensing: Time to Think Again, </w:t>
      </w:r>
      <w:bookmarkStart w:id="5" w:name="OLE_LINK3"/>
      <w:bookmarkStart w:id="6" w:name="OLE_LINK4"/>
      <w:r w:rsidRPr="00C976B6">
        <w:rPr>
          <w:i/>
        </w:rPr>
        <w:t>16</w:t>
      </w:r>
      <w:r w:rsidRPr="00C976B6">
        <w:rPr>
          <w:i/>
          <w:vertAlign w:val="superscript"/>
        </w:rPr>
        <w:t>th</w:t>
      </w:r>
      <w:r w:rsidRPr="00C976B6">
        <w:rPr>
          <w:i/>
        </w:rPr>
        <w:t xml:space="preserve"> Pecora Conference</w:t>
      </w:r>
      <w:r w:rsidRPr="00BC4534">
        <w:t xml:space="preserve">, Sioux Falls, South Dakota, 26 October 2005  </w:t>
      </w:r>
      <w:bookmarkEnd w:id="5"/>
      <w:bookmarkEnd w:id="6"/>
    </w:p>
    <w:p w:rsidR="0053023C" w:rsidRPr="00BC4534" w:rsidRDefault="0053023C" w:rsidP="00A47BC7">
      <w:pPr>
        <w:pStyle w:val="Refs0"/>
      </w:pPr>
      <w:r w:rsidRPr="00BC4534">
        <w:lastRenderedPageBreak/>
        <w:t>Goward, S. N.</w:t>
      </w:r>
      <w:r>
        <w:t xml:space="preserve"> (2005)</w:t>
      </w:r>
      <w:r w:rsidRPr="00BC4534">
        <w:t xml:space="preserve">,  </w:t>
      </w:r>
      <w:r w:rsidRPr="00C976B6">
        <w:rPr>
          <w:iCs/>
        </w:rPr>
        <w:t>North American Forest Disturbance and Regrowth since 1972 from FIA and Landsat Da</w:t>
      </w:r>
      <w:r w:rsidRPr="00BC4534">
        <w:rPr>
          <w:iCs/>
          <w:u w:val="single"/>
        </w:rPr>
        <w:t xml:space="preserve">ta, </w:t>
      </w:r>
      <w:r w:rsidRPr="00BC4534">
        <w:rPr>
          <w:iCs/>
        </w:rPr>
        <w:t xml:space="preserve">US Forest Service, </w:t>
      </w:r>
      <w:r w:rsidRPr="00C976B6">
        <w:rPr>
          <w:i/>
          <w:iCs/>
        </w:rPr>
        <w:t>7</w:t>
      </w:r>
      <w:r w:rsidRPr="00C976B6">
        <w:rPr>
          <w:i/>
          <w:iCs/>
          <w:vertAlign w:val="superscript"/>
        </w:rPr>
        <w:t>th</w:t>
      </w:r>
      <w:r w:rsidRPr="00C976B6">
        <w:rPr>
          <w:i/>
          <w:iCs/>
        </w:rPr>
        <w:t xml:space="preserve"> Annual Forest Inventory and Analysis Symposium</w:t>
      </w:r>
      <w:r w:rsidRPr="00BC4534">
        <w:rPr>
          <w:iCs/>
        </w:rPr>
        <w:t>, Portland, Maine, 03 October 2005</w:t>
      </w:r>
    </w:p>
    <w:p w:rsidR="0053023C" w:rsidRPr="00BC4534" w:rsidRDefault="0053023C" w:rsidP="00A47BC7">
      <w:pPr>
        <w:pStyle w:val="Refs0"/>
      </w:pPr>
      <w:proofErr w:type="spellStart"/>
      <w:r w:rsidRPr="00BC4534">
        <w:t>Fuandeen</w:t>
      </w:r>
      <w:proofErr w:type="spellEnd"/>
      <w:r w:rsidRPr="00BC4534">
        <w:t xml:space="preserve">, J., Goward, S.N., Williams, D.L. </w:t>
      </w:r>
      <w:r>
        <w:t xml:space="preserve"> (2002). </w:t>
      </w:r>
      <w:r w:rsidRPr="00C976B6">
        <w:t>Spatial-temporal patterns of Landsat data held in the USGS National Satellite Land Remote Sensing Data Archive</w:t>
      </w:r>
      <w:r w:rsidRPr="00BC4534">
        <w:t xml:space="preserve">, </w:t>
      </w:r>
      <w:r w:rsidRPr="00C976B6">
        <w:rPr>
          <w:i/>
        </w:rPr>
        <w:t xml:space="preserve">Pecora 15/Land </w:t>
      </w:r>
      <w:proofErr w:type="spellStart"/>
      <w:r w:rsidRPr="00C976B6">
        <w:rPr>
          <w:i/>
        </w:rPr>
        <w:t>Satelllite</w:t>
      </w:r>
      <w:proofErr w:type="spellEnd"/>
      <w:r w:rsidRPr="00C976B6">
        <w:rPr>
          <w:i/>
        </w:rPr>
        <w:t xml:space="preserve"> Information IV</w:t>
      </w:r>
      <w:r w:rsidRPr="00BC4534">
        <w:t>, Denver, Colorado, November, 2002.</w:t>
      </w:r>
    </w:p>
    <w:p w:rsidR="0053023C" w:rsidRPr="00BC4534" w:rsidRDefault="0053023C" w:rsidP="00A47BC7">
      <w:pPr>
        <w:pStyle w:val="Refs0"/>
        <w:rPr>
          <w:color w:val="FFFFFF"/>
        </w:rPr>
      </w:pPr>
      <w:r w:rsidRPr="00BC4534">
        <w:t xml:space="preserve">Arvidson, T., </w:t>
      </w:r>
      <w:proofErr w:type="spellStart"/>
      <w:r w:rsidRPr="00BC4534">
        <w:t>Feuquay</w:t>
      </w:r>
      <w:proofErr w:type="spellEnd"/>
      <w:r w:rsidRPr="00BC4534">
        <w:t>, J., Gasch, J., Goward, S. N.,</w:t>
      </w:r>
      <w:r w:rsidRPr="00BC4534">
        <w:rPr>
          <w:position w:val="4"/>
        </w:rPr>
        <w:t xml:space="preserve"> </w:t>
      </w:r>
      <w:r w:rsidRPr="00BC4534">
        <w:t>Irish, R., Markham, B., Williams, D. L.</w:t>
      </w:r>
      <w:r>
        <w:t xml:space="preserve"> (2002).</w:t>
      </w:r>
      <w:r w:rsidRPr="00BC4534">
        <w:t xml:space="preserve"> </w:t>
      </w:r>
      <w:r w:rsidRPr="00C976B6">
        <w:t>Validation of the Landsat 7 long-term acquisition plan</w:t>
      </w:r>
      <w:r w:rsidRPr="00BC4534">
        <w:t xml:space="preserve">. </w:t>
      </w:r>
      <w:r w:rsidRPr="00C976B6">
        <w:rPr>
          <w:i/>
        </w:rPr>
        <w:t>Pecora 15/Land Satellite Information IV</w:t>
      </w:r>
      <w:r w:rsidRPr="00BC4534">
        <w:t>.  Denver, Colorado, November 2002.</w:t>
      </w:r>
    </w:p>
    <w:p w:rsidR="0053023C" w:rsidRPr="00BC4534" w:rsidRDefault="0053023C" w:rsidP="00A47BC7">
      <w:pPr>
        <w:pStyle w:val="Refs0"/>
      </w:pPr>
      <w:r w:rsidRPr="00BC4534">
        <w:t>Goward, S. N.</w:t>
      </w:r>
      <w:r>
        <w:t xml:space="preserve"> (2001).</w:t>
      </w:r>
      <w:r w:rsidRPr="00BC4534">
        <w:t xml:space="preserve">  </w:t>
      </w:r>
      <w:r w:rsidRPr="00C976B6">
        <w:t>Landsat: Yesterday, Today and Tomorrow</w:t>
      </w:r>
      <w:r w:rsidRPr="00BC4534">
        <w:t xml:space="preserve">. </w:t>
      </w:r>
      <w:r w:rsidRPr="00C976B6">
        <w:rPr>
          <w:i/>
        </w:rPr>
        <w:t>39th Goddard Memorial Symposium</w:t>
      </w:r>
      <w:r>
        <w:t xml:space="preserve">, Greenbelt MD, </w:t>
      </w:r>
      <w:r w:rsidRPr="00BC4534">
        <w:t xml:space="preserve">March 2001. </w:t>
      </w:r>
    </w:p>
    <w:p w:rsidR="0053023C" w:rsidRPr="00BC4534" w:rsidRDefault="0053023C" w:rsidP="00A47BC7">
      <w:pPr>
        <w:pStyle w:val="Refs0"/>
      </w:pPr>
      <w:r w:rsidRPr="00BC4534">
        <w:t>Goward, S. N.</w:t>
      </w:r>
      <w:r w:rsidR="0027031B" w:rsidRPr="00BC4534">
        <w:t>, J.</w:t>
      </w:r>
      <w:r w:rsidRPr="00BC4534">
        <w:t xml:space="preserve"> R. G. Townshend, P. Davis, D. Fleming, </w:t>
      </w:r>
      <w:r w:rsidR="0027031B">
        <w:t xml:space="preserve">and </w:t>
      </w:r>
      <w:r w:rsidRPr="00BC4534">
        <w:t>C</w:t>
      </w:r>
      <w:r w:rsidR="0027031B">
        <w:t>.</w:t>
      </w:r>
      <w:r w:rsidRPr="00BC4534">
        <w:t xml:space="preserve"> </w:t>
      </w:r>
      <w:proofErr w:type="spellStart"/>
      <w:r w:rsidRPr="00BC4534">
        <w:t>Boros</w:t>
      </w:r>
      <w:proofErr w:type="spellEnd"/>
      <w:r>
        <w:t xml:space="preserve"> (2001).</w:t>
      </w:r>
      <w:r w:rsidRPr="00BC4534">
        <w:t xml:space="preserve"> </w:t>
      </w:r>
      <w:r w:rsidRPr="0053023C">
        <w:t>Radiometric comparison of IKONOS and Landsat 7 ETM+ observations: Implications for science applications,</w:t>
      </w:r>
      <w:r w:rsidRPr="00BC4534">
        <w:t xml:space="preserve"> </w:t>
      </w:r>
      <w:r w:rsidRPr="00C976B6">
        <w:rPr>
          <w:i/>
        </w:rPr>
        <w:t>High Spatial Resolution Commercial Imagery Workshop</w:t>
      </w:r>
      <w:r w:rsidRPr="00BC4534">
        <w:t>, March, 2001, Greenbelt, MD.</w:t>
      </w:r>
    </w:p>
    <w:p w:rsidR="0053023C" w:rsidRPr="00BC4534" w:rsidRDefault="0053023C" w:rsidP="00A47BC7">
      <w:pPr>
        <w:pStyle w:val="Refs0"/>
      </w:pPr>
      <w:r w:rsidRPr="00BC4534">
        <w:t>Goward, S. N.</w:t>
      </w:r>
      <w:r>
        <w:t xml:space="preserve"> (2000).</w:t>
      </w:r>
      <w:r w:rsidRPr="00BC4534">
        <w:t xml:space="preserve"> </w:t>
      </w:r>
      <w:r w:rsidRPr="00C976B6">
        <w:t xml:space="preserve">Human </w:t>
      </w:r>
      <w:r>
        <w:t>t</w:t>
      </w:r>
      <w:r w:rsidRPr="00C976B6">
        <w:t xml:space="preserve">ransformations of </w:t>
      </w:r>
      <w:r>
        <w:t>l</w:t>
      </w:r>
      <w:r w:rsidRPr="00C976B6">
        <w:t xml:space="preserve">and </w:t>
      </w:r>
      <w:r>
        <w:t>c</w:t>
      </w:r>
      <w:r w:rsidRPr="00C976B6">
        <w:t xml:space="preserve">over: Monitoring the </w:t>
      </w:r>
      <w:r>
        <w:t>t</w:t>
      </w:r>
      <w:r w:rsidRPr="00C976B6">
        <w:t xml:space="preserve">errestrial </w:t>
      </w:r>
      <w:r>
        <w:t>b</w:t>
      </w:r>
      <w:r w:rsidRPr="00C976B6">
        <w:t xml:space="preserve">iosphere from </w:t>
      </w:r>
      <w:r>
        <w:t>s</w:t>
      </w:r>
      <w:r w:rsidRPr="00C976B6">
        <w:t>pace</w:t>
      </w:r>
      <w:r w:rsidRPr="00BC4534">
        <w:t xml:space="preserve">, </w:t>
      </w:r>
      <w:r w:rsidRPr="00C976B6">
        <w:rPr>
          <w:i/>
        </w:rPr>
        <w:t>Ohio State University Global Change Science Lectures</w:t>
      </w:r>
      <w:r w:rsidRPr="00BC4534">
        <w:t>, February, 2000, Columbus, OH.</w:t>
      </w:r>
    </w:p>
    <w:p w:rsidR="00456BE3" w:rsidRDefault="0053023C" w:rsidP="00A47BC7">
      <w:pPr>
        <w:pStyle w:val="Refs0"/>
      </w:pPr>
      <w:r w:rsidRPr="00BC4534">
        <w:t>Masek, J., Goward, S. N., Williams, D. L. and Irons, J.</w:t>
      </w:r>
      <w:r>
        <w:t xml:space="preserve"> (2000</w:t>
      </w:r>
      <w:r w:rsidR="0027031B">
        <w:t>)</w:t>
      </w:r>
      <w:r w:rsidR="0027031B" w:rsidRPr="00BC4534">
        <w:t xml:space="preserve"> </w:t>
      </w:r>
      <w:r w:rsidR="0027031B">
        <w:t>The</w:t>
      </w:r>
      <w:r w:rsidRPr="00C976B6">
        <w:t xml:space="preserve"> Landsat-7 Mission: First Results</w:t>
      </w:r>
      <w:r w:rsidRPr="00BC4534">
        <w:t xml:space="preserve">, </w:t>
      </w:r>
      <w:r w:rsidRPr="00C976B6">
        <w:rPr>
          <w:i/>
        </w:rPr>
        <w:t>COSPAR 2000</w:t>
      </w:r>
      <w:r w:rsidRPr="00BC4534">
        <w:t xml:space="preserve">, </w:t>
      </w:r>
      <w:proofErr w:type="gramStart"/>
      <w:r w:rsidRPr="00BC4534">
        <w:t>July,</w:t>
      </w:r>
      <w:proofErr w:type="gramEnd"/>
      <w:r w:rsidRPr="00BC4534">
        <w:t xml:space="preserve"> 2000, Warsaw, Poland.</w:t>
      </w:r>
    </w:p>
    <w:p w:rsidR="00445376" w:rsidRDefault="0053023C" w:rsidP="00456BE3">
      <w:pPr>
        <w:pStyle w:val="Heading4"/>
      </w:pPr>
      <w:r w:rsidRPr="00B61C6C">
        <w:t>Presented</w:t>
      </w:r>
    </w:p>
    <w:p w:rsidR="00720056" w:rsidRPr="00720056" w:rsidRDefault="00720056" w:rsidP="00720056">
      <w:pPr>
        <w:pStyle w:val="Refs0"/>
      </w:pPr>
      <w:r w:rsidRPr="00720056">
        <w:t xml:space="preserve">Loboda, T, S.N. Goward, and D.L. </w:t>
      </w:r>
      <w:r>
        <w:t>William</w:t>
      </w:r>
      <w:r w:rsidR="00545604">
        <w:t>s</w:t>
      </w:r>
      <w:r w:rsidRPr="00720056">
        <w:t xml:space="preserve">, </w:t>
      </w:r>
      <w:r w:rsidRPr="00720056">
        <w:rPr>
          <w:rFonts w:eastAsiaTheme="minorEastAsia"/>
        </w:rPr>
        <w:t>Cloud Impact on Landsat Surface Observation</w:t>
      </w:r>
      <w:r w:rsidRPr="00720056">
        <w:t xml:space="preserve">s: </w:t>
      </w:r>
      <w:r w:rsidRPr="00720056">
        <w:rPr>
          <w:rFonts w:eastAsiaTheme="minorEastAsia"/>
        </w:rPr>
        <w:t>An Assessment Based on a Decade of Daily Terra MODIS Observations</w:t>
      </w:r>
      <w:r>
        <w:rPr>
          <w:rFonts w:eastAsiaTheme="minorEastAsia"/>
        </w:rPr>
        <w:t xml:space="preserve"> 19</w:t>
      </w:r>
      <w:r w:rsidRPr="00720056">
        <w:rPr>
          <w:rFonts w:eastAsiaTheme="minorEastAsia"/>
          <w:vertAlign w:val="superscript"/>
        </w:rPr>
        <w:t>th</w:t>
      </w:r>
      <w:r>
        <w:rPr>
          <w:rFonts w:eastAsiaTheme="minorEastAsia"/>
        </w:rPr>
        <w:t xml:space="preserve"> Pecora Conference, Denver, CO, November.</w:t>
      </w:r>
    </w:p>
    <w:p w:rsidR="001547F6" w:rsidRDefault="001547F6" w:rsidP="001547F6">
      <w:pPr>
        <w:pStyle w:val="Refs0"/>
      </w:pPr>
      <w:r>
        <w:t>Hancock, J.J., J.</w:t>
      </w:r>
      <w:r w:rsidR="0027031B">
        <w:t xml:space="preserve"> </w:t>
      </w:r>
      <w:r>
        <w:t xml:space="preserve">Cardon, D.L. Williams and S.N. Goward, </w:t>
      </w:r>
      <w:r w:rsidR="00720056">
        <w:t>2014 Thermal Infrared Earth Monitoring Instrument for Future Landsat Missions, 19</w:t>
      </w:r>
      <w:r w:rsidR="00720056" w:rsidRPr="00720056">
        <w:rPr>
          <w:vertAlign w:val="superscript"/>
        </w:rPr>
        <w:t>th</w:t>
      </w:r>
      <w:r w:rsidR="00720056">
        <w:t xml:space="preserve"> Pecora Conference, Denver, CO. November. </w:t>
      </w:r>
    </w:p>
    <w:p w:rsidR="001547F6" w:rsidRDefault="001547F6" w:rsidP="001547F6">
      <w:pPr>
        <w:pStyle w:val="Refs0"/>
      </w:pPr>
      <w:r>
        <w:t xml:space="preserve">Williams, D.L., S.N. Goward, and T. Loboda, 2014 </w:t>
      </w:r>
      <w:r w:rsidRPr="00DD6ECF">
        <w:t>Temporal Repeat Frequency Needed to Achieve Cloud-Free Imagery from Landsat-Class Observatories:  An Analysis from 10 Years of MODIS TERRA Daily Coverage</w:t>
      </w:r>
      <w:r>
        <w:t>, JACIE (Joint Agency Commercial Imagery Evaluation) 2014, Louisville, KY, March.</w:t>
      </w:r>
    </w:p>
    <w:p w:rsidR="001547F6" w:rsidRDefault="00B27F97" w:rsidP="001547F6">
      <w:pPr>
        <w:pStyle w:val="Refs0"/>
      </w:pPr>
      <w:r>
        <w:t xml:space="preserve">Huang , </w:t>
      </w:r>
      <w:r w:rsidR="001547F6">
        <w:t xml:space="preserve">C., Goward, S.N., F.A. Zhao, K. Schleeweis, K. </w:t>
      </w:r>
      <w:proofErr w:type="spellStart"/>
      <w:r w:rsidR="001547F6">
        <w:t>Rishmawi</w:t>
      </w:r>
      <w:proofErr w:type="spellEnd"/>
      <w:r w:rsidR="001547F6">
        <w:t xml:space="preserve">, J. Masek, W.B. Cohen, J. Dungan, G. </w:t>
      </w:r>
      <w:proofErr w:type="spellStart"/>
      <w:r w:rsidR="001547F6">
        <w:t>Moisen</w:t>
      </w:r>
      <w:proofErr w:type="spellEnd"/>
      <w:r w:rsidR="001547F6">
        <w:t>, R. Nemani, 2014, A Quarter-Century U.S. Forest Disturbance History Mapped from Landsat, American Geophysical Union, San Francisco, December</w:t>
      </w:r>
    </w:p>
    <w:p w:rsidR="001547F6" w:rsidRDefault="00B27F97" w:rsidP="001547F6">
      <w:pPr>
        <w:pStyle w:val="Refs0"/>
      </w:pPr>
      <w:r>
        <w:t xml:space="preserve">Huang </w:t>
      </w:r>
      <w:r w:rsidR="001547F6">
        <w:t xml:space="preserve">C., Goward, S.N., K. </w:t>
      </w:r>
      <w:r>
        <w:t>Schleeweis</w:t>
      </w:r>
      <w:r w:rsidR="001547F6">
        <w:t xml:space="preserve">, Zhao, F., J. Masek, W.B. Cohen, G. </w:t>
      </w:r>
      <w:proofErr w:type="spellStart"/>
      <w:r w:rsidR="001547F6">
        <w:t>Moisen</w:t>
      </w:r>
      <w:proofErr w:type="spellEnd"/>
      <w:r w:rsidR="001547F6">
        <w:t xml:space="preserve">, R. Nemani, 2013, US Forest Disturbance Rates Observed from Landsat, American Geophysical Union, San Francisco, December </w:t>
      </w:r>
    </w:p>
    <w:p w:rsidR="00763DD7" w:rsidRPr="00B770CA" w:rsidRDefault="00763DD7" w:rsidP="00B770CA">
      <w:pPr>
        <w:pStyle w:val="Refs0"/>
      </w:pPr>
      <w:r w:rsidRPr="00B770CA">
        <w:t>D.L. Williams and S.N. Goward, 2013,</w:t>
      </w:r>
      <w:r w:rsidR="00B770CA" w:rsidRPr="00B770CA">
        <w:t xml:space="preserve"> The Terrestrial Ecosystem Dynamics Mission (</w:t>
      </w:r>
      <w:proofErr w:type="spellStart"/>
      <w:r w:rsidR="00B770CA" w:rsidRPr="00B770CA">
        <w:t>TerEDyn</w:t>
      </w:r>
      <w:proofErr w:type="spellEnd"/>
      <w:r w:rsidR="00B770CA" w:rsidRPr="00B770CA">
        <w:t>)</w:t>
      </w:r>
      <w:r w:rsidRPr="00B770CA">
        <w:t xml:space="preserve"> 12t</w:t>
      </w:r>
      <w:r w:rsidR="001547F6" w:rsidRPr="00B770CA">
        <w:t>h</w:t>
      </w:r>
      <w:r w:rsidRPr="00B770CA">
        <w:t xml:space="preserve"> Annual </w:t>
      </w:r>
      <w:r w:rsidR="00B770CA">
        <w:t xml:space="preserve">JACIE </w:t>
      </w:r>
      <w:r w:rsidRPr="00B770CA">
        <w:t>Civil Commercial Imagery Workshop</w:t>
      </w:r>
      <w:r w:rsidR="001547F6" w:rsidRPr="00B770CA">
        <w:t>, St. Lou</w:t>
      </w:r>
      <w:r w:rsidR="00B770CA">
        <w:t>i</w:t>
      </w:r>
      <w:r w:rsidR="001547F6" w:rsidRPr="00B770CA">
        <w:t>s, MO.</w:t>
      </w:r>
    </w:p>
    <w:p w:rsidR="00763DD7" w:rsidRPr="00763DD7" w:rsidRDefault="00763DD7" w:rsidP="00763DD7">
      <w:r>
        <w:t xml:space="preserve">D.L. Williams and S.N. Goward, 2013, </w:t>
      </w:r>
      <w:proofErr w:type="spellStart"/>
      <w:r>
        <w:t>TerEDyn</w:t>
      </w:r>
      <w:proofErr w:type="spellEnd"/>
      <w:r>
        <w:t>: the Terrestrial Ecosystem Dynamics Mission, 9</w:t>
      </w:r>
      <w:r w:rsidRPr="00763DD7">
        <w:rPr>
          <w:vertAlign w:val="superscript"/>
        </w:rPr>
        <w:t>th</w:t>
      </w:r>
      <w:r w:rsidR="00720056">
        <w:t xml:space="preserve"> IAA Symposium, Berlin, Germany</w:t>
      </w:r>
      <w:r>
        <w:t xml:space="preserve">. </w:t>
      </w:r>
    </w:p>
    <w:p w:rsidR="00505D0D" w:rsidRDefault="00505D0D" w:rsidP="00BA5542">
      <w:pPr>
        <w:pStyle w:val="Refs0"/>
      </w:pPr>
      <w:r>
        <w:t xml:space="preserve">Schleeweis, K., S.N. Goward, C. Huang, J.G. </w:t>
      </w:r>
      <w:proofErr w:type="spellStart"/>
      <w:r>
        <w:t>Masek</w:t>
      </w:r>
      <w:proofErr w:type="spellEnd"/>
      <w:r>
        <w:t xml:space="preserve">, G.G. </w:t>
      </w:r>
      <w:proofErr w:type="spellStart"/>
      <w:r>
        <w:t>Moisen</w:t>
      </w:r>
      <w:proofErr w:type="spellEnd"/>
      <w:r>
        <w:t xml:space="preserve">. 2012.  Understanding trends in observations of forest disturbance and their underlying causal processes. In: Morin, Randall S.; </w:t>
      </w:r>
      <w:proofErr w:type="spellStart"/>
      <w:r>
        <w:t>Liknes</w:t>
      </w:r>
      <w:proofErr w:type="spellEnd"/>
      <w:r>
        <w:t xml:space="preserve">, Greg C., comps. Moving from status to trends: Forest Inventory and Analysis (FIA) symposium 2012; 2012 December 4-6; Baltimore, MD. Gen. Tech. Rep. NRS-P-105. Newtown Square, PA: U.S. Department of Agriculture, Forest Service, Northern Research </w:t>
      </w:r>
      <w:r w:rsidR="0027031B">
        <w:t>Station. [</w:t>
      </w:r>
      <w:r>
        <w:t xml:space="preserve">CD-ROM]: 131-136. </w:t>
      </w:r>
    </w:p>
    <w:p w:rsidR="00BA5542" w:rsidRDefault="00BA5542" w:rsidP="00BA5542">
      <w:pPr>
        <w:pStyle w:val="Refs0"/>
        <w:rPr>
          <w:rFonts w:ascii="Helvetica" w:hAnsi="Helvetica"/>
        </w:rPr>
      </w:pPr>
      <w:proofErr w:type="spellStart"/>
      <w:r>
        <w:rPr>
          <w:rStyle w:val="SubtleReference"/>
        </w:rPr>
        <w:lastRenderedPageBreak/>
        <w:t>Masek</w:t>
      </w:r>
      <w:proofErr w:type="spellEnd"/>
      <w:r>
        <w:rPr>
          <w:rStyle w:val="SubtleReference"/>
        </w:rPr>
        <w:t xml:space="preserve">, J.G., </w:t>
      </w:r>
      <w:proofErr w:type="spellStart"/>
      <w:r>
        <w:rPr>
          <w:rStyle w:val="SubtleReference"/>
        </w:rPr>
        <w:t>Rishwami</w:t>
      </w:r>
      <w:proofErr w:type="spellEnd"/>
      <w:r>
        <w:rPr>
          <w:rStyle w:val="SubtleReference"/>
        </w:rPr>
        <w:t xml:space="preserve">, K., Neigh, C, , Goward, S.N, (2012) </w:t>
      </w:r>
      <w:r w:rsidRPr="00BA5542">
        <w:t xml:space="preserve">Post-disturbance </w:t>
      </w:r>
      <w:r>
        <w:t>r</w:t>
      </w:r>
      <w:r w:rsidRPr="00BA5542">
        <w:t xml:space="preserve">ecovery </w:t>
      </w:r>
      <w:r>
        <w:t>a</w:t>
      </w:r>
      <w:r w:rsidRPr="00BA5542">
        <w:t xml:space="preserve">nalyzed from </w:t>
      </w:r>
      <w:r>
        <w:t>r</w:t>
      </w:r>
      <w:r w:rsidRPr="00BA5542">
        <w:t xml:space="preserve">emote </w:t>
      </w:r>
      <w:r>
        <w:t>s</w:t>
      </w:r>
      <w:r w:rsidRPr="00BA5542">
        <w:t xml:space="preserve">ensing </w:t>
      </w:r>
      <w:r>
        <w:t>t</w:t>
      </w:r>
      <w:r w:rsidRPr="00BA5542">
        <w:t xml:space="preserve">ime </w:t>
      </w:r>
      <w:r>
        <w:t>s</w:t>
      </w:r>
      <w:r w:rsidRPr="00BA5542">
        <w:t xml:space="preserve">eries and FIA </w:t>
      </w:r>
      <w:r>
        <w:t>d</w:t>
      </w:r>
      <w:r w:rsidRPr="00BA5542">
        <w:t>ata</w:t>
      </w:r>
      <w:r>
        <w:t xml:space="preserve">, </w:t>
      </w:r>
      <w:r w:rsidRPr="00BA5542">
        <w:rPr>
          <w:rStyle w:val="SubtleReference"/>
          <w:i/>
        </w:rPr>
        <w:t>U.S. Forest Service Forest Inventory and Analysis Symposium</w:t>
      </w:r>
      <w:r w:rsidRPr="00225DCB">
        <w:rPr>
          <w:rStyle w:val="SubtleReference"/>
        </w:rPr>
        <w:t>, Baltimore, MD, December 2012</w:t>
      </w:r>
      <w:r>
        <w:rPr>
          <w:rStyle w:val="SubtleReference"/>
        </w:rPr>
        <w:t xml:space="preserve">. </w:t>
      </w:r>
    </w:p>
    <w:p w:rsidR="00505D0D" w:rsidRDefault="00505D0D" w:rsidP="00505D0D">
      <w:pPr>
        <w:pStyle w:val="Bibliography"/>
      </w:pPr>
      <w:proofErr w:type="spellStart"/>
      <w:r>
        <w:t>Moisen</w:t>
      </w:r>
      <w:proofErr w:type="spellEnd"/>
      <w:r>
        <w:t>,</w:t>
      </w:r>
      <w:r w:rsidRPr="002B3688">
        <w:t xml:space="preserve"> </w:t>
      </w:r>
      <w:r w:rsidR="0027031B">
        <w:t>G.G.,</w:t>
      </w:r>
      <w:r>
        <w:t xml:space="preserve"> T. Schroeder, K. Schleeweis, C. Toney, W. Cohen, S. Goward. 2012. Attributing causal agents to nationwide maps of forest disturbance. Proceedings of the 2012 FIA Symposium. In: Morin, Randall S.; </w:t>
      </w:r>
      <w:proofErr w:type="spellStart"/>
      <w:r>
        <w:t>Liknes</w:t>
      </w:r>
      <w:proofErr w:type="spellEnd"/>
      <w:r>
        <w:t xml:space="preserve">, Greg C., comps. Moving from status to trends: </w:t>
      </w:r>
      <w:r w:rsidRPr="000F421A">
        <w:rPr>
          <w:i/>
        </w:rPr>
        <w:t>Forest Inventory and Analysis (FIA) symposium 2012</w:t>
      </w:r>
      <w:r>
        <w:t xml:space="preserve">; 2012 December 4-6; Baltimore, MD. Gen. Tech. Rep. NRS-P-105. Newtown Square, PA: U.S. Department of Agriculture, Forest Service, Northern Research </w:t>
      </w:r>
      <w:r w:rsidR="0027031B">
        <w:t>Station. [</w:t>
      </w:r>
      <w:r>
        <w:t>CD-ROM]:61-64.</w:t>
      </w:r>
    </w:p>
    <w:p w:rsidR="00225DCB" w:rsidRPr="00225DCB" w:rsidRDefault="00225DCB" w:rsidP="00225DCB">
      <w:pPr>
        <w:pStyle w:val="Refs0"/>
        <w:rPr>
          <w:rStyle w:val="SubtleReference"/>
        </w:rPr>
      </w:pPr>
      <w:r w:rsidRPr="00225DCB">
        <w:rPr>
          <w:rStyle w:val="SubtleReference"/>
        </w:rPr>
        <w:t xml:space="preserve">Huang, </w:t>
      </w:r>
      <w:r w:rsidR="00C96A4E">
        <w:rPr>
          <w:rStyle w:val="SubtleReference"/>
        </w:rPr>
        <w:t xml:space="preserve">C., </w:t>
      </w:r>
      <w:r w:rsidRPr="00225DCB">
        <w:rPr>
          <w:rStyle w:val="SubtleReference"/>
        </w:rPr>
        <w:t xml:space="preserve">Goward, S.N., Schleeweis, K., Lindsay, M., Masek, J.G., Nemani, R. Cohen, W.B. (2012) First </w:t>
      </w:r>
      <w:r w:rsidR="00505D0D">
        <w:rPr>
          <w:rStyle w:val="SubtleReference"/>
        </w:rPr>
        <w:t>w</w:t>
      </w:r>
      <w:r w:rsidRPr="00225DCB">
        <w:rPr>
          <w:rStyle w:val="SubtleReference"/>
        </w:rPr>
        <w:t>all-to-</w:t>
      </w:r>
      <w:r w:rsidR="00505D0D">
        <w:rPr>
          <w:rStyle w:val="SubtleReference"/>
        </w:rPr>
        <w:t>w</w:t>
      </w:r>
      <w:r w:rsidRPr="00225DCB">
        <w:rPr>
          <w:rStyle w:val="SubtleReference"/>
        </w:rPr>
        <w:t xml:space="preserve">all </w:t>
      </w:r>
      <w:r w:rsidR="00505D0D">
        <w:rPr>
          <w:rStyle w:val="SubtleReference"/>
        </w:rPr>
        <w:t>m</w:t>
      </w:r>
      <w:r w:rsidRPr="00225DCB">
        <w:rPr>
          <w:rStyle w:val="SubtleReference"/>
        </w:rPr>
        <w:t xml:space="preserve">apping of US </w:t>
      </w:r>
      <w:r w:rsidR="00505D0D">
        <w:rPr>
          <w:rStyle w:val="SubtleReference"/>
        </w:rPr>
        <w:t>f</w:t>
      </w:r>
      <w:r w:rsidRPr="00225DCB">
        <w:rPr>
          <w:rStyle w:val="SubtleReference"/>
        </w:rPr>
        <w:t xml:space="preserve">orest </w:t>
      </w:r>
      <w:r w:rsidR="00505D0D">
        <w:rPr>
          <w:rStyle w:val="SubtleReference"/>
        </w:rPr>
        <w:t>d</w:t>
      </w:r>
      <w:r w:rsidRPr="00225DCB">
        <w:rPr>
          <w:rStyle w:val="SubtleReference"/>
        </w:rPr>
        <w:t xml:space="preserve">isturbances </w:t>
      </w:r>
      <w:r w:rsidR="00505D0D">
        <w:rPr>
          <w:rStyle w:val="SubtleReference"/>
        </w:rPr>
        <w:t>u</w:t>
      </w:r>
      <w:r w:rsidRPr="00225DCB">
        <w:rPr>
          <w:rStyle w:val="SubtleReference"/>
        </w:rPr>
        <w:t xml:space="preserve">sing </w:t>
      </w:r>
      <w:r w:rsidR="00505D0D">
        <w:rPr>
          <w:rStyle w:val="SubtleReference"/>
        </w:rPr>
        <w:t>d</w:t>
      </w:r>
      <w:r w:rsidRPr="00225DCB">
        <w:rPr>
          <w:rStyle w:val="SubtleReference"/>
        </w:rPr>
        <w:t xml:space="preserve">ense </w:t>
      </w:r>
      <w:r w:rsidR="00505D0D">
        <w:rPr>
          <w:rStyle w:val="SubtleReference"/>
        </w:rPr>
        <w:t>t</w:t>
      </w:r>
      <w:r w:rsidRPr="00225DCB">
        <w:rPr>
          <w:rStyle w:val="SubtleReference"/>
        </w:rPr>
        <w:t xml:space="preserve">ime </w:t>
      </w:r>
      <w:r w:rsidR="00505D0D">
        <w:rPr>
          <w:rStyle w:val="SubtleReference"/>
        </w:rPr>
        <w:t>s</w:t>
      </w:r>
      <w:r w:rsidRPr="00225DCB">
        <w:rPr>
          <w:rStyle w:val="SubtleReference"/>
        </w:rPr>
        <w:t xml:space="preserve">eries Landsat </w:t>
      </w:r>
      <w:r w:rsidR="00505D0D">
        <w:rPr>
          <w:rStyle w:val="SubtleReference"/>
        </w:rPr>
        <w:t>o</w:t>
      </w:r>
      <w:r w:rsidRPr="00225DCB">
        <w:rPr>
          <w:rStyle w:val="SubtleReference"/>
        </w:rPr>
        <w:t xml:space="preserve">bservations, </w:t>
      </w:r>
      <w:r w:rsidRPr="00BA5542">
        <w:rPr>
          <w:rStyle w:val="SubtleReference"/>
          <w:i/>
        </w:rPr>
        <w:t>U.S. Forest Service Forest Inventory and Analysis Symposium</w:t>
      </w:r>
      <w:r w:rsidRPr="00225DCB">
        <w:rPr>
          <w:rStyle w:val="SubtleReference"/>
        </w:rPr>
        <w:t>, Baltimore, MD, December 2012</w:t>
      </w:r>
    </w:p>
    <w:p w:rsidR="0076350D" w:rsidRDefault="0076350D" w:rsidP="0076350D">
      <w:pPr>
        <w:pStyle w:val="Refs0"/>
        <w:rPr>
          <w:rFonts w:ascii="Calibri" w:hAnsi="Calibri"/>
          <w:iCs/>
        </w:rPr>
      </w:pPr>
      <w:r>
        <w:rPr>
          <w:rFonts w:ascii="Calibri" w:hAnsi="Calibri"/>
          <w:iCs/>
        </w:rPr>
        <w:t xml:space="preserve">Goward, S. N., Post World War Two technology harvest:  The Landsat observatory (1950 – 1972) </w:t>
      </w:r>
      <w:r w:rsidRPr="0076350D">
        <w:rPr>
          <w:rFonts w:ascii="Calibri" w:hAnsi="Calibri"/>
          <w:i/>
          <w:iCs/>
        </w:rPr>
        <w:t xml:space="preserve">Pecora </w:t>
      </w:r>
      <w:r w:rsidR="00A95C64">
        <w:rPr>
          <w:rFonts w:ascii="Calibri" w:hAnsi="Calibri"/>
          <w:i/>
          <w:iCs/>
        </w:rPr>
        <w:t xml:space="preserve">18 </w:t>
      </w:r>
      <w:r w:rsidRPr="0076350D">
        <w:rPr>
          <w:rFonts w:ascii="Calibri" w:hAnsi="Calibri"/>
          <w:i/>
          <w:iCs/>
        </w:rPr>
        <w:t>Symposium</w:t>
      </w:r>
      <w:r>
        <w:rPr>
          <w:rFonts w:ascii="Calibri" w:hAnsi="Calibri"/>
          <w:iCs/>
        </w:rPr>
        <w:t xml:space="preserve">, Herndon, VA, November 2011. </w:t>
      </w:r>
    </w:p>
    <w:p w:rsidR="00620BB7" w:rsidRPr="0076350D" w:rsidRDefault="00620BB7" w:rsidP="0076350D">
      <w:pPr>
        <w:pStyle w:val="Refs0"/>
        <w:rPr>
          <w:rFonts w:ascii="Calibri" w:hAnsi="Calibri"/>
          <w:iCs/>
        </w:rPr>
      </w:pPr>
      <w:r w:rsidRPr="0076350D">
        <w:rPr>
          <w:rFonts w:ascii="Calibri" w:hAnsi="Calibri"/>
          <w:iCs/>
        </w:rPr>
        <w:t>Schleeweis,</w:t>
      </w:r>
      <w:r w:rsidR="007427C0">
        <w:rPr>
          <w:rFonts w:ascii="Calibri" w:hAnsi="Calibri"/>
          <w:iCs/>
        </w:rPr>
        <w:t xml:space="preserve"> K.G.,</w:t>
      </w:r>
      <w:r w:rsidRPr="0076350D">
        <w:rPr>
          <w:rFonts w:ascii="Calibri" w:hAnsi="Calibri"/>
          <w:iCs/>
        </w:rPr>
        <w:t xml:space="preserve"> S.N. Goward, C. Huang N.E. Thomas, R.E. Kennedy, Patterns of Forest Change Observations and Processes, </w:t>
      </w:r>
      <w:r w:rsidRPr="0076350D">
        <w:rPr>
          <w:rFonts w:ascii="Calibri" w:hAnsi="Calibri"/>
          <w:i/>
          <w:iCs/>
        </w:rPr>
        <w:t>North American Carbon Program, All Investigators Meeting</w:t>
      </w:r>
      <w:r w:rsidRPr="0076350D">
        <w:rPr>
          <w:rFonts w:ascii="Calibri" w:hAnsi="Calibri"/>
          <w:iCs/>
        </w:rPr>
        <w:t>, New Orleans, LA,  February 2011.</w:t>
      </w:r>
    </w:p>
    <w:p w:rsidR="00620BB7" w:rsidRPr="0076350D" w:rsidRDefault="00620BB7" w:rsidP="00A47BC7">
      <w:pPr>
        <w:pStyle w:val="Refs0"/>
      </w:pPr>
      <w:r w:rsidRPr="0076350D">
        <w:t xml:space="preserve">Huang, </w:t>
      </w:r>
      <w:proofErr w:type="gramStart"/>
      <w:r w:rsidRPr="0076350D">
        <w:t>C.</w:t>
      </w:r>
      <w:r w:rsidR="0027031B">
        <w:t xml:space="preserve"> </w:t>
      </w:r>
      <w:r w:rsidRPr="0076350D">
        <w:t>,</w:t>
      </w:r>
      <w:proofErr w:type="gramEnd"/>
      <w:r w:rsidRPr="0076350D">
        <w:t xml:space="preserve">R. </w:t>
      </w:r>
      <w:proofErr w:type="spellStart"/>
      <w:r w:rsidRPr="0076350D">
        <w:t>Dubayah</w:t>
      </w:r>
      <w:proofErr w:type="spellEnd"/>
      <w:r w:rsidRPr="0076350D">
        <w:t xml:space="preserve">, G. Hurtt, S.N. Goward1, J. G. Masek, and Z. Zhu. Tracking Forest Biomass Dynamics Using </w:t>
      </w:r>
      <w:proofErr w:type="gramStart"/>
      <w:r w:rsidRPr="0076350D">
        <w:t>A</w:t>
      </w:r>
      <w:proofErr w:type="gramEnd"/>
      <w:r w:rsidRPr="0076350D">
        <w:t xml:space="preserve"> Landsat-Lidar Fusion Approach, </w:t>
      </w:r>
      <w:r w:rsidRPr="0076350D">
        <w:rPr>
          <w:i/>
        </w:rPr>
        <w:t>North American Carbon Program, All Investigators Meeting</w:t>
      </w:r>
      <w:r w:rsidRPr="0076350D">
        <w:t xml:space="preserve">, New Orleans, </w:t>
      </w:r>
      <w:r w:rsidR="0027031B" w:rsidRPr="0076350D">
        <w:t>LA, February</w:t>
      </w:r>
      <w:r w:rsidRPr="0076350D">
        <w:t xml:space="preserve"> 2011.</w:t>
      </w:r>
    </w:p>
    <w:p w:rsidR="00456BE3" w:rsidRPr="0076350D" w:rsidRDefault="00456BE3" w:rsidP="00A47BC7">
      <w:pPr>
        <w:pStyle w:val="Refs0"/>
      </w:pPr>
      <w:r w:rsidRPr="0076350D">
        <w:t>Thomas, N.E., C. Huang, S. N. Goward, S. Powell, K. Rishmawi, K. Schleeweis, and A. Hinds (2011) Validation of North American Forest Disturbance Dynamics Derived from Landsat Time Series</w:t>
      </w:r>
      <w:r w:rsidR="00620BB7" w:rsidRPr="0076350D">
        <w:t>,</w:t>
      </w:r>
      <w:r w:rsidRPr="0076350D">
        <w:t xml:space="preserve"> Stacks</w:t>
      </w:r>
      <w:r w:rsidR="00620BB7" w:rsidRPr="0076350D">
        <w:t xml:space="preserve"> </w:t>
      </w:r>
      <w:r w:rsidR="00620BB7" w:rsidRPr="0076350D">
        <w:rPr>
          <w:i/>
        </w:rPr>
        <w:t>North American Carbon Program, All Investigators Meeting</w:t>
      </w:r>
      <w:r w:rsidR="00620BB7" w:rsidRPr="0076350D">
        <w:t>, New Orleans, LA,  February 2011.</w:t>
      </w:r>
    </w:p>
    <w:p w:rsidR="00456BE3" w:rsidRPr="00456BE3" w:rsidRDefault="00456BE3" w:rsidP="00A47BC7">
      <w:pPr>
        <w:pStyle w:val="Refs0"/>
      </w:pPr>
      <w:r w:rsidRPr="00456BE3">
        <w:t xml:space="preserve">Goward, S.N., R.E. Kennedy, J. G. </w:t>
      </w:r>
      <w:proofErr w:type="spellStart"/>
      <w:r w:rsidRPr="00456BE3">
        <w:t>Masek</w:t>
      </w:r>
      <w:proofErr w:type="spellEnd"/>
      <w:r w:rsidRPr="00456BE3">
        <w:t xml:space="preserve">, W.B. </w:t>
      </w:r>
      <w:proofErr w:type="spellStart"/>
      <w:r w:rsidRPr="00456BE3">
        <w:t>Coehn</w:t>
      </w:r>
      <w:proofErr w:type="spellEnd"/>
      <w:r w:rsidRPr="00456BE3">
        <w:t>, G. Moisen, C. Huang, N. Thomas, K.G. Schleeweis,</w:t>
      </w:r>
      <w:r w:rsidR="00620BB7">
        <w:t xml:space="preserve"> (20</w:t>
      </w:r>
      <w:r w:rsidR="002A39CF">
        <w:t>1</w:t>
      </w:r>
      <w:r w:rsidR="00620BB7">
        <w:t>1)</w:t>
      </w:r>
      <w:r w:rsidRPr="00456BE3">
        <w:t xml:space="preserve"> Trends and Patterns of US Forest Disturbance from the Landsat Observation Record: Results from the North American Forest Dynamics Project. </w:t>
      </w:r>
      <w:r w:rsidRPr="00620BB7">
        <w:rPr>
          <w:i/>
        </w:rPr>
        <w:t>North American Carbon Program, All Investigators Meeting</w:t>
      </w:r>
      <w:r w:rsidRPr="00456BE3">
        <w:t>, New Orl</w:t>
      </w:r>
      <w:r w:rsidR="0076350D">
        <w:t xml:space="preserve">eans, LA, </w:t>
      </w:r>
      <w:r w:rsidRPr="00456BE3">
        <w:t>February 2011.</w:t>
      </w:r>
    </w:p>
    <w:p w:rsidR="00445376" w:rsidRPr="00456BE3" w:rsidRDefault="00445376" w:rsidP="00A47BC7">
      <w:pPr>
        <w:pStyle w:val="Refs0"/>
        <w:rPr>
          <w:szCs w:val="24"/>
        </w:rPr>
      </w:pPr>
      <w:r w:rsidRPr="00456BE3">
        <w:t xml:space="preserve">C. Huang, Dubayah, R., Hurtt, G. Goward, S.N., </w:t>
      </w:r>
      <w:proofErr w:type="spellStart"/>
      <w:r w:rsidRPr="00456BE3">
        <w:t>Masek</w:t>
      </w:r>
      <w:proofErr w:type="spellEnd"/>
      <w:r w:rsidRPr="00456BE3">
        <w:t xml:space="preserve">, J.G., </w:t>
      </w:r>
      <w:proofErr w:type="spellStart"/>
      <w:r w:rsidRPr="00456BE3">
        <w:t>Zhi</w:t>
      </w:r>
      <w:proofErr w:type="spellEnd"/>
      <w:r w:rsidRPr="00456BE3">
        <w:t>, Z. (2010) Monitoring Forest Carbon Dynamics for REDD: A Landsat-Lidar Fusion Approach</w:t>
      </w:r>
      <w:r w:rsidR="00620BB7">
        <w:t>,</w:t>
      </w:r>
      <w:r w:rsidRPr="00456BE3">
        <w:t xml:space="preserve"> </w:t>
      </w:r>
      <w:r w:rsidRPr="00620BB7">
        <w:rPr>
          <w:i/>
          <w:szCs w:val="24"/>
        </w:rPr>
        <w:t>American Geophysical Union Fall Meeting</w:t>
      </w:r>
      <w:r w:rsidRPr="00456BE3">
        <w:rPr>
          <w:szCs w:val="24"/>
        </w:rPr>
        <w:t>, San Francisco, CA December 2010</w:t>
      </w:r>
    </w:p>
    <w:p w:rsidR="00445376" w:rsidRPr="00445376" w:rsidRDefault="00445376" w:rsidP="00A47BC7">
      <w:pPr>
        <w:pStyle w:val="Refs0"/>
        <w:rPr>
          <w:rFonts w:ascii="Calibri" w:hAnsi="Calibri"/>
          <w:b/>
          <w:sz w:val="24"/>
          <w:szCs w:val="24"/>
        </w:rPr>
      </w:pPr>
      <w:r>
        <w:t>Thomas</w:t>
      </w:r>
      <w:r w:rsidR="00620BB7">
        <w:t>, N.E.</w:t>
      </w:r>
      <w:r w:rsidRPr="0031258C">
        <w:t>,</w:t>
      </w:r>
      <w:r>
        <w:t xml:space="preserve"> Goward, S,N., </w:t>
      </w:r>
      <w:r w:rsidRPr="006047CB">
        <w:t>Kennedy</w:t>
      </w:r>
      <w:r>
        <w:rPr>
          <w:vertAlign w:val="superscript"/>
        </w:rPr>
        <w:t xml:space="preserve">, </w:t>
      </w:r>
      <w:r>
        <w:t>R.</w:t>
      </w:r>
      <w:r w:rsidRPr="00F95686">
        <w:t>,</w:t>
      </w:r>
      <w:r>
        <w:t xml:space="preserve"> Masek</w:t>
      </w:r>
      <w:r>
        <w:rPr>
          <w:vertAlign w:val="superscript"/>
        </w:rPr>
        <w:t xml:space="preserve">, </w:t>
      </w:r>
      <w:r>
        <w:t xml:space="preserve">J.G., </w:t>
      </w:r>
      <w:r w:rsidRPr="006047CB">
        <w:t>Cohen</w:t>
      </w:r>
      <w:r>
        <w:t>, W.B.</w:t>
      </w:r>
      <w:r w:rsidRPr="006047CB">
        <w:t>, Moisen</w:t>
      </w:r>
      <w:r>
        <w:t>, G.G.</w:t>
      </w:r>
      <w:r w:rsidRPr="006047CB">
        <w:t xml:space="preserve">, </w:t>
      </w:r>
      <w:r>
        <w:t xml:space="preserve">Huang, C. </w:t>
      </w:r>
      <w:r w:rsidRPr="00500D61">
        <w:t>,</w:t>
      </w:r>
      <w:r>
        <w:rPr>
          <w:vertAlign w:val="superscript"/>
        </w:rPr>
        <w:t xml:space="preserve"> </w:t>
      </w:r>
      <w:r>
        <w:t xml:space="preserve">Schleeweis, </w:t>
      </w:r>
      <w:r>
        <w:rPr>
          <w:vertAlign w:val="superscript"/>
        </w:rPr>
        <w:t xml:space="preserve">, </w:t>
      </w:r>
      <w:r>
        <w:t xml:space="preserve">K. (2010) </w:t>
      </w:r>
      <w:r>
        <w:rPr>
          <w:sz w:val="24"/>
          <w:szCs w:val="24"/>
        </w:rPr>
        <w:t>Conterminous US</w:t>
      </w:r>
      <w:r w:rsidRPr="00A320F2" w:rsidDel="00FE67AD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Forest Disturbance Dynamics Evaluated from Landsat Time Series Stacks, </w:t>
      </w:r>
      <w:r w:rsidRPr="00DE4D0A">
        <w:rPr>
          <w:i/>
          <w:sz w:val="24"/>
          <w:szCs w:val="24"/>
        </w:rPr>
        <w:t>American Geophysical Union Fall Meeting</w:t>
      </w:r>
      <w:r>
        <w:rPr>
          <w:sz w:val="24"/>
          <w:szCs w:val="24"/>
        </w:rPr>
        <w:t>, San Francisco, CA December 2010</w:t>
      </w:r>
    </w:p>
    <w:p w:rsidR="00336F37" w:rsidRPr="00620BB7" w:rsidRDefault="00336F37" w:rsidP="00A47BC7">
      <w:pPr>
        <w:pStyle w:val="Refs0"/>
      </w:pPr>
      <w:r w:rsidRPr="00620BB7">
        <w:t>Schleeweis, K.</w:t>
      </w:r>
      <w:r w:rsidR="00620BB7" w:rsidRPr="00620BB7">
        <w:t xml:space="preserve"> G.</w:t>
      </w:r>
      <w:r w:rsidR="007427C0">
        <w:t xml:space="preserve">, Goward, S.N. and </w:t>
      </w:r>
      <w:r w:rsidRPr="00620BB7">
        <w:t>Huang, C. (2010</w:t>
      </w:r>
      <w:r w:rsidR="0027031B" w:rsidRPr="00620BB7">
        <w:t>) Processes</w:t>
      </w:r>
      <w:r w:rsidRPr="00620BB7">
        <w:t xml:space="preserve"> and Patterns, </w:t>
      </w:r>
      <w:proofErr w:type="spellStart"/>
      <w:r w:rsidRPr="00620BB7">
        <w:rPr>
          <w:i/>
        </w:rPr>
        <w:t>ForestSat</w:t>
      </w:r>
      <w:proofErr w:type="spellEnd"/>
      <w:r w:rsidRPr="00620BB7">
        <w:rPr>
          <w:i/>
        </w:rPr>
        <w:t xml:space="preserve"> 2010</w:t>
      </w:r>
      <w:r w:rsidRPr="00620BB7">
        <w:t>, Spain 2010</w:t>
      </w:r>
    </w:p>
    <w:p w:rsidR="00336F37" w:rsidRDefault="00336F37" w:rsidP="00A47BC7">
      <w:pPr>
        <w:pStyle w:val="Refs0"/>
      </w:pPr>
      <w:r>
        <w:t>Goward, S.N., Thomas, N., Schleeweis, K., Hinds, A., Masek, J., Cohen, W.</w:t>
      </w:r>
      <w:r w:rsidR="0027031B">
        <w:t xml:space="preserve">, </w:t>
      </w:r>
      <w:proofErr w:type="spellStart"/>
      <w:proofErr w:type="gramStart"/>
      <w:r w:rsidR="0027031B">
        <w:t>Moisen</w:t>
      </w:r>
      <w:proofErr w:type="spellEnd"/>
      <w:r>
        <w:t>,  G.</w:t>
      </w:r>
      <w:proofErr w:type="gramEnd"/>
      <w:r>
        <w:t xml:space="preserve">  (2010) North American Forest Dynamics (NAFD) Study:  A Core Project of the North American Carbon Program.  </w:t>
      </w:r>
      <w:r w:rsidRPr="00336F37">
        <w:rPr>
          <w:i/>
        </w:rPr>
        <w:t>Association of American Geographer Annual Meeting</w:t>
      </w:r>
      <w:r>
        <w:t xml:space="preserve">, Washington DC, April 2010. </w:t>
      </w:r>
    </w:p>
    <w:p w:rsidR="0053023C" w:rsidRDefault="0053023C" w:rsidP="00A47BC7">
      <w:pPr>
        <w:pStyle w:val="Refs0"/>
      </w:pPr>
      <w:r>
        <w:t>Goward, S.N. Cohen, W., Masek, J.G., and Moisen, G.</w:t>
      </w:r>
      <w:r w:rsidR="006D2A4D">
        <w:t xml:space="preserve"> (2009)</w:t>
      </w:r>
      <w:r>
        <w:t xml:space="preserve">  Role of Forest Disturbance and Regrowth in North American Carbon Balance, </w:t>
      </w:r>
      <w:r w:rsidRPr="007D4EFC">
        <w:rPr>
          <w:i/>
        </w:rPr>
        <w:t>North American Carbon Program, 2</w:t>
      </w:r>
      <w:r w:rsidRPr="007D4EFC">
        <w:rPr>
          <w:i/>
          <w:vertAlign w:val="superscript"/>
        </w:rPr>
        <w:t>nd</w:t>
      </w:r>
      <w:r w:rsidRPr="007D4EFC">
        <w:rPr>
          <w:i/>
        </w:rPr>
        <w:t xml:space="preserve"> NACP All-Investigators Meeting</w:t>
      </w:r>
      <w:r>
        <w:t>, San Diego, CA, Feb. 17-20, 2009.</w:t>
      </w:r>
    </w:p>
    <w:p w:rsidR="0053023C" w:rsidRDefault="0053023C" w:rsidP="00A47BC7">
      <w:pPr>
        <w:pStyle w:val="Refs0"/>
        <w:rPr>
          <w:rFonts w:ascii="Calibri" w:hAnsi="Calibri"/>
          <w:b/>
          <w:sz w:val="24"/>
          <w:szCs w:val="24"/>
        </w:rPr>
      </w:pPr>
      <w:r>
        <w:t xml:space="preserve">Huang, C., S.N. Goward, J.G. Masek, W. B. Cohen, G.G. Moisen, C. Huang, S. Healey, R. Kennedy, S. Powell, K. </w:t>
      </w:r>
      <w:proofErr w:type="spellStart"/>
      <w:r>
        <w:t>Schleewies</w:t>
      </w:r>
      <w:proofErr w:type="spellEnd"/>
      <w:r>
        <w:t xml:space="preserve">, A. Hinds, K. </w:t>
      </w:r>
      <w:proofErr w:type="spellStart"/>
      <w:r>
        <w:t>Rishwami</w:t>
      </w:r>
      <w:proofErr w:type="spellEnd"/>
      <w:r>
        <w:t xml:space="preserve"> (2008). North American Forest Dynamics Evaluated Using Landsat Observations and FIA Measurements: Science Goals within NACP</w:t>
      </w:r>
      <w:r>
        <w:rPr>
          <w:sz w:val="24"/>
          <w:szCs w:val="24"/>
        </w:rPr>
        <w:t xml:space="preserve">, </w:t>
      </w:r>
      <w:r w:rsidRPr="00DE4D0A">
        <w:rPr>
          <w:i/>
          <w:sz w:val="24"/>
          <w:szCs w:val="24"/>
        </w:rPr>
        <w:t>American Geophysical Union Fall Meeting</w:t>
      </w:r>
      <w:r>
        <w:rPr>
          <w:sz w:val="24"/>
          <w:szCs w:val="24"/>
        </w:rPr>
        <w:t>, San Francisco, CA December 2008</w:t>
      </w:r>
    </w:p>
    <w:p w:rsidR="0053023C" w:rsidRDefault="0053023C" w:rsidP="00A47BC7">
      <w:pPr>
        <w:pStyle w:val="Refs0"/>
        <w:rPr>
          <w:rFonts w:ascii="Calibri" w:hAnsi="Calibri"/>
          <w:b/>
          <w:sz w:val="24"/>
          <w:szCs w:val="24"/>
        </w:rPr>
      </w:pPr>
      <w:r>
        <w:lastRenderedPageBreak/>
        <w:t xml:space="preserve">Thomas, N.E., S.N. Goward, J. G. Masek, W. B. Cohen, G.G. Moisen, C. Huang, S. Healey, R. Kennedy, S. Powell, K. </w:t>
      </w:r>
      <w:proofErr w:type="spellStart"/>
      <w:r>
        <w:t>Schleewies</w:t>
      </w:r>
      <w:proofErr w:type="spellEnd"/>
      <w:r>
        <w:t xml:space="preserve">, A. Hinds, K. </w:t>
      </w:r>
      <w:proofErr w:type="spellStart"/>
      <w:r>
        <w:t>Rishwami</w:t>
      </w:r>
      <w:proofErr w:type="spellEnd"/>
      <w:r>
        <w:t xml:space="preserve"> (2008). </w:t>
      </w:r>
      <w:r w:rsidRPr="00DE4D0A">
        <w:rPr>
          <w:rFonts w:ascii="Calibri" w:hAnsi="Calibri"/>
          <w:sz w:val="24"/>
          <w:szCs w:val="24"/>
        </w:rPr>
        <w:t>Implementation of the North American Forest Dynamics (NAFD) Project: Current Progress and Future Plans</w:t>
      </w:r>
      <w:r>
        <w:rPr>
          <w:sz w:val="24"/>
          <w:szCs w:val="24"/>
        </w:rPr>
        <w:t xml:space="preserve">, </w:t>
      </w:r>
      <w:r w:rsidRPr="00DE4D0A">
        <w:rPr>
          <w:i/>
          <w:sz w:val="24"/>
          <w:szCs w:val="24"/>
        </w:rPr>
        <w:t>American Geophysical Union Fall Meeting</w:t>
      </w:r>
      <w:r>
        <w:rPr>
          <w:sz w:val="24"/>
          <w:szCs w:val="24"/>
        </w:rPr>
        <w:t>, San Francisco, CA December 2008</w:t>
      </w:r>
    </w:p>
    <w:p w:rsidR="0053023C" w:rsidRDefault="0053023C" w:rsidP="00A47BC7">
      <w:pPr>
        <w:pStyle w:val="Refs0"/>
      </w:pPr>
      <w:r>
        <w:t xml:space="preserve">Davis, B.A., </w:t>
      </w:r>
      <w:proofErr w:type="spellStart"/>
      <w:r>
        <w:t>Pagnutti</w:t>
      </w:r>
      <w:proofErr w:type="spellEnd"/>
      <w:r>
        <w:t xml:space="preserve">, M.A., Ryan, R.E. and Goward, S.N. (2008). Landsat/AWiFS Comparison, </w:t>
      </w:r>
      <w:r w:rsidRPr="00A01210">
        <w:rPr>
          <w:i/>
        </w:rPr>
        <w:t>Global Land Survey Annual Meeting</w:t>
      </w:r>
      <w:r>
        <w:t>, Arlington, VA, 28-29 October 2008.</w:t>
      </w:r>
    </w:p>
    <w:p w:rsidR="0053023C" w:rsidRDefault="0053023C" w:rsidP="00A47BC7">
      <w:pPr>
        <w:pStyle w:val="Refs0"/>
        <w:rPr>
          <w:i/>
        </w:rPr>
      </w:pPr>
      <w:r>
        <w:t xml:space="preserve">Thomas N.E., Healey, S.P., </w:t>
      </w:r>
      <w:proofErr w:type="spellStart"/>
      <w:r>
        <w:t>Moisen</w:t>
      </w:r>
      <w:proofErr w:type="spellEnd"/>
      <w:r>
        <w:t xml:space="preserve">, G., Goward, S.N. </w:t>
      </w:r>
      <w:r w:rsidR="00AE253E">
        <w:t>(</w:t>
      </w:r>
      <w:r>
        <w:t>2008</w:t>
      </w:r>
      <w:r w:rsidR="00AE253E">
        <w:t>)</w:t>
      </w:r>
      <w:r>
        <w:t xml:space="preserve">.  Adapting NAFD technologies to FIA operations. Presented: </w:t>
      </w:r>
      <w:r w:rsidRPr="00A17C4F">
        <w:rPr>
          <w:i/>
        </w:rPr>
        <w:t xml:space="preserve">FIA Science Symposium, Park City, UT: </w:t>
      </w:r>
      <w:r w:rsidRPr="00AE253E">
        <w:t>October 21-23, 2008.</w:t>
      </w:r>
    </w:p>
    <w:p w:rsidR="0053023C" w:rsidRPr="008901A4" w:rsidRDefault="0053023C" w:rsidP="00A47BC7">
      <w:pPr>
        <w:pStyle w:val="Refs0"/>
        <w:rPr>
          <w:rFonts w:cs="Arial"/>
          <w:bCs/>
        </w:rPr>
      </w:pPr>
      <w:r>
        <w:t>Goward, S.N.  W.</w:t>
      </w:r>
      <w:r w:rsidR="009B69D7">
        <w:t xml:space="preserve"> </w:t>
      </w:r>
      <w:r>
        <w:t>Cohen, J. Masek and G. Moisen</w:t>
      </w:r>
      <w:r w:rsidR="00AE253E">
        <w:t xml:space="preserve"> (2008).</w:t>
      </w:r>
      <w:r>
        <w:t xml:space="preserve"> </w:t>
      </w:r>
      <w:r w:rsidRPr="008901A4">
        <w:rPr>
          <w:rFonts w:cs="Arial"/>
          <w:bCs/>
        </w:rPr>
        <w:t>Two decades of forest disturbance and regrowth across the United States evaluated using the</w:t>
      </w:r>
      <w:r>
        <w:rPr>
          <w:rFonts w:cs="Arial"/>
          <w:bCs/>
        </w:rPr>
        <w:t xml:space="preserve"> </w:t>
      </w:r>
      <w:r w:rsidRPr="008901A4">
        <w:rPr>
          <w:rFonts w:cs="Arial"/>
          <w:bCs/>
        </w:rPr>
        <w:t>Landsat record for the North American Carbon Program</w:t>
      </w:r>
      <w:r>
        <w:rPr>
          <w:rFonts w:cs="Arial"/>
          <w:bCs/>
        </w:rPr>
        <w:t xml:space="preserve">, </w:t>
      </w:r>
      <w:r w:rsidRPr="00E80E8F">
        <w:rPr>
          <w:rFonts w:cs="Verdana"/>
          <w:i/>
        </w:rPr>
        <w:t xml:space="preserve">NASA Carbon Cycle </w:t>
      </w:r>
      <w:r>
        <w:rPr>
          <w:rFonts w:cs="Verdana"/>
          <w:i/>
        </w:rPr>
        <w:t>and</w:t>
      </w:r>
      <w:r w:rsidRPr="00E80E8F">
        <w:rPr>
          <w:rFonts w:cs="Verdana"/>
          <w:i/>
        </w:rPr>
        <w:t xml:space="preserve"> Ecosystems Joint Science Worksh</w:t>
      </w:r>
      <w:r>
        <w:rPr>
          <w:rFonts w:cs="Verdana"/>
          <w:i/>
        </w:rPr>
        <w:t>op</w:t>
      </w:r>
      <w:r w:rsidRPr="00E80E8F">
        <w:rPr>
          <w:rFonts w:cs="Verdana"/>
        </w:rPr>
        <w:t>, College Park, MD</w:t>
      </w:r>
      <w:r>
        <w:rPr>
          <w:rFonts w:cs="Verdana"/>
        </w:rPr>
        <w:t>, April 28- May 1, 2008</w:t>
      </w:r>
      <w:r>
        <w:rPr>
          <w:rFonts w:cs="Verdana"/>
          <w:i/>
        </w:rPr>
        <w:t xml:space="preserve"> </w:t>
      </w:r>
    </w:p>
    <w:p w:rsidR="0053023C" w:rsidRDefault="0053023C" w:rsidP="00A47BC7">
      <w:pPr>
        <w:pStyle w:val="Refs0"/>
      </w:pPr>
      <w:r>
        <w:t>Goward, S.N., D.L. Williams and A. Macatee</w:t>
      </w:r>
      <w:r w:rsidR="00AE253E">
        <w:t xml:space="preserve"> (2008).</w:t>
      </w:r>
      <w:r>
        <w:t xml:space="preserve"> </w:t>
      </w:r>
      <w:r w:rsidRPr="00B71843">
        <w:rPr>
          <w:rFonts w:ascii="Calibri" w:hAnsi="Calibri"/>
          <w:i/>
        </w:rPr>
        <w:t>Cloud Contamination in Landsat Imagery: Current and Future Possible Solutions</w:t>
      </w:r>
      <w:r w:rsidRPr="00B71843">
        <w:rPr>
          <w:i/>
        </w:rPr>
        <w:t>, Association of American Geographers</w:t>
      </w:r>
      <w:r>
        <w:t>, Boston, MA, April 17-19, 2008.</w:t>
      </w:r>
    </w:p>
    <w:p w:rsidR="00505D0D" w:rsidRDefault="00505D0D" w:rsidP="00A47BC7">
      <w:pPr>
        <w:pStyle w:val="Refs0"/>
      </w:pPr>
      <w:r w:rsidRPr="003731B2">
        <w:t xml:space="preserve">Cohen, W. B., S. P. Healey, S. N. Goward, G. G. </w:t>
      </w:r>
      <w:proofErr w:type="spellStart"/>
      <w:r w:rsidRPr="003731B2">
        <w:t>Moisen</w:t>
      </w:r>
      <w:proofErr w:type="spellEnd"/>
      <w:r w:rsidRPr="003731B2">
        <w:t xml:space="preserve">, J. G. </w:t>
      </w:r>
      <w:proofErr w:type="spellStart"/>
      <w:r w:rsidRPr="003731B2">
        <w:t>Masek</w:t>
      </w:r>
      <w:proofErr w:type="spellEnd"/>
      <w:r w:rsidRPr="003731B2">
        <w:t xml:space="preserve">, R. E. Kennedy, S. L. Powell, C. Huang, N. Thomas, K. Schleeweis, and M.A. Wulder. 2007. Use of Landsat-based monitoring of forest change to sample and assess the role of disturbance and regrowth in the carbon cycle at continental scales, pp.14-19, proceedings of the </w:t>
      </w:r>
      <w:proofErr w:type="spellStart"/>
      <w:r w:rsidRPr="003731B2">
        <w:t>ForestSat</w:t>
      </w:r>
      <w:proofErr w:type="spellEnd"/>
      <w:r w:rsidRPr="003731B2">
        <w:t xml:space="preserve"> 2007, Montpellier, France, 5-7 November.</w:t>
      </w:r>
    </w:p>
    <w:p w:rsidR="00CA78B8" w:rsidRDefault="00CA78B8" w:rsidP="00A47BC7">
      <w:pPr>
        <w:pStyle w:val="Refs0"/>
      </w:pPr>
      <w:r w:rsidRPr="002B45F0">
        <w:t xml:space="preserve">Healey, S., G. </w:t>
      </w:r>
      <w:proofErr w:type="spellStart"/>
      <w:r w:rsidRPr="002B45F0">
        <w:t>Moisen</w:t>
      </w:r>
      <w:proofErr w:type="spellEnd"/>
      <w:r w:rsidRPr="002B45F0">
        <w:t xml:space="preserve">, J. Masek, W.B. Cohen, S.N. Goward, S. Powell, M. Nelson, D. Jacobs, A. Lister, &amp; Shaw, J. (2008). Measurement of forest disturbance with Landsat and FIA data: Anticipated benefits from FIA’s collaboration with NASA and University partners. In R. R.E McRoberts, G.A. Van </w:t>
      </w:r>
      <w:proofErr w:type="spellStart"/>
      <w:r w:rsidRPr="002B45F0">
        <w:t>Deusen</w:t>
      </w:r>
      <w:proofErr w:type="spellEnd"/>
      <w:r w:rsidRPr="002B45F0">
        <w:t xml:space="preserve">, P.C., McWilliams, W.H. (Ed.), </w:t>
      </w:r>
      <w:r w:rsidRPr="002B45F0">
        <w:rPr>
          <w:i/>
          <w:iCs/>
        </w:rPr>
        <w:t>7th Annual Forest Inventory and Analysis Symposium</w:t>
      </w:r>
      <w:r w:rsidRPr="002B45F0">
        <w:t xml:space="preserve"> (pp. 171-178). </w:t>
      </w:r>
      <w:smartTag w:uri="urn:schemas-microsoft-com:office:smarttags" w:element="City">
        <w:r w:rsidRPr="002B45F0">
          <w:t>Portland</w:t>
        </w:r>
      </w:smartTag>
      <w:r w:rsidRPr="002B45F0">
        <w:t xml:space="preserve"> </w:t>
      </w:r>
      <w:smartTag w:uri="urn:schemas-microsoft-com:office:smarttags" w:element="State">
        <w:r w:rsidRPr="002B45F0">
          <w:t>Maine</w:t>
        </w:r>
      </w:smartTag>
      <w:r w:rsidRPr="002B45F0">
        <w:t xml:space="preserve">: </w:t>
      </w:r>
      <w:smartTag w:uri="urn:schemas-microsoft-com:office:smarttags" w:element="country-region">
        <w:r w:rsidRPr="002B45F0">
          <w:t>U.S.</w:t>
        </w:r>
      </w:smartTag>
      <w:r w:rsidRPr="002B45F0">
        <w:t xml:space="preserve"> Department of Agriculture Forest Service, </w:t>
      </w:r>
      <w:smartTag w:uri="urn:schemas-microsoft-com:office:smarttags" w:element="City">
        <w:r w:rsidRPr="002B45F0">
          <w:t>Washington</w:t>
        </w:r>
      </w:smartTag>
      <w:r w:rsidRPr="002B45F0">
        <w:t xml:space="preserve"> DC</w:t>
      </w:r>
    </w:p>
    <w:p w:rsidR="0053023C" w:rsidRPr="002F5848" w:rsidRDefault="0053023C" w:rsidP="00A47BC7">
      <w:pPr>
        <w:pStyle w:val="Refs0"/>
        <w:rPr>
          <w:rFonts w:ascii="Calibri" w:hAnsi="Calibri"/>
        </w:rPr>
      </w:pPr>
      <w:r>
        <w:t>Williams, D.L., J.R. Irons and S.N. Goward</w:t>
      </w:r>
      <w:r w:rsidR="00AE253E">
        <w:t xml:space="preserve"> (2007).</w:t>
      </w:r>
      <w:r>
        <w:t xml:space="preserve"> </w:t>
      </w:r>
      <w:r w:rsidRPr="002F5848">
        <w:rPr>
          <w:rFonts w:ascii="Calibri" w:hAnsi="Calibri"/>
        </w:rPr>
        <w:t xml:space="preserve">Medium </w:t>
      </w:r>
      <w:r w:rsidR="00AE253E">
        <w:rPr>
          <w:rFonts w:ascii="Calibri" w:hAnsi="Calibri"/>
        </w:rPr>
        <w:t>r</w:t>
      </w:r>
      <w:r w:rsidRPr="002F5848">
        <w:rPr>
          <w:rFonts w:ascii="Calibri" w:hAnsi="Calibri"/>
        </w:rPr>
        <w:t xml:space="preserve">esolution </w:t>
      </w:r>
      <w:r w:rsidR="00AE253E">
        <w:rPr>
          <w:rFonts w:ascii="Calibri" w:hAnsi="Calibri"/>
        </w:rPr>
        <w:t>g</w:t>
      </w:r>
      <w:r w:rsidRPr="002F5848">
        <w:rPr>
          <w:rFonts w:ascii="Calibri" w:hAnsi="Calibri"/>
        </w:rPr>
        <w:t xml:space="preserve">lobal </w:t>
      </w:r>
      <w:r w:rsidR="00AE253E">
        <w:rPr>
          <w:rFonts w:ascii="Calibri" w:hAnsi="Calibri"/>
        </w:rPr>
        <w:t>e</w:t>
      </w:r>
      <w:r w:rsidRPr="002F5848">
        <w:rPr>
          <w:rFonts w:ascii="Calibri" w:hAnsi="Calibri"/>
        </w:rPr>
        <w:t xml:space="preserve">arth </w:t>
      </w:r>
      <w:r w:rsidR="00AE253E">
        <w:rPr>
          <w:rFonts w:ascii="Calibri" w:hAnsi="Calibri"/>
        </w:rPr>
        <w:t>o</w:t>
      </w:r>
      <w:r w:rsidRPr="002F5848">
        <w:rPr>
          <w:rFonts w:ascii="Calibri" w:hAnsi="Calibri"/>
        </w:rPr>
        <w:t xml:space="preserve">bservations with Landsat: Looking 35 </w:t>
      </w:r>
      <w:r w:rsidR="00AE253E">
        <w:rPr>
          <w:rFonts w:ascii="Calibri" w:hAnsi="Calibri"/>
        </w:rPr>
        <w:t>y</w:t>
      </w:r>
      <w:r w:rsidRPr="002F5848">
        <w:rPr>
          <w:rFonts w:ascii="Calibri" w:hAnsi="Calibri"/>
        </w:rPr>
        <w:t xml:space="preserve">ears </w:t>
      </w:r>
      <w:r w:rsidR="00AE253E">
        <w:rPr>
          <w:rFonts w:ascii="Calibri" w:hAnsi="Calibri"/>
        </w:rPr>
        <w:t>b</w:t>
      </w:r>
      <w:r w:rsidRPr="002F5848">
        <w:rPr>
          <w:rFonts w:ascii="Calibri" w:hAnsi="Calibri"/>
        </w:rPr>
        <w:t xml:space="preserve">ack and 50 </w:t>
      </w:r>
      <w:r w:rsidR="00AE253E">
        <w:rPr>
          <w:rFonts w:ascii="Calibri" w:hAnsi="Calibri"/>
        </w:rPr>
        <w:t>y</w:t>
      </w:r>
      <w:r w:rsidRPr="002F5848">
        <w:rPr>
          <w:rFonts w:ascii="Calibri" w:hAnsi="Calibri"/>
        </w:rPr>
        <w:t xml:space="preserve">ears </w:t>
      </w:r>
      <w:r w:rsidR="00AE253E">
        <w:rPr>
          <w:rFonts w:ascii="Calibri" w:hAnsi="Calibri"/>
        </w:rPr>
        <w:t>f</w:t>
      </w:r>
      <w:r w:rsidRPr="002F5848">
        <w:rPr>
          <w:rFonts w:ascii="Calibri" w:hAnsi="Calibri"/>
        </w:rPr>
        <w:t>orward</w:t>
      </w:r>
      <w:r>
        <w:t xml:space="preserve">, </w:t>
      </w:r>
      <w:r w:rsidRPr="002F5848">
        <w:rPr>
          <w:i/>
        </w:rPr>
        <w:t>American Geophysical Union Fall Meeting</w:t>
      </w:r>
      <w:r>
        <w:t>, San Francisco, CA, December 2007</w:t>
      </w:r>
    </w:p>
    <w:p w:rsidR="0053023C" w:rsidRDefault="0053023C" w:rsidP="00A47BC7">
      <w:pPr>
        <w:pStyle w:val="Refs0"/>
        <w:rPr>
          <w:rFonts w:ascii="Calibri" w:hAnsi="Calibri"/>
        </w:rPr>
      </w:pPr>
      <w:r>
        <w:t>Goward, S.N., N. Thomas, Huang, C. et al</w:t>
      </w:r>
      <w:r w:rsidR="00AE253E">
        <w:t xml:space="preserve"> (2007).</w:t>
      </w:r>
      <w:r>
        <w:t xml:space="preserve"> </w:t>
      </w:r>
      <w:r>
        <w:rPr>
          <w:rFonts w:ascii="Calibri" w:hAnsi="Calibri"/>
        </w:rPr>
        <w:t>Two decades of forest disturbance and regrowth across the United States evaluated using the Landsat record for the North American Carbon Program</w:t>
      </w:r>
      <w:r>
        <w:t xml:space="preserve">, </w:t>
      </w:r>
      <w:r w:rsidRPr="002F5848">
        <w:rPr>
          <w:i/>
        </w:rPr>
        <w:t>American Geophysical Union Fall Meeting</w:t>
      </w:r>
      <w:r>
        <w:t>, San Francisco, CA, December 2007</w:t>
      </w:r>
    </w:p>
    <w:p w:rsidR="0053023C" w:rsidRDefault="0053023C" w:rsidP="0053023C">
      <w:pPr>
        <w:pStyle w:val="Refs0"/>
        <w:autoSpaceDE w:val="0"/>
        <w:rPr>
          <w:szCs w:val="22"/>
        </w:rPr>
      </w:pPr>
      <w:r>
        <w:rPr>
          <w:szCs w:val="22"/>
        </w:rPr>
        <w:t>Masek, J.G., R. Wolfe, F. Hall, et al</w:t>
      </w:r>
      <w:r w:rsidR="00AE253E">
        <w:rPr>
          <w:szCs w:val="22"/>
        </w:rPr>
        <w:t xml:space="preserve"> (2007).</w:t>
      </w:r>
      <w:r>
        <w:rPr>
          <w:szCs w:val="22"/>
        </w:rPr>
        <w:t xml:space="preserve"> Assessing North American forest disturbance from the Landsat archive, IGARRS Symposium Proceeding, 2007.</w:t>
      </w:r>
    </w:p>
    <w:p w:rsidR="0053023C" w:rsidRPr="00BC4534" w:rsidRDefault="0053023C" w:rsidP="0053023C">
      <w:pPr>
        <w:pStyle w:val="Refs0"/>
        <w:autoSpaceDE w:val="0"/>
        <w:rPr>
          <w:szCs w:val="22"/>
        </w:rPr>
      </w:pPr>
      <w:r w:rsidRPr="00BC4534">
        <w:rPr>
          <w:szCs w:val="22"/>
        </w:rPr>
        <w:t xml:space="preserve">Goward, </w:t>
      </w:r>
      <w:r>
        <w:rPr>
          <w:szCs w:val="22"/>
        </w:rPr>
        <w:t>S.N.</w:t>
      </w:r>
      <w:r w:rsidRPr="00BC4534">
        <w:rPr>
          <w:szCs w:val="22"/>
        </w:rPr>
        <w:t xml:space="preserve">, </w:t>
      </w:r>
      <w:r>
        <w:rPr>
          <w:szCs w:val="22"/>
        </w:rPr>
        <w:t>J.G.</w:t>
      </w:r>
      <w:r w:rsidRPr="00BC4534">
        <w:rPr>
          <w:szCs w:val="22"/>
        </w:rPr>
        <w:t xml:space="preserve"> Masek, </w:t>
      </w:r>
      <w:r>
        <w:rPr>
          <w:szCs w:val="22"/>
        </w:rPr>
        <w:t xml:space="preserve">C. </w:t>
      </w:r>
      <w:r w:rsidRPr="00BC4534">
        <w:rPr>
          <w:szCs w:val="22"/>
        </w:rPr>
        <w:t xml:space="preserve">Huang, </w:t>
      </w:r>
      <w:r>
        <w:rPr>
          <w:szCs w:val="22"/>
        </w:rPr>
        <w:t xml:space="preserve">W. </w:t>
      </w:r>
      <w:r w:rsidRPr="00BC4534">
        <w:rPr>
          <w:szCs w:val="22"/>
        </w:rPr>
        <w:t xml:space="preserve">Cohen, , </w:t>
      </w:r>
      <w:r>
        <w:rPr>
          <w:szCs w:val="22"/>
        </w:rPr>
        <w:t xml:space="preserve">G. </w:t>
      </w:r>
      <w:r w:rsidRPr="00BC4534">
        <w:rPr>
          <w:szCs w:val="22"/>
        </w:rPr>
        <w:t xml:space="preserve">Moisen, </w:t>
      </w:r>
      <w:r>
        <w:rPr>
          <w:szCs w:val="22"/>
        </w:rPr>
        <w:t>R.</w:t>
      </w:r>
      <w:r w:rsidRPr="00BC4534">
        <w:rPr>
          <w:szCs w:val="22"/>
        </w:rPr>
        <w:t xml:space="preserve"> Kennedy, </w:t>
      </w:r>
      <w:r>
        <w:rPr>
          <w:szCs w:val="22"/>
        </w:rPr>
        <w:t xml:space="preserve">S. </w:t>
      </w:r>
      <w:r w:rsidRPr="00BC4534">
        <w:rPr>
          <w:szCs w:val="22"/>
        </w:rPr>
        <w:t>Powell</w:t>
      </w:r>
      <w:r>
        <w:rPr>
          <w:szCs w:val="22"/>
        </w:rPr>
        <w:t xml:space="preserve">, S. Healey, </w:t>
      </w:r>
      <w:r w:rsidRPr="00BC4534">
        <w:rPr>
          <w:szCs w:val="22"/>
        </w:rPr>
        <w:t xml:space="preserve"> </w:t>
      </w:r>
      <w:r>
        <w:rPr>
          <w:szCs w:val="22"/>
        </w:rPr>
        <w:t xml:space="preserve">N. </w:t>
      </w:r>
      <w:r w:rsidRPr="00BC4534">
        <w:rPr>
          <w:szCs w:val="22"/>
        </w:rPr>
        <w:t xml:space="preserve">Thomas, </w:t>
      </w:r>
      <w:r>
        <w:rPr>
          <w:szCs w:val="22"/>
        </w:rPr>
        <w:t xml:space="preserve">K. </w:t>
      </w:r>
      <w:r w:rsidRPr="00BC4534">
        <w:rPr>
          <w:szCs w:val="22"/>
        </w:rPr>
        <w:t xml:space="preserve"> Schleeweis</w:t>
      </w:r>
      <w:r w:rsidR="00AE253E">
        <w:rPr>
          <w:szCs w:val="22"/>
        </w:rPr>
        <w:t xml:space="preserve"> (</w:t>
      </w:r>
      <w:r w:rsidRPr="00BC4534">
        <w:rPr>
          <w:szCs w:val="22"/>
        </w:rPr>
        <w:t>2007</w:t>
      </w:r>
      <w:r w:rsidR="00AE253E">
        <w:rPr>
          <w:szCs w:val="22"/>
        </w:rPr>
        <w:t xml:space="preserve">). </w:t>
      </w:r>
      <w:r w:rsidRPr="00BC4534">
        <w:rPr>
          <w:szCs w:val="22"/>
        </w:rPr>
        <w:t xml:space="preserve"> </w:t>
      </w:r>
      <w:r w:rsidRPr="00D34926">
        <w:rPr>
          <w:szCs w:val="22"/>
        </w:rPr>
        <w:t>US Forest Disturbance and Regrowth Assessment from the Landsat Record in support of the North American Carbon Program (NACP)</w:t>
      </w:r>
      <w:r w:rsidRPr="00BC4534">
        <w:rPr>
          <w:szCs w:val="22"/>
        </w:rPr>
        <w:t xml:space="preserve">. </w:t>
      </w:r>
      <w:r w:rsidRPr="00D34926">
        <w:rPr>
          <w:i/>
          <w:szCs w:val="22"/>
        </w:rPr>
        <w:t>Assoc. Amer. Geographers Annual Meeting</w:t>
      </w:r>
      <w:r w:rsidRPr="00BC4534">
        <w:rPr>
          <w:szCs w:val="22"/>
        </w:rPr>
        <w:t>, San Francisco, CA, April 20, 2007.</w:t>
      </w:r>
    </w:p>
    <w:p w:rsidR="0053023C" w:rsidRPr="00BC4534" w:rsidRDefault="0053023C" w:rsidP="00A47BC7">
      <w:pPr>
        <w:pStyle w:val="Refs0"/>
      </w:pPr>
      <w:r w:rsidRPr="00BC4534">
        <w:t xml:space="preserve">Goward, N.S., Masek, J.G., Huang, C., Cohen, W., Moisen, G. Kennedy, R. Powell, S., Healey, S. </w:t>
      </w:r>
      <w:r w:rsidR="00AE253E">
        <w:t>(</w:t>
      </w:r>
      <w:r w:rsidRPr="00BC4534">
        <w:t>2007</w:t>
      </w:r>
      <w:r w:rsidR="00AE253E">
        <w:t xml:space="preserve">). </w:t>
      </w:r>
      <w:r w:rsidRPr="00D34926">
        <w:t xml:space="preserve">Recent </w:t>
      </w:r>
      <w:r w:rsidR="00AE253E">
        <w:t>t</w:t>
      </w:r>
      <w:r w:rsidRPr="00D34926">
        <w:t xml:space="preserve">rends in U.S. </w:t>
      </w:r>
      <w:r w:rsidR="00AE253E">
        <w:t>f</w:t>
      </w:r>
      <w:r w:rsidRPr="00D34926">
        <w:t xml:space="preserve">orest </w:t>
      </w:r>
      <w:r w:rsidR="00AE253E">
        <w:t>d</w:t>
      </w:r>
      <w:r w:rsidRPr="00D34926">
        <w:t xml:space="preserve">isturbance and </w:t>
      </w:r>
      <w:r w:rsidR="00AE253E">
        <w:t>r</w:t>
      </w:r>
      <w:r w:rsidRPr="00D34926">
        <w:t xml:space="preserve">egrowth from Landsat and USFS FIA :  A </w:t>
      </w:r>
      <w:r w:rsidR="00AE253E">
        <w:t>c</w:t>
      </w:r>
      <w:r w:rsidRPr="00D34926">
        <w:t xml:space="preserve">ontribution to the North America Carbon Program. </w:t>
      </w:r>
      <w:r>
        <w:t xml:space="preserve"> </w:t>
      </w:r>
      <w:r w:rsidRPr="00D34926">
        <w:rPr>
          <w:i/>
        </w:rPr>
        <w:t>North American Carbon Program Meeting</w:t>
      </w:r>
      <w:r w:rsidRPr="00BC4534">
        <w:t>, Colorado Springs, CO, January 20, 2007.</w:t>
      </w:r>
    </w:p>
    <w:p w:rsidR="006D2A4D" w:rsidRPr="00BC4534" w:rsidRDefault="006D2A4D" w:rsidP="00A47BC7">
      <w:pPr>
        <w:pStyle w:val="Refs0"/>
        <w:rPr>
          <w:vertAlign w:val="superscript"/>
        </w:rPr>
      </w:pPr>
      <w:r>
        <w:t>Huang, C.</w:t>
      </w:r>
      <w:r w:rsidRPr="00BC4534">
        <w:t>, S. N. Goward, J. G. Masek</w:t>
      </w:r>
      <w:r>
        <w:t xml:space="preserve"> (2006)</w:t>
      </w:r>
      <w:r w:rsidRPr="00C976B6">
        <w:rPr>
          <w:i/>
        </w:rPr>
        <w:t xml:space="preserve">. </w:t>
      </w:r>
      <w:r w:rsidRPr="00C976B6">
        <w:t>Quantifying forest disturbance and regrowth in support of the North American Carbon Program</w:t>
      </w:r>
      <w:r w:rsidRPr="00BC4534">
        <w:rPr>
          <w:u w:val="single"/>
        </w:rPr>
        <w:t xml:space="preserve">, </w:t>
      </w:r>
      <w:r w:rsidRPr="00C976B6">
        <w:rPr>
          <w:i/>
        </w:rPr>
        <w:t>Amer</w:t>
      </w:r>
      <w:r>
        <w:rPr>
          <w:i/>
        </w:rPr>
        <w:t>ican</w:t>
      </w:r>
      <w:r w:rsidR="00A95C64">
        <w:rPr>
          <w:i/>
        </w:rPr>
        <w:t xml:space="preserve"> Geophysical Union </w:t>
      </w:r>
      <w:r w:rsidRPr="00C976B6">
        <w:rPr>
          <w:i/>
        </w:rPr>
        <w:t>Annual Fall Meeting</w:t>
      </w:r>
      <w:r w:rsidRPr="00BC4534">
        <w:t>, December, 2006, San Francisco, California.</w:t>
      </w:r>
    </w:p>
    <w:p w:rsidR="006D2A4D" w:rsidRPr="00BC4534" w:rsidRDefault="006D2A4D" w:rsidP="00A47BC7">
      <w:pPr>
        <w:pStyle w:val="Refs0"/>
      </w:pPr>
      <w:r w:rsidRPr="00BC4534">
        <w:lastRenderedPageBreak/>
        <w:t>Goward, S. N., Masek, J., Cohen, W, Moisen</w:t>
      </w:r>
      <w:r>
        <w:t xml:space="preserve"> (2006).</w:t>
      </w:r>
      <w:r w:rsidRPr="00BC4534">
        <w:t xml:space="preserve">, G. </w:t>
      </w:r>
      <w:r w:rsidRPr="00C976B6">
        <w:rPr>
          <w:bCs/>
        </w:rPr>
        <w:t>North American Forest Disturbance and Regrowth since 1</w:t>
      </w:r>
      <w:r>
        <w:rPr>
          <w:bCs/>
        </w:rPr>
        <w:t>972.</w:t>
      </w:r>
      <w:r w:rsidRPr="00C976B6">
        <w:rPr>
          <w:bCs/>
        </w:rPr>
        <w:t xml:space="preserve"> </w:t>
      </w:r>
      <w:r w:rsidRPr="00C976B6">
        <w:rPr>
          <w:bCs/>
          <w:i/>
        </w:rPr>
        <w:t>NASA Land Use and Land Cover Program Workshop</w:t>
      </w:r>
      <w:r w:rsidRPr="00BC4534">
        <w:rPr>
          <w:bCs/>
        </w:rPr>
        <w:t>, University of Maryland University College, April 12, 2006.</w:t>
      </w:r>
    </w:p>
    <w:p w:rsidR="0053023C" w:rsidRPr="00BC4534" w:rsidRDefault="0053023C" w:rsidP="00A47BC7">
      <w:pPr>
        <w:pStyle w:val="Refs0"/>
      </w:pPr>
      <w:r w:rsidRPr="00BC4534">
        <w:t>Powell, S.L</w:t>
      </w:r>
      <w:r w:rsidRPr="00BC4534">
        <w:rPr>
          <w:b/>
        </w:rPr>
        <w:t xml:space="preserve">, </w:t>
      </w:r>
      <w:r w:rsidRPr="00BC4534">
        <w:t xml:space="preserve">W.B. Cohen, S.P. Healey, R.E. Kennedy, G.G. Moisen, S.N. Goward, J.G. Masek, C. Huang.  </w:t>
      </w:r>
      <w:r w:rsidR="00AE253E">
        <w:t>(</w:t>
      </w:r>
      <w:r w:rsidRPr="00BC4534">
        <w:t>2006</w:t>
      </w:r>
      <w:r w:rsidR="00AE253E">
        <w:t>)</w:t>
      </w:r>
      <w:r w:rsidRPr="00BC4534">
        <w:t xml:space="preserve">.  </w:t>
      </w:r>
      <w:r w:rsidRPr="00D34926">
        <w:t xml:space="preserve">Integration of Forest Inventory Data with Landsat Time Series Data for Characterization of Forest Disturbance and Regrowth: Joint Objectives of the North American Carbon Program (NACP) and Forest Inventory and Analysis (FIA).  </w:t>
      </w:r>
      <w:r w:rsidRPr="00D34926">
        <w:rPr>
          <w:i/>
        </w:rPr>
        <w:t>Joint Workshop on NASA Biodiversity, Terrestrial Ecology, and Related Applied Sciences</w:t>
      </w:r>
      <w:r w:rsidRPr="00BC4534">
        <w:t>, College Park, MD.</w:t>
      </w:r>
    </w:p>
    <w:p w:rsidR="0053023C" w:rsidRPr="00BC4534" w:rsidRDefault="0053023C" w:rsidP="00A47BC7">
      <w:pPr>
        <w:pStyle w:val="Refs0"/>
        <w:rPr>
          <w:color w:val="000000"/>
        </w:rPr>
      </w:pPr>
      <w:r w:rsidRPr="00BC4534">
        <w:rPr>
          <w:color w:val="000000"/>
        </w:rPr>
        <w:t xml:space="preserve">Moisen, G.G., S.P. Healey, W.B. Cohen, S.N. Goward, J.G. Masek, S.L. Powell, R.E. Kennedy, C. Huang. </w:t>
      </w:r>
      <w:r w:rsidR="00AE253E">
        <w:rPr>
          <w:color w:val="000000"/>
        </w:rPr>
        <w:t>(</w:t>
      </w:r>
      <w:r w:rsidRPr="00BC4534">
        <w:rPr>
          <w:color w:val="000000"/>
        </w:rPr>
        <w:t>2006</w:t>
      </w:r>
      <w:r w:rsidR="00AE253E">
        <w:rPr>
          <w:color w:val="000000"/>
        </w:rPr>
        <w:t>)</w:t>
      </w:r>
      <w:r w:rsidRPr="00BC4534">
        <w:rPr>
          <w:color w:val="000000"/>
        </w:rPr>
        <w:t xml:space="preserve">. </w:t>
      </w:r>
      <w:r w:rsidRPr="00D34926">
        <w:rPr>
          <w:color w:val="000000"/>
        </w:rPr>
        <w:t>Forest Inventory and Analysis and the North American Carbon Program: a model for collaboration</w:t>
      </w:r>
      <w:r w:rsidRPr="00BC4534">
        <w:rPr>
          <w:color w:val="000000"/>
        </w:rPr>
        <w:t xml:space="preserve">, poster presented at the </w:t>
      </w:r>
      <w:r w:rsidRPr="00BC4534">
        <w:rPr>
          <w:i/>
          <w:color w:val="000000"/>
        </w:rPr>
        <w:t>NASA Carbon Cycle and Ecosystems Joint Workshop on NASA Biodiversity, Terrestrial Ecology, and Related Applied Sciences</w:t>
      </w:r>
      <w:r w:rsidRPr="00BC4534">
        <w:rPr>
          <w:color w:val="000000"/>
        </w:rPr>
        <w:t xml:space="preserve">, 21-25 August 21-25, University of Maryland Conference Center, College Park. </w:t>
      </w:r>
    </w:p>
    <w:p w:rsidR="0053023C" w:rsidRPr="00BC4534" w:rsidRDefault="0053023C" w:rsidP="00A47BC7">
      <w:pPr>
        <w:pStyle w:val="Refs0"/>
      </w:pPr>
      <w:r w:rsidRPr="00BC4534">
        <w:t xml:space="preserve">Kennedy, R.E., Cohen, W.B. Moisen, G.G., Goward, </w:t>
      </w:r>
      <w:r w:rsidR="009B4321">
        <w:t xml:space="preserve">S.N., Wulder, M., Powell, S.L, </w:t>
      </w:r>
      <w:r w:rsidRPr="00BC4534">
        <w:t>Masek, J.G., Huang, C., Healey, S.P</w:t>
      </w:r>
      <w:r w:rsidRPr="00D34926">
        <w:t>.</w:t>
      </w:r>
      <w:r w:rsidR="00AE253E">
        <w:t xml:space="preserve"> (2006).</w:t>
      </w:r>
      <w:r w:rsidRPr="00D34926">
        <w:t xml:space="preserve"> A sample design for Landsat-based estimation of national trends in forest disturbance and regrowth.</w:t>
      </w:r>
      <w:r w:rsidRPr="00BC4534">
        <w:t xml:space="preserve"> </w:t>
      </w:r>
      <w:r>
        <w:t xml:space="preserve"> </w:t>
      </w:r>
      <w:r w:rsidRPr="00D34926">
        <w:rPr>
          <w:i/>
        </w:rPr>
        <w:t>Joint Workshop on NASA Biodiversity, Terrestrial Ecology, and Related Applied Science</w:t>
      </w:r>
      <w:r w:rsidRPr="00BC4534">
        <w:t xml:space="preserve">, Adelphi, MD, August 21-25, 2006. </w:t>
      </w:r>
    </w:p>
    <w:p w:rsidR="0053023C" w:rsidRPr="00BC4534" w:rsidRDefault="0053023C" w:rsidP="00A47BC7">
      <w:pPr>
        <w:pStyle w:val="Refs0"/>
        <w:rPr>
          <w:b/>
        </w:rPr>
      </w:pPr>
      <w:r w:rsidRPr="00BC4534">
        <w:t xml:space="preserve">Chengquan H. Goward, S. N., Masek, J. Thomas, N. and Powell, S. </w:t>
      </w:r>
      <w:proofErr w:type="spellStart"/>
      <w:r w:rsidRPr="00BC4534">
        <w:t>Scheleeweis</w:t>
      </w:r>
      <w:proofErr w:type="spellEnd"/>
      <w:r w:rsidRPr="00BC4534">
        <w:t>, K.</w:t>
      </w:r>
      <w:r w:rsidR="00AE253E">
        <w:t xml:space="preserve"> (2006). </w:t>
      </w:r>
      <w:r w:rsidRPr="00D34926">
        <w:rPr>
          <w:rStyle w:val="Strong"/>
          <w:b w:val="0"/>
          <w:szCs w:val="22"/>
        </w:rPr>
        <w:t>Reconstruct forest disturbance history using Landsat data: methodology development and preliminary results.</w:t>
      </w:r>
      <w:r w:rsidRPr="00BC4534">
        <w:rPr>
          <w:b/>
        </w:rPr>
        <w:t xml:space="preserve"> </w:t>
      </w:r>
      <w:r w:rsidRPr="00D34926">
        <w:rPr>
          <w:rStyle w:val="Strong"/>
          <w:b w:val="0"/>
          <w:i/>
          <w:szCs w:val="22"/>
        </w:rPr>
        <w:t>NASA Terrestrial Ecology and Applied Sciences Workshop</w:t>
      </w:r>
      <w:r w:rsidRPr="00BC4534">
        <w:rPr>
          <w:rStyle w:val="Strong"/>
          <w:b w:val="0"/>
          <w:szCs w:val="22"/>
        </w:rPr>
        <w:t>, University of</w:t>
      </w:r>
      <w:r w:rsidR="009B4321">
        <w:rPr>
          <w:rStyle w:val="Strong"/>
          <w:b w:val="0"/>
          <w:szCs w:val="22"/>
        </w:rPr>
        <w:t xml:space="preserve"> Maryland, University College, </w:t>
      </w:r>
      <w:r w:rsidRPr="00BC4534">
        <w:rPr>
          <w:rStyle w:val="Strong"/>
          <w:b w:val="0"/>
          <w:szCs w:val="22"/>
        </w:rPr>
        <w:t>25 August 2006.</w:t>
      </w:r>
    </w:p>
    <w:p w:rsidR="0053023C" w:rsidRPr="00BC4534" w:rsidRDefault="0053023C" w:rsidP="00A47BC7">
      <w:pPr>
        <w:pStyle w:val="Refs0"/>
      </w:pPr>
      <w:r w:rsidRPr="00BC4534">
        <w:t xml:space="preserve">Goward, S. N., Masek, J. Cohen, W. B., Moisen, G. G. </w:t>
      </w:r>
      <w:r w:rsidR="00AE253E">
        <w:t xml:space="preserve">(2006). </w:t>
      </w:r>
      <w:r w:rsidRPr="00D34926">
        <w:rPr>
          <w:rStyle w:val="Strong"/>
          <w:b w:val="0"/>
          <w:szCs w:val="22"/>
        </w:rPr>
        <w:t>Recent Trends in U.S. Forest Disturbance and Reg</w:t>
      </w:r>
      <w:r w:rsidR="009B4321">
        <w:rPr>
          <w:rStyle w:val="Strong"/>
          <w:b w:val="0"/>
          <w:szCs w:val="22"/>
        </w:rPr>
        <w:t>rowth from Landsat and USFS FIA</w:t>
      </w:r>
      <w:r w:rsidRPr="00D34926">
        <w:rPr>
          <w:rStyle w:val="Strong"/>
          <w:b w:val="0"/>
          <w:szCs w:val="22"/>
        </w:rPr>
        <w:t>: A Contribution to the North America Carbon Program</w:t>
      </w:r>
      <w:r w:rsidRPr="00BC4534">
        <w:rPr>
          <w:rStyle w:val="Strong"/>
          <w:b w:val="0"/>
          <w:szCs w:val="22"/>
        </w:rPr>
        <w:t xml:space="preserve">, </w:t>
      </w:r>
      <w:r w:rsidRPr="00D34926">
        <w:rPr>
          <w:rStyle w:val="Strong"/>
          <w:b w:val="0"/>
          <w:i/>
          <w:szCs w:val="22"/>
        </w:rPr>
        <w:t>NASA Terrestrial Ecology and Applied Sciences Workshop</w:t>
      </w:r>
      <w:r w:rsidRPr="00BC4534">
        <w:rPr>
          <w:rStyle w:val="Strong"/>
          <w:b w:val="0"/>
          <w:szCs w:val="22"/>
        </w:rPr>
        <w:t>, University of</w:t>
      </w:r>
      <w:r w:rsidR="009B4321">
        <w:rPr>
          <w:rStyle w:val="Strong"/>
          <w:b w:val="0"/>
          <w:szCs w:val="22"/>
        </w:rPr>
        <w:t xml:space="preserve"> Maryland, University College, </w:t>
      </w:r>
      <w:r w:rsidRPr="00BC4534">
        <w:rPr>
          <w:rStyle w:val="Strong"/>
          <w:b w:val="0"/>
          <w:szCs w:val="22"/>
        </w:rPr>
        <w:t>25 August 2006</w:t>
      </w:r>
    </w:p>
    <w:p w:rsidR="0053023C" w:rsidRPr="00BC4534" w:rsidRDefault="0053023C" w:rsidP="00A47BC7">
      <w:pPr>
        <w:pStyle w:val="Refs0"/>
      </w:pPr>
      <w:r w:rsidRPr="00BC4534">
        <w:t>Arvidson, T., Goward, S. N., Williams, D.</w:t>
      </w:r>
      <w:r w:rsidR="00DD1ED1">
        <w:t>L.</w:t>
      </w:r>
      <w:r w:rsidR="00AE253E">
        <w:t xml:space="preserve"> (2006</w:t>
      </w:r>
      <w:r w:rsidR="00DD1ED1">
        <w:t xml:space="preserve">). </w:t>
      </w:r>
      <w:r w:rsidRPr="00E07A59">
        <w:t xml:space="preserve">Characterizing the Landsat </w:t>
      </w:r>
      <w:r w:rsidR="00DD1ED1">
        <w:t>g</w:t>
      </w:r>
      <w:r w:rsidRPr="00E07A59">
        <w:t xml:space="preserve">lobal </w:t>
      </w:r>
      <w:r w:rsidR="00DD1ED1">
        <w:t>l</w:t>
      </w:r>
      <w:r w:rsidRPr="00E07A59">
        <w:t>ong-</w:t>
      </w:r>
      <w:r w:rsidR="00DD1ED1">
        <w:t>t</w:t>
      </w:r>
      <w:r w:rsidRPr="00E07A59">
        <w:t xml:space="preserve">erm </w:t>
      </w:r>
      <w:r w:rsidR="00DD1ED1">
        <w:t>d</w:t>
      </w:r>
      <w:r w:rsidRPr="00E07A59">
        <w:t xml:space="preserve">ata </w:t>
      </w:r>
      <w:r w:rsidR="00DD1ED1">
        <w:t>r</w:t>
      </w:r>
      <w:r w:rsidRPr="00E07A59">
        <w:t>ecord</w:t>
      </w:r>
      <w:r w:rsidR="00DD1ED1">
        <w:rPr>
          <w:u w:val="single"/>
        </w:rPr>
        <w:t xml:space="preserve">, </w:t>
      </w:r>
      <w:r w:rsidRPr="00D34926">
        <w:rPr>
          <w:rFonts w:cs="Arial"/>
          <w:i/>
        </w:rPr>
        <w:t>13th Australasian Remote Sensing and Photogrammetry Conference</w:t>
      </w:r>
      <w:r>
        <w:t xml:space="preserve">, Canberra </w:t>
      </w:r>
      <w:r w:rsidRPr="00BC4534">
        <w:t>Australia, October 2006.</w:t>
      </w:r>
    </w:p>
    <w:p w:rsidR="0053023C" w:rsidRPr="00BC4534" w:rsidRDefault="0053023C" w:rsidP="00A47BC7">
      <w:pPr>
        <w:pStyle w:val="Refs0"/>
      </w:pPr>
      <w:r w:rsidRPr="00BC4534">
        <w:t xml:space="preserve"> Arvidson, T., Williams, </w:t>
      </w:r>
      <w:r w:rsidR="00AE253E">
        <w:t>D. L., Goward, S N., Franks, S. (2005).</w:t>
      </w:r>
      <w:r w:rsidRPr="00BC4534">
        <w:t xml:space="preserve"> </w:t>
      </w:r>
      <w:r w:rsidRPr="00D34926">
        <w:t>The Landsat Long-Term Data Record: Characterization and Compilation</w:t>
      </w:r>
      <w:r w:rsidRPr="00BC4534">
        <w:rPr>
          <w:u w:val="single"/>
        </w:rPr>
        <w:t>.</w:t>
      </w:r>
      <w:r w:rsidRPr="00BC4534">
        <w:t xml:space="preserve"> </w:t>
      </w:r>
      <w:r w:rsidRPr="00D34926">
        <w:rPr>
          <w:i/>
        </w:rPr>
        <w:t>16</w:t>
      </w:r>
      <w:r w:rsidRPr="00D34926">
        <w:rPr>
          <w:i/>
          <w:vertAlign w:val="superscript"/>
        </w:rPr>
        <w:t>th</w:t>
      </w:r>
      <w:r w:rsidRPr="00D34926">
        <w:rPr>
          <w:i/>
        </w:rPr>
        <w:t xml:space="preserve"> Pecora Conference</w:t>
      </w:r>
      <w:r w:rsidRPr="00BC4534">
        <w:t xml:space="preserve">, Sioux Falls, South Dakota, 26 October 2005  </w:t>
      </w:r>
    </w:p>
    <w:p w:rsidR="0053023C" w:rsidRPr="00BC4534" w:rsidRDefault="0053023C" w:rsidP="00A47BC7">
      <w:pPr>
        <w:pStyle w:val="Refs0"/>
        <w:rPr>
          <w:szCs w:val="22"/>
        </w:rPr>
      </w:pPr>
      <w:bookmarkStart w:id="7" w:name="OLE_LINK5"/>
      <w:bookmarkStart w:id="8" w:name="OLE_LINK6"/>
      <w:r w:rsidRPr="00BC4534">
        <w:rPr>
          <w:szCs w:val="22"/>
        </w:rPr>
        <w:t>Goward, S. N., Masek, J, Cohen, W., Moisen, G., Huang, C.</w:t>
      </w:r>
      <w:r w:rsidR="00AE253E">
        <w:rPr>
          <w:szCs w:val="22"/>
        </w:rPr>
        <w:t xml:space="preserve"> (2005)</w:t>
      </w:r>
      <w:r w:rsidRPr="00BC4534">
        <w:rPr>
          <w:szCs w:val="22"/>
        </w:rPr>
        <w:t xml:space="preserve">, </w:t>
      </w:r>
      <w:r w:rsidRPr="00D34926">
        <w:rPr>
          <w:bCs/>
          <w:szCs w:val="22"/>
        </w:rPr>
        <w:t>Landsat Data Quality and Preprocessing</w:t>
      </w:r>
      <w:r w:rsidRPr="00BC4534">
        <w:rPr>
          <w:b/>
          <w:bCs/>
          <w:szCs w:val="22"/>
          <w:u w:val="single"/>
        </w:rPr>
        <w:t xml:space="preserve">,  </w:t>
      </w:r>
      <w:r w:rsidRPr="00D34926">
        <w:rPr>
          <w:bCs/>
          <w:i/>
          <w:szCs w:val="22"/>
        </w:rPr>
        <w:t>Briefing to NASA HQ North American Carbon Program managers</w:t>
      </w:r>
      <w:r w:rsidRPr="00BC4534">
        <w:rPr>
          <w:bCs/>
          <w:szCs w:val="22"/>
        </w:rPr>
        <w:t>, NASA HQ, Washington D.C. 15July 2005.</w:t>
      </w:r>
    </w:p>
    <w:p w:rsidR="0053023C" w:rsidRPr="00BC4534" w:rsidRDefault="0053023C" w:rsidP="00A47BC7">
      <w:pPr>
        <w:pStyle w:val="Refs0"/>
        <w:rPr>
          <w:szCs w:val="22"/>
        </w:rPr>
      </w:pPr>
      <w:r w:rsidRPr="00BC4534">
        <w:rPr>
          <w:szCs w:val="22"/>
        </w:rPr>
        <w:t>Justice, C.O. and Goward, S.N.</w:t>
      </w:r>
      <w:r w:rsidR="00AE253E">
        <w:rPr>
          <w:szCs w:val="22"/>
        </w:rPr>
        <w:t xml:space="preserve"> (2005)</w:t>
      </w:r>
      <w:r w:rsidRPr="00BC4534">
        <w:rPr>
          <w:szCs w:val="22"/>
        </w:rPr>
        <w:t xml:space="preserve"> </w:t>
      </w:r>
      <w:r w:rsidRPr="00D34926">
        <w:rPr>
          <w:bCs/>
          <w:szCs w:val="22"/>
        </w:rPr>
        <w:t>Landsat-</w:t>
      </w:r>
      <w:r w:rsidR="00AE253E">
        <w:rPr>
          <w:bCs/>
          <w:szCs w:val="22"/>
        </w:rPr>
        <w:t>t</w:t>
      </w:r>
      <w:r w:rsidRPr="00D34926">
        <w:rPr>
          <w:bCs/>
          <w:szCs w:val="22"/>
        </w:rPr>
        <w:t xml:space="preserve">ype </w:t>
      </w:r>
      <w:r w:rsidR="00AE253E">
        <w:rPr>
          <w:bCs/>
          <w:szCs w:val="22"/>
        </w:rPr>
        <w:t>o</w:t>
      </w:r>
      <w:r w:rsidRPr="00D34926">
        <w:rPr>
          <w:bCs/>
          <w:szCs w:val="22"/>
        </w:rPr>
        <w:t xml:space="preserve">bservations: Needs for </w:t>
      </w:r>
      <w:r w:rsidR="00AE253E">
        <w:rPr>
          <w:bCs/>
          <w:szCs w:val="22"/>
        </w:rPr>
        <w:t>g</w:t>
      </w:r>
      <w:r w:rsidRPr="00D34926">
        <w:rPr>
          <w:bCs/>
          <w:szCs w:val="22"/>
        </w:rPr>
        <w:t xml:space="preserve">lobal </w:t>
      </w:r>
      <w:r w:rsidR="00AE253E">
        <w:rPr>
          <w:bCs/>
          <w:szCs w:val="22"/>
        </w:rPr>
        <w:t>l</w:t>
      </w:r>
      <w:r w:rsidRPr="00D34926">
        <w:rPr>
          <w:bCs/>
          <w:szCs w:val="22"/>
        </w:rPr>
        <w:t xml:space="preserve">and </w:t>
      </w:r>
      <w:r w:rsidR="00AE253E">
        <w:rPr>
          <w:bCs/>
          <w:szCs w:val="22"/>
        </w:rPr>
        <w:t>s</w:t>
      </w:r>
      <w:r w:rsidRPr="00D34926">
        <w:rPr>
          <w:bCs/>
          <w:szCs w:val="22"/>
        </w:rPr>
        <w:t>cience</w:t>
      </w:r>
      <w:r w:rsidRPr="00BC4534">
        <w:rPr>
          <w:bCs/>
          <w:szCs w:val="22"/>
          <w:u w:val="single"/>
        </w:rPr>
        <w:t>,</w:t>
      </w:r>
      <w:r>
        <w:rPr>
          <w:rFonts w:cs="ZWAdobeF"/>
          <w:bCs/>
          <w:szCs w:val="22"/>
        </w:rPr>
        <w:t xml:space="preserve"> </w:t>
      </w:r>
      <w:r w:rsidRPr="00D34926">
        <w:rPr>
          <w:bCs/>
          <w:i/>
          <w:szCs w:val="22"/>
        </w:rPr>
        <w:t>American Society for Photogrammetry and Remote Sensing</w:t>
      </w:r>
      <w:r w:rsidRPr="00BC4534">
        <w:rPr>
          <w:bCs/>
          <w:szCs w:val="22"/>
        </w:rPr>
        <w:t>, Baltimore, Maryland,10 March 2005.</w:t>
      </w:r>
      <w:r w:rsidRPr="00BC4534">
        <w:rPr>
          <w:bCs/>
          <w:szCs w:val="22"/>
          <w:u w:val="single"/>
        </w:rPr>
        <w:t xml:space="preserve"> </w:t>
      </w:r>
    </w:p>
    <w:bookmarkEnd w:id="7"/>
    <w:bookmarkEnd w:id="8"/>
    <w:p w:rsidR="0053023C" w:rsidRPr="00BC4534" w:rsidRDefault="0053023C" w:rsidP="00A47BC7">
      <w:pPr>
        <w:pStyle w:val="Refs0"/>
        <w:rPr>
          <w:szCs w:val="22"/>
        </w:rPr>
      </w:pPr>
      <w:r w:rsidRPr="00BC4534">
        <w:rPr>
          <w:szCs w:val="22"/>
        </w:rPr>
        <w:t xml:space="preserve">Goward, S. N., A. F. H. Goetz, K. J. Thome, S. L. </w:t>
      </w:r>
      <w:proofErr w:type="spellStart"/>
      <w:r w:rsidRPr="00BC4534">
        <w:rPr>
          <w:szCs w:val="22"/>
        </w:rPr>
        <w:t>Ustin</w:t>
      </w:r>
      <w:proofErr w:type="spellEnd"/>
      <w:r w:rsidRPr="00BC4534">
        <w:rPr>
          <w:szCs w:val="22"/>
        </w:rPr>
        <w:t>, J. R. Schott, J. R. G. Townshend, C. E. Woodcock, T. Koger,  J. Pearlman, R. W. Tuner</w:t>
      </w:r>
      <w:r w:rsidR="00AE253E">
        <w:rPr>
          <w:szCs w:val="22"/>
        </w:rPr>
        <w:t xml:space="preserve"> (2002).</w:t>
      </w:r>
      <w:r w:rsidRPr="00BC4534">
        <w:rPr>
          <w:szCs w:val="22"/>
        </w:rPr>
        <w:t xml:space="preserve"> </w:t>
      </w:r>
      <w:r>
        <w:rPr>
          <w:rFonts w:cs="ZWAdobeF"/>
          <w:szCs w:val="22"/>
        </w:rPr>
        <w:t xml:space="preserve"> </w:t>
      </w:r>
      <w:r w:rsidRPr="00D34926">
        <w:rPr>
          <w:szCs w:val="22"/>
        </w:rPr>
        <w:t>The RESOURCE21 science advisory board: Recommendations for an observatory to continue the Landsat mission heritage.</w:t>
      </w:r>
      <w:r w:rsidRPr="00BC4534">
        <w:rPr>
          <w:szCs w:val="22"/>
          <w:u w:val="single"/>
        </w:rPr>
        <w:t xml:space="preserve"> </w:t>
      </w:r>
      <w:r>
        <w:rPr>
          <w:rFonts w:cs="ZWAdobeF"/>
          <w:szCs w:val="22"/>
        </w:rPr>
        <w:t xml:space="preserve"> </w:t>
      </w:r>
      <w:r w:rsidRPr="00BC4534">
        <w:rPr>
          <w:szCs w:val="22"/>
        </w:rPr>
        <w:t xml:space="preserve"> </w:t>
      </w:r>
      <w:r w:rsidRPr="00D34926">
        <w:rPr>
          <w:i/>
          <w:szCs w:val="22"/>
        </w:rPr>
        <w:t>Proceedings of the Pecora 15/Land Satellite Information IV</w:t>
      </w:r>
      <w:r w:rsidRPr="00BC4534">
        <w:rPr>
          <w:szCs w:val="22"/>
        </w:rPr>
        <w:t xml:space="preserve">.  Denver, Colorado, November 2002. </w:t>
      </w:r>
    </w:p>
    <w:p w:rsidR="0053023C" w:rsidRPr="00BC4534" w:rsidRDefault="0053023C" w:rsidP="00A47BC7">
      <w:pPr>
        <w:pStyle w:val="Refs0"/>
        <w:rPr>
          <w:noProof/>
          <w:szCs w:val="22"/>
        </w:rPr>
      </w:pPr>
      <w:r w:rsidRPr="00BC4534">
        <w:rPr>
          <w:noProof/>
          <w:szCs w:val="22"/>
        </w:rPr>
        <w:t>Arvidson, T., J. Gasch, and  S. N. Goward</w:t>
      </w:r>
      <w:r w:rsidR="00AE253E">
        <w:rPr>
          <w:noProof/>
          <w:szCs w:val="22"/>
        </w:rPr>
        <w:t xml:space="preserve"> (2000).</w:t>
      </w:r>
      <w:r>
        <w:rPr>
          <w:rFonts w:cs="ZWAdobeF"/>
          <w:noProof/>
          <w:szCs w:val="22"/>
        </w:rPr>
        <w:t xml:space="preserve"> </w:t>
      </w:r>
      <w:r w:rsidRPr="00D34926">
        <w:rPr>
          <w:noProof/>
          <w:szCs w:val="22"/>
        </w:rPr>
        <w:t xml:space="preserve">A </w:t>
      </w:r>
      <w:r w:rsidR="00AE253E">
        <w:rPr>
          <w:noProof/>
          <w:szCs w:val="22"/>
        </w:rPr>
        <w:t>t</w:t>
      </w:r>
      <w:r w:rsidRPr="00D34926">
        <w:rPr>
          <w:noProof/>
          <w:szCs w:val="22"/>
        </w:rPr>
        <w:t xml:space="preserve">ool for </w:t>
      </w:r>
      <w:r w:rsidR="00AE253E">
        <w:rPr>
          <w:noProof/>
          <w:szCs w:val="22"/>
        </w:rPr>
        <w:t>t</w:t>
      </w:r>
      <w:r w:rsidRPr="00D34926">
        <w:rPr>
          <w:noProof/>
          <w:szCs w:val="22"/>
        </w:rPr>
        <w:t xml:space="preserve">aking the </w:t>
      </w:r>
      <w:r w:rsidR="00AE253E">
        <w:rPr>
          <w:noProof/>
          <w:szCs w:val="22"/>
        </w:rPr>
        <w:t>p</w:t>
      </w:r>
      <w:r w:rsidRPr="00D34926">
        <w:rPr>
          <w:noProof/>
          <w:szCs w:val="22"/>
        </w:rPr>
        <w:t xml:space="preserve">ulse of the </w:t>
      </w:r>
      <w:r w:rsidR="00AE253E">
        <w:rPr>
          <w:noProof/>
          <w:szCs w:val="22"/>
        </w:rPr>
        <w:t>p</w:t>
      </w:r>
      <w:r w:rsidRPr="00D34926">
        <w:rPr>
          <w:noProof/>
          <w:szCs w:val="22"/>
        </w:rPr>
        <w:t xml:space="preserve">lanet -- The </w:t>
      </w:r>
      <w:r w:rsidR="00AE253E">
        <w:rPr>
          <w:noProof/>
          <w:szCs w:val="22"/>
        </w:rPr>
        <w:t>l</w:t>
      </w:r>
      <w:r w:rsidRPr="00D34926">
        <w:rPr>
          <w:noProof/>
          <w:szCs w:val="22"/>
        </w:rPr>
        <w:t xml:space="preserve">ong Term </w:t>
      </w:r>
      <w:r w:rsidR="00AE253E">
        <w:rPr>
          <w:noProof/>
          <w:szCs w:val="22"/>
        </w:rPr>
        <w:t>a</w:t>
      </w:r>
      <w:r w:rsidRPr="00D34926">
        <w:rPr>
          <w:noProof/>
          <w:szCs w:val="22"/>
        </w:rPr>
        <w:t xml:space="preserve">cquisition </w:t>
      </w:r>
      <w:r w:rsidR="00AE253E">
        <w:rPr>
          <w:noProof/>
          <w:szCs w:val="22"/>
        </w:rPr>
        <w:t>p</w:t>
      </w:r>
      <w:r w:rsidRPr="00D34926">
        <w:rPr>
          <w:noProof/>
          <w:szCs w:val="22"/>
        </w:rPr>
        <w:t xml:space="preserve">lan Intelligently </w:t>
      </w:r>
      <w:r w:rsidR="00AE253E">
        <w:rPr>
          <w:noProof/>
          <w:szCs w:val="22"/>
        </w:rPr>
        <w:t>s</w:t>
      </w:r>
      <w:r w:rsidRPr="00D34926">
        <w:rPr>
          <w:noProof/>
          <w:szCs w:val="22"/>
        </w:rPr>
        <w:t xml:space="preserve">tocks the Landsat 7 </w:t>
      </w:r>
      <w:r w:rsidR="00AE253E">
        <w:rPr>
          <w:noProof/>
          <w:szCs w:val="22"/>
        </w:rPr>
        <w:t>a</w:t>
      </w:r>
      <w:r w:rsidRPr="00D34926">
        <w:rPr>
          <w:noProof/>
          <w:szCs w:val="22"/>
        </w:rPr>
        <w:t>rchive</w:t>
      </w:r>
      <w:r>
        <w:rPr>
          <w:rFonts w:cs="ZWAdobeF"/>
          <w:noProof/>
          <w:szCs w:val="22"/>
        </w:rPr>
        <w:t xml:space="preserve"> </w:t>
      </w:r>
      <w:r w:rsidRPr="00BC4534">
        <w:rPr>
          <w:noProof/>
          <w:szCs w:val="22"/>
        </w:rPr>
        <w:t xml:space="preserve">, </w:t>
      </w:r>
      <w:r w:rsidRPr="00D34926">
        <w:rPr>
          <w:i/>
          <w:szCs w:val="22"/>
        </w:rPr>
        <w:t>IGARRS Symposium</w:t>
      </w:r>
      <w:r w:rsidRPr="00BC4534">
        <w:rPr>
          <w:szCs w:val="22"/>
        </w:rPr>
        <w:t>, July 2000, Honolulu HI</w:t>
      </w:r>
    </w:p>
    <w:p w:rsidR="0053023C" w:rsidRPr="00BC4534" w:rsidRDefault="0053023C" w:rsidP="00A47BC7">
      <w:pPr>
        <w:pStyle w:val="Refs0"/>
        <w:rPr>
          <w:szCs w:val="22"/>
        </w:rPr>
      </w:pPr>
      <w:r w:rsidRPr="00BC4534">
        <w:rPr>
          <w:noProof/>
          <w:szCs w:val="22"/>
        </w:rPr>
        <w:lastRenderedPageBreak/>
        <w:t>Arvidson,</w:t>
      </w:r>
      <w:r w:rsidR="00AE253E">
        <w:rPr>
          <w:noProof/>
          <w:szCs w:val="22"/>
        </w:rPr>
        <w:t xml:space="preserve"> T., J. Gasch, and S. N. Goward (2000).</w:t>
      </w:r>
      <w:r>
        <w:rPr>
          <w:rFonts w:cs="ZWAdobeF"/>
          <w:noProof/>
          <w:szCs w:val="22"/>
        </w:rPr>
        <w:t xml:space="preserve"> </w:t>
      </w:r>
      <w:r w:rsidRPr="00D34926">
        <w:rPr>
          <w:noProof/>
          <w:szCs w:val="22"/>
        </w:rPr>
        <w:t xml:space="preserve">Global </w:t>
      </w:r>
      <w:r w:rsidR="00AE253E">
        <w:rPr>
          <w:noProof/>
          <w:szCs w:val="22"/>
        </w:rPr>
        <w:t>v</w:t>
      </w:r>
      <w:r w:rsidRPr="00D34926">
        <w:rPr>
          <w:noProof/>
          <w:szCs w:val="22"/>
        </w:rPr>
        <w:t xml:space="preserve">egetation - Assessing Landsat 7/ETM+ </w:t>
      </w:r>
      <w:r w:rsidR="00AE253E">
        <w:rPr>
          <w:noProof/>
          <w:szCs w:val="22"/>
        </w:rPr>
        <w:t>c</w:t>
      </w:r>
      <w:r w:rsidRPr="00D34926">
        <w:rPr>
          <w:noProof/>
          <w:szCs w:val="22"/>
        </w:rPr>
        <w:t xml:space="preserve">overage of </w:t>
      </w:r>
      <w:r w:rsidR="00AE253E">
        <w:rPr>
          <w:noProof/>
          <w:szCs w:val="22"/>
        </w:rPr>
        <w:t>t</w:t>
      </w:r>
      <w:r w:rsidRPr="00D34926">
        <w:rPr>
          <w:noProof/>
          <w:szCs w:val="22"/>
        </w:rPr>
        <w:t xml:space="preserve">ropical </w:t>
      </w:r>
      <w:r w:rsidR="00AE253E">
        <w:rPr>
          <w:noProof/>
          <w:szCs w:val="22"/>
        </w:rPr>
        <w:t>r</w:t>
      </w:r>
      <w:r w:rsidRPr="00D34926">
        <w:rPr>
          <w:noProof/>
          <w:szCs w:val="22"/>
        </w:rPr>
        <w:t xml:space="preserve">ainforest and </w:t>
      </w:r>
      <w:r w:rsidR="00AE253E">
        <w:rPr>
          <w:noProof/>
          <w:szCs w:val="22"/>
        </w:rPr>
        <w:t>g</w:t>
      </w:r>
      <w:r w:rsidRPr="00D34926">
        <w:rPr>
          <w:noProof/>
          <w:szCs w:val="22"/>
        </w:rPr>
        <w:t xml:space="preserve">lobal </w:t>
      </w:r>
      <w:r w:rsidR="00AE253E">
        <w:rPr>
          <w:noProof/>
          <w:szCs w:val="22"/>
        </w:rPr>
        <w:t>a</w:t>
      </w:r>
      <w:r w:rsidRPr="00D34926">
        <w:rPr>
          <w:noProof/>
          <w:szCs w:val="22"/>
        </w:rPr>
        <w:t xml:space="preserve">gricultural and </w:t>
      </w:r>
      <w:r w:rsidR="00AE253E">
        <w:rPr>
          <w:noProof/>
          <w:szCs w:val="22"/>
        </w:rPr>
        <w:t>f</w:t>
      </w:r>
      <w:r w:rsidRPr="00D34926">
        <w:rPr>
          <w:noProof/>
          <w:szCs w:val="22"/>
        </w:rPr>
        <w:t xml:space="preserve">orest </w:t>
      </w:r>
      <w:r w:rsidR="00AE253E">
        <w:rPr>
          <w:noProof/>
          <w:szCs w:val="22"/>
        </w:rPr>
        <w:t>e</w:t>
      </w:r>
      <w:r w:rsidRPr="00D34926">
        <w:rPr>
          <w:noProof/>
          <w:szCs w:val="22"/>
        </w:rPr>
        <w:t>xtents</w:t>
      </w:r>
      <w:r>
        <w:rPr>
          <w:rFonts w:cs="ZWAdobeF"/>
          <w:noProof/>
          <w:szCs w:val="22"/>
        </w:rPr>
        <w:t xml:space="preserve"> </w:t>
      </w:r>
      <w:r w:rsidRPr="00BC4534">
        <w:rPr>
          <w:noProof/>
          <w:szCs w:val="22"/>
        </w:rPr>
        <w:t xml:space="preserve">, </w:t>
      </w:r>
      <w:r w:rsidRPr="00BC4534">
        <w:rPr>
          <w:szCs w:val="22"/>
        </w:rPr>
        <w:t xml:space="preserve"> </w:t>
      </w:r>
      <w:r w:rsidRPr="00D34926">
        <w:rPr>
          <w:i/>
          <w:szCs w:val="22"/>
        </w:rPr>
        <w:t>IGARRS Symposium</w:t>
      </w:r>
      <w:r w:rsidRPr="00BC4534">
        <w:rPr>
          <w:szCs w:val="22"/>
        </w:rPr>
        <w:t>, July 2000, Honolulu HI</w:t>
      </w:r>
    </w:p>
    <w:p w:rsidR="0053023C" w:rsidRPr="00BC4534" w:rsidRDefault="0053023C" w:rsidP="00A47BC7">
      <w:pPr>
        <w:pStyle w:val="Refs0"/>
        <w:rPr>
          <w:szCs w:val="22"/>
        </w:rPr>
      </w:pPr>
      <w:r w:rsidRPr="00BC4534">
        <w:rPr>
          <w:szCs w:val="22"/>
        </w:rPr>
        <w:t xml:space="preserve">Gasch, J., T. </w:t>
      </w:r>
      <w:r w:rsidRPr="00BC4534">
        <w:rPr>
          <w:noProof/>
          <w:szCs w:val="22"/>
        </w:rPr>
        <w:t>Arvidson, and S. N. Goward</w:t>
      </w:r>
      <w:r w:rsidR="00AE253E">
        <w:rPr>
          <w:noProof/>
          <w:szCs w:val="22"/>
        </w:rPr>
        <w:t xml:space="preserve"> (2000).</w:t>
      </w:r>
      <w:r w:rsidRPr="00BC4534">
        <w:rPr>
          <w:noProof/>
          <w:szCs w:val="22"/>
        </w:rPr>
        <w:t xml:space="preserve"> </w:t>
      </w:r>
      <w:r w:rsidR="00AE253E">
        <w:rPr>
          <w:rFonts w:cs="ZWAdobeF"/>
          <w:noProof/>
          <w:szCs w:val="22"/>
        </w:rPr>
        <w:t xml:space="preserve"> </w:t>
      </w:r>
      <w:r w:rsidRPr="00D34926">
        <w:rPr>
          <w:noProof/>
          <w:szCs w:val="22"/>
        </w:rPr>
        <w:t xml:space="preserve">Fire and </w:t>
      </w:r>
      <w:r w:rsidR="00AE253E">
        <w:rPr>
          <w:noProof/>
          <w:szCs w:val="22"/>
        </w:rPr>
        <w:t>i</w:t>
      </w:r>
      <w:r w:rsidRPr="00D34926">
        <w:rPr>
          <w:noProof/>
          <w:szCs w:val="22"/>
        </w:rPr>
        <w:t xml:space="preserve">ce -- Assessing Landsat 7/ETM+ </w:t>
      </w:r>
      <w:r w:rsidR="00AE253E">
        <w:rPr>
          <w:noProof/>
          <w:szCs w:val="22"/>
        </w:rPr>
        <w:t>a</w:t>
      </w:r>
      <w:r w:rsidRPr="00D34926">
        <w:rPr>
          <w:noProof/>
          <w:szCs w:val="22"/>
        </w:rPr>
        <w:t xml:space="preserve">cquisitions </w:t>
      </w:r>
      <w:r w:rsidR="00AE253E">
        <w:rPr>
          <w:noProof/>
          <w:szCs w:val="22"/>
        </w:rPr>
        <w:t>o</w:t>
      </w:r>
      <w:r w:rsidRPr="00D34926">
        <w:rPr>
          <w:noProof/>
          <w:szCs w:val="22"/>
        </w:rPr>
        <w:t xml:space="preserve">ver </w:t>
      </w:r>
      <w:r w:rsidR="00AE253E">
        <w:rPr>
          <w:noProof/>
          <w:szCs w:val="22"/>
        </w:rPr>
        <w:t>g</w:t>
      </w:r>
      <w:r w:rsidRPr="00D34926">
        <w:rPr>
          <w:noProof/>
          <w:szCs w:val="22"/>
        </w:rPr>
        <w:t xml:space="preserve">laciers, </w:t>
      </w:r>
      <w:r w:rsidR="00AE253E">
        <w:rPr>
          <w:noProof/>
          <w:szCs w:val="22"/>
        </w:rPr>
        <w:t>v</w:t>
      </w:r>
      <w:r w:rsidRPr="00D34926">
        <w:rPr>
          <w:noProof/>
          <w:szCs w:val="22"/>
        </w:rPr>
        <w:t xml:space="preserve">olcanoes, Antarctica, and </w:t>
      </w:r>
      <w:r w:rsidR="00AE253E">
        <w:rPr>
          <w:noProof/>
          <w:szCs w:val="22"/>
        </w:rPr>
        <w:t>s</w:t>
      </w:r>
      <w:r w:rsidRPr="00D34926">
        <w:rPr>
          <w:noProof/>
          <w:szCs w:val="22"/>
        </w:rPr>
        <w:t xml:space="preserve">ea </w:t>
      </w:r>
      <w:r w:rsidR="00AE253E">
        <w:rPr>
          <w:noProof/>
          <w:szCs w:val="22"/>
        </w:rPr>
        <w:t>i</w:t>
      </w:r>
      <w:r w:rsidRPr="00D34926">
        <w:rPr>
          <w:noProof/>
          <w:szCs w:val="22"/>
        </w:rPr>
        <w:t xml:space="preserve">ce </w:t>
      </w:r>
      <w:r w:rsidR="00AE253E">
        <w:rPr>
          <w:noProof/>
          <w:szCs w:val="22"/>
        </w:rPr>
        <w:t>w</w:t>
      </w:r>
      <w:r w:rsidRPr="00D34926">
        <w:rPr>
          <w:noProof/>
          <w:szCs w:val="22"/>
        </w:rPr>
        <w:t>orldwide</w:t>
      </w:r>
      <w:r>
        <w:rPr>
          <w:rFonts w:cs="ZWAdobeF"/>
          <w:noProof/>
          <w:szCs w:val="22"/>
        </w:rPr>
        <w:t xml:space="preserve"> </w:t>
      </w:r>
      <w:r w:rsidRPr="00BC4534">
        <w:rPr>
          <w:noProof/>
          <w:szCs w:val="22"/>
        </w:rPr>
        <w:t xml:space="preserve">, </w:t>
      </w:r>
      <w:r w:rsidRPr="00BC4534">
        <w:rPr>
          <w:szCs w:val="22"/>
        </w:rPr>
        <w:t xml:space="preserve"> </w:t>
      </w:r>
      <w:r w:rsidRPr="00D34926">
        <w:rPr>
          <w:i/>
          <w:szCs w:val="22"/>
        </w:rPr>
        <w:t>IGARRS Symposium</w:t>
      </w:r>
      <w:r w:rsidRPr="00BC4534">
        <w:rPr>
          <w:szCs w:val="22"/>
        </w:rPr>
        <w:t>, July 2000, Honolulu HI</w:t>
      </w:r>
    </w:p>
    <w:p w:rsidR="0053023C" w:rsidRPr="00BC4534" w:rsidRDefault="0053023C" w:rsidP="00A47BC7">
      <w:pPr>
        <w:pStyle w:val="Refs0"/>
        <w:rPr>
          <w:szCs w:val="22"/>
        </w:rPr>
      </w:pPr>
      <w:r w:rsidRPr="00BC4534">
        <w:rPr>
          <w:szCs w:val="22"/>
        </w:rPr>
        <w:t>Arvidson</w:t>
      </w:r>
      <w:r>
        <w:rPr>
          <w:szCs w:val="22"/>
        </w:rPr>
        <w:t>, T.</w:t>
      </w:r>
      <w:r w:rsidRPr="00BC4534">
        <w:rPr>
          <w:szCs w:val="22"/>
        </w:rPr>
        <w:t>, Gasch</w:t>
      </w:r>
      <w:r>
        <w:rPr>
          <w:szCs w:val="22"/>
        </w:rPr>
        <w:t xml:space="preserve"> J.</w:t>
      </w:r>
      <w:r w:rsidRPr="00BC4534">
        <w:rPr>
          <w:szCs w:val="22"/>
        </w:rPr>
        <w:t xml:space="preserve">, Serge </w:t>
      </w:r>
      <w:proofErr w:type="spellStart"/>
      <w:r w:rsidRPr="00BC4534">
        <w:rPr>
          <w:szCs w:val="22"/>
        </w:rPr>
        <w:t>Andréfouët</w:t>
      </w:r>
      <w:proofErr w:type="spellEnd"/>
      <w:r>
        <w:rPr>
          <w:szCs w:val="22"/>
        </w:rPr>
        <w:t xml:space="preserve"> S.</w:t>
      </w:r>
      <w:r w:rsidRPr="00BC4534">
        <w:rPr>
          <w:szCs w:val="22"/>
        </w:rPr>
        <w:t>, Hu</w:t>
      </w:r>
      <w:r>
        <w:rPr>
          <w:szCs w:val="22"/>
        </w:rPr>
        <w:t xml:space="preserve"> C.</w:t>
      </w:r>
      <w:r w:rsidRPr="00BC4534">
        <w:rPr>
          <w:szCs w:val="22"/>
        </w:rPr>
        <w:t>, Goward</w:t>
      </w:r>
      <w:r>
        <w:rPr>
          <w:szCs w:val="22"/>
        </w:rPr>
        <w:t xml:space="preserve"> SN.</w:t>
      </w:r>
      <w:r w:rsidRPr="00BC4534">
        <w:rPr>
          <w:szCs w:val="22"/>
        </w:rPr>
        <w:t>, Müller-</w:t>
      </w:r>
      <w:r>
        <w:rPr>
          <w:rFonts w:cs="ZWAdobeF"/>
          <w:szCs w:val="22"/>
        </w:rPr>
        <w:t xml:space="preserve"> </w:t>
      </w:r>
      <w:r w:rsidRPr="00D34926">
        <w:rPr>
          <w:szCs w:val="22"/>
        </w:rPr>
        <w:t>Karger  F.E.</w:t>
      </w:r>
      <w:r w:rsidR="00AE253E">
        <w:rPr>
          <w:szCs w:val="22"/>
        </w:rPr>
        <w:t xml:space="preserve"> (2000).</w:t>
      </w:r>
      <w:r>
        <w:rPr>
          <w:szCs w:val="22"/>
        </w:rPr>
        <w:t xml:space="preserve"> </w:t>
      </w:r>
      <w:r w:rsidRPr="00D34926">
        <w:rPr>
          <w:szCs w:val="22"/>
        </w:rPr>
        <w:t xml:space="preserve"> An assessment of Landsat 7/ETM+ acquisition over coral reefs worldwide</w:t>
      </w:r>
      <w:r>
        <w:rPr>
          <w:rFonts w:cs="ZWAdobeF"/>
          <w:szCs w:val="22"/>
        </w:rPr>
        <w:t>.</w:t>
      </w:r>
      <w:r w:rsidRPr="00BC4534">
        <w:rPr>
          <w:szCs w:val="22"/>
        </w:rPr>
        <w:t xml:space="preserve"> </w:t>
      </w:r>
      <w:r>
        <w:rPr>
          <w:szCs w:val="22"/>
        </w:rPr>
        <w:t xml:space="preserve"> </w:t>
      </w:r>
      <w:r w:rsidRPr="00D34926">
        <w:rPr>
          <w:i/>
          <w:szCs w:val="22"/>
        </w:rPr>
        <w:t>IGARRS Symposium</w:t>
      </w:r>
      <w:r w:rsidRPr="00BC4534">
        <w:rPr>
          <w:szCs w:val="22"/>
        </w:rPr>
        <w:t xml:space="preserve">, July 2000, Honolulu HI. </w:t>
      </w:r>
    </w:p>
    <w:p w:rsidR="00A83887" w:rsidRPr="00A83887" w:rsidRDefault="00033F6C" w:rsidP="00A83887">
      <w:pPr>
        <w:pStyle w:val="Heading3"/>
      </w:pPr>
      <w:r>
        <w:t xml:space="preserve">Recent </w:t>
      </w:r>
      <w:r w:rsidR="00884331">
        <w:t>Non-</w:t>
      </w:r>
      <w:r w:rsidR="00DA7B2D">
        <w:t xml:space="preserve">refereed </w:t>
      </w:r>
      <w:r w:rsidR="00A83887">
        <w:t>Conference Proceedings</w:t>
      </w:r>
    </w:p>
    <w:p w:rsidR="009731F2" w:rsidRDefault="009731F2" w:rsidP="0027031B">
      <w:pPr>
        <w:pStyle w:val="Refs0"/>
      </w:pPr>
      <w:r>
        <w:t xml:space="preserve">Healey, S., G. Moisen, J. Masek, W.B. Cohen, S.N. Goward, S. Powell, M. Nelson, D. Jacobs, A. Lister, </w:t>
      </w:r>
      <w:r w:rsidR="00AC0F42">
        <w:t>and</w:t>
      </w:r>
      <w:r>
        <w:t xml:space="preserve"> Shaw, J. (2008). Measurement of forest disturbance with Landsat and FIA data: Anticipated benefits from FIA’s collaboration with NASA and University partners. In R. R.E McRoberts, G.A. Van </w:t>
      </w:r>
      <w:proofErr w:type="spellStart"/>
      <w:r>
        <w:t>Deusen</w:t>
      </w:r>
      <w:proofErr w:type="spellEnd"/>
      <w:r>
        <w:t xml:space="preserve">, P.C., McWilliams, W.H. (Ed.), </w:t>
      </w:r>
      <w:r>
        <w:rPr>
          <w:i/>
          <w:iCs/>
        </w:rPr>
        <w:t>7th Annual Forest Inventory and Analysis Symposium</w:t>
      </w:r>
      <w:r>
        <w:t xml:space="preserve"> (pp. 171-178). Portland Maine: U.S. Department of Agriculture Forest Service, Washington DC</w:t>
      </w:r>
    </w:p>
    <w:p w:rsidR="006C233C" w:rsidRPr="00BC4534" w:rsidRDefault="006C233C" w:rsidP="0027031B">
      <w:pPr>
        <w:pStyle w:val="Refs0"/>
        <w:rPr>
          <w:szCs w:val="22"/>
        </w:rPr>
      </w:pPr>
      <w:r w:rsidRPr="00BC4534">
        <w:rPr>
          <w:szCs w:val="22"/>
        </w:rPr>
        <w:t xml:space="preserve">Arvidson, T., Goward, S.N., </w:t>
      </w:r>
      <w:r>
        <w:rPr>
          <w:szCs w:val="22"/>
        </w:rPr>
        <w:t>and</w:t>
      </w:r>
      <w:r w:rsidRPr="00BC4534">
        <w:rPr>
          <w:szCs w:val="22"/>
        </w:rPr>
        <w:t xml:space="preserve"> Williams, D.J. (200</w:t>
      </w:r>
      <w:r>
        <w:rPr>
          <w:szCs w:val="22"/>
        </w:rPr>
        <w:t>8</w:t>
      </w:r>
      <w:r w:rsidRPr="00BC4534">
        <w:rPr>
          <w:szCs w:val="22"/>
        </w:rPr>
        <w:t xml:space="preserve">). Characterizing the Landsat Global long-term record. In </w:t>
      </w:r>
      <w:r w:rsidRPr="00BC4534">
        <w:rPr>
          <w:i/>
          <w:iCs/>
          <w:szCs w:val="22"/>
        </w:rPr>
        <w:t>13th Australasian Remote Sensing and Photogrammetry Conference</w:t>
      </w:r>
      <w:r w:rsidRPr="00BC4534">
        <w:rPr>
          <w:szCs w:val="22"/>
        </w:rPr>
        <w:t>, Canberra, Australia.</w:t>
      </w:r>
    </w:p>
    <w:p w:rsidR="00E04075" w:rsidRPr="006C233C" w:rsidRDefault="00E04075" w:rsidP="0027031B">
      <w:pPr>
        <w:pStyle w:val="Refs0"/>
        <w:rPr>
          <w:szCs w:val="22"/>
        </w:rPr>
      </w:pPr>
      <w:r w:rsidRPr="006C233C">
        <w:rPr>
          <w:szCs w:val="22"/>
        </w:rPr>
        <w:t xml:space="preserve">Cohen, W.B., Healey, S.P., Goward, S.N., Moisen, G.G., Masek, J.G., Kennedy, R.E., Powell, S.L., Huang, C., Thomas, N., Schleeweis, K., </w:t>
      </w:r>
      <w:r w:rsidR="00AC0F42" w:rsidRPr="006C233C">
        <w:rPr>
          <w:szCs w:val="22"/>
        </w:rPr>
        <w:t>and</w:t>
      </w:r>
      <w:r w:rsidRPr="006C233C">
        <w:rPr>
          <w:szCs w:val="22"/>
        </w:rPr>
        <w:t xml:space="preserve"> Wulder, M.A. </w:t>
      </w:r>
      <w:r w:rsidR="006C233C">
        <w:rPr>
          <w:szCs w:val="22"/>
        </w:rPr>
        <w:t>(</w:t>
      </w:r>
      <w:r w:rsidRPr="006C233C">
        <w:rPr>
          <w:szCs w:val="22"/>
        </w:rPr>
        <w:t>2007</w:t>
      </w:r>
      <w:r w:rsidR="006C233C">
        <w:rPr>
          <w:szCs w:val="22"/>
        </w:rPr>
        <w:t>)</w:t>
      </w:r>
      <w:r w:rsidRPr="006C233C">
        <w:rPr>
          <w:szCs w:val="22"/>
        </w:rPr>
        <w:t xml:space="preserve">. </w:t>
      </w:r>
      <w:r w:rsidRPr="006C233C">
        <w:rPr>
          <w:iCs/>
          <w:szCs w:val="22"/>
        </w:rPr>
        <w:t>Use of Landsat-based monitoring of forest change to sample and assess the role of disturbance and regrowth in the carbon cycle at continental scales, pp.14-19</w:t>
      </w:r>
      <w:r w:rsidRPr="006C233C">
        <w:rPr>
          <w:i/>
          <w:iCs/>
          <w:szCs w:val="22"/>
        </w:rPr>
        <w:t xml:space="preserve">, Proceedings of the </w:t>
      </w:r>
      <w:proofErr w:type="spellStart"/>
      <w:r w:rsidRPr="006C233C">
        <w:rPr>
          <w:i/>
          <w:iCs/>
          <w:szCs w:val="22"/>
        </w:rPr>
        <w:t>ForestSat</w:t>
      </w:r>
      <w:proofErr w:type="spellEnd"/>
      <w:r w:rsidRPr="006C233C">
        <w:rPr>
          <w:i/>
          <w:iCs/>
          <w:szCs w:val="22"/>
        </w:rPr>
        <w:t xml:space="preserve"> 2007, </w:t>
      </w:r>
      <w:r w:rsidRPr="006C233C">
        <w:rPr>
          <w:szCs w:val="22"/>
        </w:rPr>
        <w:t xml:space="preserve">Montpellier, France, 5-7 November. </w:t>
      </w:r>
    </w:p>
    <w:p w:rsidR="00C27580" w:rsidRPr="00BC4534" w:rsidRDefault="00C27580" w:rsidP="0027031B">
      <w:pPr>
        <w:pStyle w:val="Refs0"/>
        <w:rPr>
          <w:szCs w:val="22"/>
        </w:rPr>
      </w:pPr>
      <w:r w:rsidRPr="00BC4534">
        <w:rPr>
          <w:szCs w:val="22"/>
        </w:rPr>
        <w:t>Masek, J. G., Wolfe, R, Hall, F. Goward, S.N. Huang, C., Cohen, W., Kennedy. R., Powell, S., Healey, S. Moisen</w:t>
      </w:r>
      <w:r w:rsidR="00202CA5" w:rsidRPr="00BC4534">
        <w:rPr>
          <w:szCs w:val="22"/>
        </w:rPr>
        <w:t xml:space="preserve">, </w:t>
      </w:r>
      <w:proofErr w:type="gramStart"/>
      <w:r w:rsidR="00202CA5" w:rsidRPr="00BC4534">
        <w:rPr>
          <w:szCs w:val="22"/>
        </w:rPr>
        <w:t>G. )</w:t>
      </w:r>
      <w:proofErr w:type="gramEnd"/>
      <w:r w:rsidR="00202CA5" w:rsidRPr="00BC4534">
        <w:rPr>
          <w:szCs w:val="22"/>
        </w:rPr>
        <w:t xml:space="preserve"> (2007)</w:t>
      </w:r>
      <w:r w:rsidRPr="00BC4534">
        <w:rPr>
          <w:szCs w:val="22"/>
        </w:rPr>
        <w:t xml:space="preserve">  Assessing North American Forest Disturbance from the Landsat Archive. </w:t>
      </w:r>
      <w:r w:rsidRPr="00BC4534">
        <w:rPr>
          <w:i/>
          <w:szCs w:val="22"/>
        </w:rPr>
        <w:t>Proceedings of IGARRS 2007</w:t>
      </w:r>
      <w:r w:rsidRPr="00BC4534">
        <w:rPr>
          <w:szCs w:val="22"/>
        </w:rPr>
        <w:t>. Spain.</w:t>
      </w:r>
    </w:p>
    <w:p w:rsidR="00A152DF" w:rsidRPr="00BC4534" w:rsidRDefault="00A152DF" w:rsidP="0027031B">
      <w:pPr>
        <w:pStyle w:val="Refs0"/>
        <w:rPr>
          <w:szCs w:val="22"/>
        </w:rPr>
      </w:pPr>
      <w:r w:rsidRPr="00BC4534">
        <w:rPr>
          <w:szCs w:val="22"/>
        </w:rPr>
        <w:t xml:space="preserve">Healey, S., G. Moisen, J. Masek, </w:t>
      </w:r>
      <w:r w:rsidRPr="00BC4534">
        <w:rPr>
          <w:bCs/>
          <w:szCs w:val="22"/>
        </w:rPr>
        <w:t>W.B. Cohen</w:t>
      </w:r>
      <w:r w:rsidRPr="00BC4534">
        <w:rPr>
          <w:szCs w:val="22"/>
        </w:rPr>
        <w:t xml:space="preserve">, S. Goward, S. Powell, M. Nelson, D. Jacobs, A. Lister, and J. Shaw. (2006). Measurement of forest disturbance with Landsat and FIA data: anticipated benefits from FIA’s collaboration with NASA and University partners, in Proceedings of </w:t>
      </w:r>
      <w:r w:rsidRPr="00BC4534">
        <w:rPr>
          <w:i/>
          <w:iCs/>
          <w:szCs w:val="22"/>
        </w:rPr>
        <w:t>7</w:t>
      </w:r>
      <w:r w:rsidRPr="00BC4534">
        <w:rPr>
          <w:i/>
          <w:iCs/>
          <w:szCs w:val="22"/>
          <w:vertAlign w:val="superscript"/>
        </w:rPr>
        <w:t>th</w:t>
      </w:r>
      <w:r w:rsidRPr="00BC4534">
        <w:rPr>
          <w:i/>
          <w:iCs/>
          <w:szCs w:val="22"/>
        </w:rPr>
        <w:t xml:space="preserve"> Annual Forest Inventory and Analysis Symposium</w:t>
      </w:r>
      <w:r w:rsidRPr="00BC4534">
        <w:rPr>
          <w:szCs w:val="22"/>
        </w:rPr>
        <w:t>, 3-6 October 2005, Portland, Maine.</w:t>
      </w:r>
    </w:p>
    <w:p w:rsidR="00D84C0B" w:rsidRPr="00BC4534" w:rsidRDefault="00D84C0B" w:rsidP="0027031B">
      <w:pPr>
        <w:pStyle w:val="Refs0"/>
        <w:rPr>
          <w:szCs w:val="22"/>
        </w:rPr>
      </w:pPr>
      <w:r w:rsidRPr="00BC4534">
        <w:rPr>
          <w:szCs w:val="22"/>
        </w:rPr>
        <w:t xml:space="preserve">Goward, S. N., A. F. H. Goetz, K. J. Thome, S. L. </w:t>
      </w:r>
      <w:proofErr w:type="spellStart"/>
      <w:r w:rsidRPr="00BC4534">
        <w:rPr>
          <w:szCs w:val="22"/>
        </w:rPr>
        <w:t>Ustin</w:t>
      </w:r>
      <w:proofErr w:type="spellEnd"/>
      <w:r w:rsidRPr="00BC4534">
        <w:rPr>
          <w:szCs w:val="22"/>
        </w:rPr>
        <w:t xml:space="preserve">, J. R. Schott, J. R. G. Townshend, C. E. Woodcock, T. </w:t>
      </w:r>
      <w:proofErr w:type="gramStart"/>
      <w:r w:rsidRPr="00BC4534">
        <w:rPr>
          <w:szCs w:val="22"/>
        </w:rPr>
        <w:t>Koger,  J.</w:t>
      </w:r>
      <w:proofErr w:type="gramEnd"/>
      <w:r w:rsidRPr="00BC4534">
        <w:rPr>
          <w:szCs w:val="22"/>
        </w:rPr>
        <w:t xml:space="preserve"> Pearlman, R. W. Tuner</w:t>
      </w:r>
      <w:r w:rsidR="006C233C">
        <w:rPr>
          <w:szCs w:val="22"/>
        </w:rPr>
        <w:t xml:space="preserve"> (2002).</w:t>
      </w:r>
      <w:r w:rsidRPr="00BC4534">
        <w:rPr>
          <w:szCs w:val="22"/>
        </w:rPr>
        <w:t>, The RESOURCE21 science advisory board: Recommendations for an observatory to continue the Landsat mission heritage.</w:t>
      </w:r>
      <w:r w:rsidRPr="00BC4534">
        <w:rPr>
          <w:szCs w:val="22"/>
          <w:u w:val="single"/>
        </w:rPr>
        <w:t xml:space="preserve"> </w:t>
      </w:r>
      <w:r w:rsidRPr="00BC4534">
        <w:rPr>
          <w:i/>
          <w:szCs w:val="22"/>
        </w:rPr>
        <w:t>Proceedings of the Pecora 15/Land Satellite Information IV</w:t>
      </w:r>
      <w:r w:rsidRPr="00BC4534">
        <w:rPr>
          <w:szCs w:val="22"/>
        </w:rPr>
        <w:t xml:space="preserve">.  Denver, Colorado, November 2002. </w:t>
      </w:r>
    </w:p>
    <w:p w:rsidR="00D84C0B" w:rsidRPr="00BC4534" w:rsidRDefault="00D84C0B" w:rsidP="0027031B">
      <w:pPr>
        <w:pStyle w:val="Refs0"/>
        <w:rPr>
          <w:color w:val="FFFFFF"/>
          <w:szCs w:val="22"/>
        </w:rPr>
      </w:pPr>
      <w:r w:rsidRPr="00BC4534">
        <w:rPr>
          <w:szCs w:val="22"/>
        </w:rPr>
        <w:t xml:space="preserve">Arvidson, T., </w:t>
      </w:r>
      <w:proofErr w:type="spellStart"/>
      <w:r w:rsidRPr="00BC4534">
        <w:rPr>
          <w:szCs w:val="22"/>
        </w:rPr>
        <w:t>Feuquay</w:t>
      </w:r>
      <w:proofErr w:type="spellEnd"/>
      <w:r w:rsidRPr="00BC4534">
        <w:rPr>
          <w:szCs w:val="22"/>
        </w:rPr>
        <w:t>, J., Gasch, J., Goward, S. N.,</w:t>
      </w:r>
      <w:r w:rsidRPr="00BC4534">
        <w:rPr>
          <w:position w:val="4"/>
          <w:szCs w:val="22"/>
        </w:rPr>
        <w:t xml:space="preserve"> </w:t>
      </w:r>
      <w:r w:rsidRPr="00BC4534">
        <w:rPr>
          <w:szCs w:val="22"/>
        </w:rPr>
        <w:t>Irish, R., Markham, B., Williams, D. L., Validation of the Landsat 7 long-term acquisition plan</w:t>
      </w:r>
      <w:r w:rsidR="006C233C">
        <w:rPr>
          <w:szCs w:val="22"/>
        </w:rPr>
        <w:t xml:space="preserve"> (2002)</w:t>
      </w:r>
      <w:r w:rsidRPr="00BC4534">
        <w:rPr>
          <w:szCs w:val="22"/>
        </w:rPr>
        <w:t xml:space="preserve">. </w:t>
      </w:r>
      <w:r w:rsidRPr="00BC4534">
        <w:rPr>
          <w:i/>
          <w:szCs w:val="22"/>
        </w:rPr>
        <w:t>Proceedings of the Pecora 15/Land Satellite Information IV</w:t>
      </w:r>
      <w:r w:rsidRPr="00BC4534">
        <w:rPr>
          <w:szCs w:val="22"/>
        </w:rPr>
        <w:t>.  Denver, Colorado, November 2002.</w:t>
      </w:r>
    </w:p>
    <w:p w:rsidR="00D84C0B" w:rsidRPr="00BC4534" w:rsidRDefault="00D84C0B" w:rsidP="0027031B">
      <w:pPr>
        <w:pStyle w:val="Refs0"/>
      </w:pPr>
      <w:proofErr w:type="spellStart"/>
      <w:r w:rsidRPr="00BC4534">
        <w:t>Lemoigne</w:t>
      </w:r>
      <w:proofErr w:type="spellEnd"/>
      <w:r w:rsidRPr="00BC4534">
        <w:t>, J., Netanyahu, N., Masek, J.G., Mount, D.M, and Goward, S.N.</w:t>
      </w:r>
      <w:r w:rsidR="006C233C">
        <w:t xml:space="preserve"> (2001). </w:t>
      </w:r>
      <w:r w:rsidRPr="00BC4534">
        <w:t xml:space="preserve"> Robust matching of wavelet features for sub-pixel registration of Landsat </w:t>
      </w:r>
      <w:r w:rsidR="002776F9" w:rsidRPr="00BC4534">
        <w:t>data</w:t>
      </w:r>
      <w:r w:rsidRPr="00BC4534">
        <w:t xml:space="preserve">, </w:t>
      </w:r>
      <w:r w:rsidRPr="00BC4534">
        <w:rPr>
          <w:i/>
        </w:rPr>
        <w:t>Proceedings of IGARSS 2001</w:t>
      </w:r>
      <w:r w:rsidRPr="00BC4534">
        <w:t xml:space="preserve"> Annual Meeting.</w:t>
      </w:r>
    </w:p>
    <w:p w:rsidR="00D84C0B" w:rsidRPr="00BC4534" w:rsidRDefault="00D84C0B" w:rsidP="0027031B">
      <w:pPr>
        <w:pStyle w:val="Refs0"/>
      </w:pPr>
      <w:r w:rsidRPr="00BC4534">
        <w:t>Williams, D.L., J.R. Irons, J.G. Masek, and S.N. Goward</w:t>
      </w:r>
      <w:r w:rsidR="006C233C">
        <w:t xml:space="preserve"> (2001). </w:t>
      </w:r>
      <w:r w:rsidRPr="00BC4534">
        <w:t>Systematic Earth</w:t>
      </w:r>
      <w:r w:rsidR="002776F9" w:rsidRPr="00BC4534">
        <w:t xml:space="preserve"> observation: </w:t>
      </w:r>
      <w:r w:rsidRPr="00BC4534">
        <w:t xml:space="preserve"> Significant progress as we enter the 21st century with Landsat 7, </w:t>
      </w:r>
      <w:r w:rsidRPr="00BC4534">
        <w:rPr>
          <w:i/>
        </w:rPr>
        <w:t>Proceedings of IGARSS 2001 Annual Meeting</w:t>
      </w:r>
      <w:r w:rsidRPr="00BC4534">
        <w:t>.</w:t>
      </w:r>
    </w:p>
    <w:p w:rsidR="00D84C0B" w:rsidRPr="00BC4534" w:rsidRDefault="00D84C0B" w:rsidP="0027031B">
      <w:pPr>
        <w:pStyle w:val="Refs0"/>
      </w:pPr>
      <w:proofErr w:type="spellStart"/>
      <w:r w:rsidRPr="00BC4534">
        <w:t>LeMoigne</w:t>
      </w:r>
      <w:proofErr w:type="spellEnd"/>
      <w:r w:rsidRPr="00BC4534">
        <w:t xml:space="preserve">, J., N. Netanyahu, J. Masek, D. </w:t>
      </w:r>
      <w:r w:rsidR="006C233C">
        <w:t xml:space="preserve">Mount, S. Goward, and M. </w:t>
      </w:r>
      <w:proofErr w:type="spellStart"/>
      <w:r w:rsidR="006C233C">
        <w:t>Honzak</w:t>
      </w:r>
      <w:proofErr w:type="spellEnd"/>
      <w:r w:rsidR="006C233C">
        <w:t xml:space="preserve"> (2000).</w:t>
      </w:r>
      <w:r w:rsidRPr="00BC4534">
        <w:t xml:space="preserve"> Geo-registration of Landsat data by robust matching of wavelet features, </w:t>
      </w:r>
      <w:r w:rsidRPr="00BC4534">
        <w:rPr>
          <w:i/>
        </w:rPr>
        <w:t>IGARSS Annual Meeting</w:t>
      </w:r>
      <w:r w:rsidRPr="00BC4534">
        <w:t>, Honolulu, 2000.</w:t>
      </w:r>
    </w:p>
    <w:p w:rsidR="00D84C0B" w:rsidRPr="00BC4534" w:rsidRDefault="00D84C0B" w:rsidP="0027031B">
      <w:pPr>
        <w:pStyle w:val="Refs0"/>
      </w:pPr>
      <w:r w:rsidRPr="00BC4534">
        <w:lastRenderedPageBreak/>
        <w:t xml:space="preserve">Masek, J.G., C.T. Shock, and S.N. Goward, </w:t>
      </w:r>
      <w:r w:rsidR="002776F9" w:rsidRPr="00BC4534">
        <w:t xml:space="preserve">REALM: </w:t>
      </w:r>
      <w:r w:rsidRPr="00BC4534">
        <w:t>An image database for Landsat-7 data</w:t>
      </w:r>
      <w:r w:rsidR="006C233C">
        <w:t xml:space="preserve"> (2000).</w:t>
      </w:r>
      <w:r w:rsidRPr="00BC4534">
        <w:t xml:space="preserve"> </w:t>
      </w:r>
      <w:r w:rsidRPr="00BC4534">
        <w:rPr>
          <w:i/>
        </w:rPr>
        <w:t>Proceedings SPIE Aerosense2000</w:t>
      </w:r>
      <w:r w:rsidRPr="00BC4534">
        <w:t>, Orlando FL, 2000.</w:t>
      </w:r>
    </w:p>
    <w:p w:rsidR="00B06333" w:rsidRPr="00BC4534" w:rsidRDefault="00B06333" w:rsidP="0027031B">
      <w:pPr>
        <w:pStyle w:val="Refs0"/>
      </w:pPr>
      <w:r w:rsidRPr="00BC4534">
        <w:t xml:space="preserve">Arvidson, T.J., Gasch, J., </w:t>
      </w:r>
      <w:r w:rsidR="00AC0F42">
        <w:t>and</w:t>
      </w:r>
      <w:r w:rsidRPr="00BC4534">
        <w:t xml:space="preserve"> Goward, S.N. (2000). Building a global, consistent and meaningful Landsat 7 data archive. In S.S. Shen </w:t>
      </w:r>
      <w:r w:rsidR="00AC0F42">
        <w:t>and</w:t>
      </w:r>
      <w:r w:rsidRPr="00BC4534">
        <w:t xml:space="preserve"> M.R. </w:t>
      </w:r>
      <w:proofErr w:type="spellStart"/>
      <w:r w:rsidRPr="00BC4534">
        <w:t>Descour</w:t>
      </w:r>
      <w:proofErr w:type="spellEnd"/>
      <w:r w:rsidRPr="00BC4534">
        <w:t xml:space="preserve"> (Eds.), </w:t>
      </w:r>
      <w:r w:rsidRPr="00BC4534">
        <w:rPr>
          <w:i/>
        </w:rPr>
        <w:t xml:space="preserve">Algorithms for Multispectral, Hyperspectral, and </w:t>
      </w:r>
      <w:proofErr w:type="spellStart"/>
      <w:r w:rsidRPr="00BC4534">
        <w:rPr>
          <w:i/>
        </w:rPr>
        <w:t>Ultraspectral</w:t>
      </w:r>
      <w:proofErr w:type="spellEnd"/>
      <w:r w:rsidRPr="00BC4534">
        <w:rPr>
          <w:i/>
        </w:rPr>
        <w:t xml:space="preserve"> Imagery VI</w:t>
      </w:r>
      <w:r w:rsidRPr="00BC4534">
        <w:t xml:space="preserve"> (pp. 356-367). Orlando, Florida: SPIE</w:t>
      </w:r>
    </w:p>
    <w:p w:rsidR="00B06333" w:rsidRPr="00BC4534" w:rsidRDefault="00B06333" w:rsidP="0027031B">
      <w:pPr>
        <w:pStyle w:val="Refs0"/>
      </w:pPr>
      <w:r w:rsidRPr="00BC4534">
        <w:t>Arvidso</w:t>
      </w:r>
      <w:r w:rsidR="002776F9" w:rsidRPr="00BC4534">
        <w:t>n, T., J. Gasch, S. N. Goward</w:t>
      </w:r>
      <w:r w:rsidR="006C233C">
        <w:t xml:space="preserve"> (2000). </w:t>
      </w:r>
      <w:r w:rsidR="002776F9" w:rsidRPr="00BC4534">
        <w:t xml:space="preserve"> </w:t>
      </w:r>
      <w:r w:rsidRPr="00BC4534">
        <w:t xml:space="preserve">A Tool for </w:t>
      </w:r>
      <w:r w:rsidR="006C233C">
        <w:t>t</w:t>
      </w:r>
      <w:r w:rsidRPr="00BC4534">
        <w:t xml:space="preserve">aking the </w:t>
      </w:r>
      <w:r w:rsidR="006C233C">
        <w:t>p</w:t>
      </w:r>
      <w:r w:rsidRPr="00BC4534">
        <w:t xml:space="preserve">ulse of the </w:t>
      </w:r>
      <w:r w:rsidR="006C233C">
        <w:t>p</w:t>
      </w:r>
      <w:r w:rsidRPr="00BC4534">
        <w:t xml:space="preserve">lanet – The </w:t>
      </w:r>
      <w:proofErr w:type="gramStart"/>
      <w:r w:rsidR="006C233C">
        <w:t>l</w:t>
      </w:r>
      <w:r w:rsidRPr="00BC4534">
        <w:t xml:space="preserve">ong </w:t>
      </w:r>
      <w:r w:rsidR="006C233C">
        <w:t>t</w:t>
      </w:r>
      <w:r w:rsidRPr="00BC4534">
        <w:t>erm</w:t>
      </w:r>
      <w:proofErr w:type="gramEnd"/>
      <w:r w:rsidRPr="00BC4534">
        <w:t xml:space="preserve"> </w:t>
      </w:r>
      <w:r w:rsidR="006C233C">
        <w:t>a</w:t>
      </w:r>
      <w:r w:rsidRPr="00BC4534">
        <w:t xml:space="preserve">cquisition </w:t>
      </w:r>
      <w:r w:rsidR="006C233C">
        <w:t>p</w:t>
      </w:r>
      <w:r w:rsidRPr="00BC4534">
        <w:t>lan Intelligent</w:t>
      </w:r>
      <w:r w:rsidR="002776F9" w:rsidRPr="00BC4534">
        <w:t xml:space="preserve">ly </w:t>
      </w:r>
      <w:r w:rsidR="006C233C">
        <w:t>s</w:t>
      </w:r>
      <w:r w:rsidR="002776F9" w:rsidRPr="00BC4534">
        <w:t xml:space="preserve">tocks the Landsat 7 </w:t>
      </w:r>
      <w:r w:rsidR="006C233C">
        <w:t>a</w:t>
      </w:r>
      <w:r w:rsidR="002776F9" w:rsidRPr="00BC4534">
        <w:t>rchive</w:t>
      </w:r>
      <w:r w:rsidRPr="00BC4534">
        <w:t xml:space="preserve">, </w:t>
      </w:r>
      <w:r w:rsidRPr="00BC4534">
        <w:rPr>
          <w:i/>
        </w:rPr>
        <w:t>Proceedings of IEEE 2000 International Geoscience and Remote Sensing Symposium</w:t>
      </w:r>
      <w:r w:rsidRPr="00BC4534">
        <w:t>: Taking the Pulse of the Planet: The Role of Remote Sensing in Managing the Global Environment, Honolulu, Hawaii, July 2000.</w:t>
      </w:r>
    </w:p>
    <w:p w:rsidR="00B06333" w:rsidRPr="00BC4534" w:rsidRDefault="00B06333" w:rsidP="0027031B">
      <w:pPr>
        <w:pStyle w:val="Refs0"/>
      </w:pPr>
      <w:r w:rsidRPr="00BC4534">
        <w:t>Arvidso</w:t>
      </w:r>
      <w:r w:rsidR="002776F9" w:rsidRPr="00BC4534">
        <w:t>n, T., J. Gasch, S. N. Goward</w:t>
      </w:r>
      <w:r w:rsidR="006C233C">
        <w:t xml:space="preserve"> (2000).</w:t>
      </w:r>
      <w:r w:rsidR="002776F9" w:rsidRPr="00BC4534">
        <w:t xml:space="preserve"> </w:t>
      </w:r>
      <w:r w:rsidRPr="00BC4534">
        <w:t xml:space="preserve">Global Vegetation – Assessing Landsat 7/ETM+ </w:t>
      </w:r>
      <w:r w:rsidR="006C233C">
        <w:t>c</w:t>
      </w:r>
      <w:r w:rsidRPr="00BC4534">
        <w:t xml:space="preserve">overage of </w:t>
      </w:r>
      <w:r w:rsidR="006C233C">
        <w:t>t</w:t>
      </w:r>
      <w:r w:rsidRPr="00BC4534">
        <w:t xml:space="preserve">ropical </w:t>
      </w:r>
      <w:r w:rsidR="006C233C">
        <w:t>r</w:t>
      </w:r>
      <w:r w:rsidRPr="00BC4534">
        <w:t xml:space="preserve">ainforest and </w:t>
      </w:r>
      <w:r w:rsidR="006C233C">
        <w:t>g</w:t>
      </w:r>
      <w:r w:rsidRPr="00BC4534">
        <w:t xml:space="preserve">lobal </w:t>
      </w:r>
      <w:r w:rsidR="006C233C">
        <w:t>a</w:t>
      </w:r>
      <w:r w:rsidR="002776F9" w:rsidRPr="00BC4534">
        <w:t xml:space="preserve">gricultural and </w:t>
      </w:r>
      <w:r w:rsidR="006C233C">
        <w:t>f</w:t>
      </w:r>
      <w:r w:rsidR="002776F9" w:rsidRPr="00BC4534">
        <w:t xml:space="preserve">orest </w:t>
      </w:r>
      <w:r w:rsidR="006C233C">
        <w:t>e</w:t>
      </w:r>
      <w:r w:rsidR="002776F9" w:rsidRPr="00BC4534">
        <w:t>xtents</w:t>
      </w:r>
      <w:r w:rsidRPr="00BC4534">
        <w:t xml:space="preserve">, </w:t>
      </w:r>
      <w:r w:rsidRPr="00BC4534">
        <w:rPr>
          <w:i/>
        </w:rPr>
        <w:t>Proceedings of IEEE 2000 International Geoscience and Remote Sensing Symposium</w:t>
      </w:r>
      <w:r w:rsidRPr="00BC4534">
        <w:t>: Taking the Pulse of the Planet: The Role of Remote Sensing in Managing the Global Environment, Honolulu, Hawaii, July 2000, (in press).</w:t>
      </w:r>
    </w:p>
    <w:p w:rsidR="00B06333" w:rsidRPr="00BC4534" w:rsidRDefault="00B06333" w:rsidP="0027031B">
      <w:pPr>
        <w:pStyle w:val="Refs0"/>
      </w:pPr>
      <w:r w:rsidRPr="00BC4534">
        <w:t>Gasch, J., T. Arvidson</w:t>
      </w:r>
      <w:r w:rsidR="002776F9" w:rsidRPr="00BC4534">
        <w:t>, S. N. Goward</w:t>
      </w:r>
      <w:r w:rsidR="006C233C">
        <w:t xml:space="preserve"> (2000).</w:t>
      </w:r>
      <w:r w:rsidR="002776F9" w:rsidRPr="00BC4534">
        <w:t xml:space="preserve"> Fire and </w:t>
      </w:r>
      <w:r w:rsidR="006C233C">
        <w:t>i</w:t>
      </w:r>
      <w:r w:rsidR="002776F9" w:rsidRPr="00BC4534">
        <w:t xml:space="preserve">ce: </w:t>
      </w:r>
      <w:r w:rsidRPr="00BC4534">
        <w:t xml:space="preserve">An </w:t>
      </w:r>
      <w:r w:rsidR="006C233C">
        <w:t>a</w:t>
      </w:r>
      <w:r w:rsidRPr="00BC4534">
        <w:t xml:space="preserve">ssessment of Landsat 7/ETM+ </w:t>
      </w:r>
      <w:r w:rsidR="006C233C">
        <w:t>a</w:t>
      </w:r>
      <w:r w:rsidRPr="00BC4534">
        <w:t xml:space="preserve">cquisitions over </w:t>
      </w:r>
      <w:r w:rsidR="006C233C">
        <w:t>g</w:t>
      </w:r>
      <w:r w:rsidRPr="00BC4534">
        <w:t xml:space="preserve">laciers, </w:t>
      </w:r>
      <w:r w:rsidR="006C233C">
        <w:t>v</w:t>
      </w:r>
      <w:r w:rsidRPr="00BC4534">
        <w:t>ol</w:t>
      </w:r>
      <w:r w:rsidR="002776F9" w:rsidRPr="00BC4534">
        <w:t xml:space="preserve">canoes, Antarctica, and </w:t>
      </w:r>
      <w:r w:rsidR="006C233C">
        <w:t>s</w:t>
      </w:r>
      <w:r w:rsidR="002776F9" w:rsidRPr="00BC4534">
        <w:t xml:space="preserve">ea </w:t>
      </w:r>
      <w:r w:rsidR="006C233C">
        <w:t>i</w:t>
      </w:r>
      <w:r w:rsidR="002776F9" w:rsidRPr="00BC4534">
        <w:t>ce</w:t>
      </w:r>
      <w:r w:rsidRPr="00BC4534">
        <w:t xml:space="preserve">, </w:t>
      </w:r>
      <w:r w:rsidRPr="00BC4534">
        <w:rPr>
          <w:i/>
        </w:rPr>
        <w:t>Proceedings of IEEE 2000 International Geoscience and Remote Sensing Symposium</w:t>
      </w:r>
      <w:r w:rsidRPr="00BC4534">
        <w:t>: Taking the Pulse of the Planet: The Role of Remote Sensing in Managing the Global Environment, Honolulu, Hawaii, July 2000.</w:t>
      </w:r>
    </w:p>
    <w:p w:rsidR="00F85D7B" w:rsidRPr="00BC4534" w:rsidRDefault="00B06333" w:rsidP="0027031B">
      <w:pPr>
        <w:pStyle w:val="Refs0"/>
      </w:pPr>
      <w:r w:rsidRPr="00BC4534">
        <w:t xml:space="preserve">Gasch, J., T. Arvidson, S. N. Goward, S. </w:t>
      </w:r>
      <w:proofErr w:type="spellStart"/>
      <w:r w:rsidRPr="00BC4534">
        <w:t>Andref</w:t>
      </w:r>
      <w:r w:rsidR="002776F9" w:rsidRPr="00BC4534">
        <w:t>ouet</w:t>
      </w:r>
      <w:proofErr w:type="spellEnd"/>
      <w:r w:rsidR="002776F9" w:rsidRPr="00BC4534">
        <w:t>, C. Hu, F. Muller-Karger</w:t>
      </w:r>
      <w:r w:rsidR="006C233C">
        <w:t xml:space="preserve"> (2000)</w:t>
      </w:r>
      <w:r w:rsidR="002776F9" w:rsidRPr="00BC4534">
        <w:t xml:space="preserve">, </w:t>
      </w:r>
      <w:r w:rsidRPr="00BC4534">
        <w:t>An Assessment of Landsat 7/ETM+ Co</w:t>
      </w:r>
      <w:r w:rsidR="002776F9" w:rsidRPr="00BC4534">
        <w:t>verage of Coral Reefs Worldwide</w:t>
      </w:r>
      <w:r w:rsidRPr="00BC4534">
        <w:t xml:space="preserve">, </w:t>
      </w:r>
      <w:r w:rsidRPr="00BC4534">
        <w:rPr>
          <w:i/>
        </w:rPr>
        <w:t>Proceedings of IEEE 2000 International Geoscience and Remote Sensing Symposium</w:t>
      </w:r>
      <w:r w:rsidRPr="00BC4534">
        <w:t xml:space="preserve">: Taking the Pulse of the Planet: The Role of Remote </w:t>
      </w:r>
      <w:r w:rsidR="009A454D">
        <w:t>Sensing</w:t>
      </w:r>
    </w:p>
    <w:p w:rsidR="00D84C0B" w:rsidRDefault="003E16AF" w:rsidP="00483004">
      <w:pPr>
        <w:pStyle w:val="Heading2"/>
        <w:autoSpaceDE w:val="0"/>
        <w:rPr>
          <w:rFonts w:asciiTheme="minorHAnsi" w:hAnsiTheme="minorHAnsi"/>
          <w:szCs w:val="22"/>
        </w:rPr>
      </w:pPr>
      <w:r>
        <w:rPr>
          <w:rFonts w:asciiTheme="minorHAnsi" w:hAnsiTheme="minorHAnsi"/>
          <w:szCs w:val="22"/>
        </w:rPr>
        <w:t>Contracts and Grants</w:t>
      </w:r>
    </w:p>
    <w:p w:rsidR="00D84C0B" w:rsidRDefault="00D84C0B" w:rsidP="001E49D2">
      <w:pPr>
        <w:pStyle w:val="Heading3"/>
      </w:pPr>
      <w:r w:rsidRPr="00BC4534">
        <w:t>Previous</w:t>
      </w:r>
    </w:p>
    <w:p w:rsidR="00042DD4" w:rsidRPr="00DD3ED6" w:rsidRDefault="00042DD4" w:rsidP="00042DD4">
      <w:pPr>
        <w:pStyle w:val="Refs0"/>
      </w:pPr>
      <w:r>
        <w:t xml:space="preserve">Huang, C, S. Goward, S, Houghton, J. </w:t>
      </w:r>
      <w:proofErr w:type="spellStart"/>
      <w:r>
        <w:t>Masek</w:t>
      </w:r>
      <w:proofErr w:type="spellEnd"/>
      <w:r>
        <w:t xml:space="preserve"> et al. </w:t>
      </w:r>
      <w:r w:rsidRPr="00DD3ED6">
        <w:t>Role of Forest Disturbance and Regrowth in the US Carbon Budget</w:t>
      </w:r>
      <w:r>
        <w:t xml:space="preserve">, </w:t>
      </w:r>
      <w:r w:rsidRPr="00DD3ED6">
        <w:rPr>
          <w:i/>
        </w:rPr>
        <w:t>NASA HQ, Ecosystems</w:t>
      </w:r>
      <w:r>
        <w:t>, 2014-2017.</w:t>
      </w:r>
    </w:p>
    <w:p w:rsidR="00042DD4" w:rsidRPr="00042DD4" w:rsidRDefault="00042DD4" w:rsidP="00042DD4">
      <w:pPr>
        <w:pStyle w:val="Refs0"/>
      </w:pPr>
      <w:r>
        <w:t xml:space="preserve">Huang, C., S. Goward, M. Hansen, et al </w:t>
      </w:r>
      <w:r w:rsidRPr="00DD3ED6">
        <w:t>Assessment of North American Industrial Forests: Disturbances, Biomass Extraction, and Growth Vigor</w:t>
      </w:r>
      <w:r>
        <w:t xml:space="preserve"> </w:t>
      </w:r>
      <w:r w:rsidRPr="00DD3ED6">
        <w:rPr>
          <w:i/>
        </w:rPr>
        <w:t>NASA HQ LCLUC Program</w:t>
      </w:r>
      <w:r>
        <w:t xml:space="preserve"> 2014-2017</w:t>
      </w:r>
    </w:p>
    <w:p w:rsidR="003762DA" w:rsidRPr="00A312ED" w:rsidRDefault="003762DA" w:rsidP="003762DA">
      <w:pPr>
        <w:ind w:left="720" w:hanging="720"/>
      </w:pPr>
      <w:r>
        <w:t xml:space="preserve"> Goward, S.N., W.B. Cohen, J.G. Masek, G. </w:t>
      </w:r>
      <w:proofErr w:type="spellStart"/>
      <w:r>
        <w:t>Moisen</w:t>
      </w:r>
      <w:proofErr w:type="spellEnd"/>
      <w:r>
        <w:t xml:space="preserve">, and R. Nemani, US Forest Disturbance History from Landsat, </w:t>
      </w:r>
      <w:r w:rsidRPr="00A312ED">
        <w:rPr>
          <w:i/>
        </w:rPr>
        <w:t>Terrestrial Ecology, NASA HQ, North American Carbon Program</w:t>
      </w:r>
      <w:r>
        <w:t xml:space="preserve">, August 2011 – </w:t>
      </w:r>
      <w:proofErr w:type="gramStart"/>
      <w:r>
        <w:t>August,</w:t>
      </w:r>
      <w:proofErr w:type="gramEnd"/>
      <w:r>
        <w:t xml:space="preserve"> 2015, (15% time)</w:t>
      </w:r>
    </w:p>
    <w:p w:rsidR="003762DA" w:rsidRDefault="003762DA" w:rsidP="003762DA">
      <w:pPr>
        <w:pStyle w:val="Refs0"/>
      </w:pPr>
      <w:r>
        <w:t xml:space="preserve">Goward. S.N., </w:t>
      </w:r>
      <w:proofErr w:type="spellStart"/>
      <w:r>
        <w:t>Rishmawi</w:t>
      </w:r>
      <w:proofErr w:type="spellEnd"/>
      <w:r>
        <w:t xml:space="preserve">, K., Zhao, R. </w:t>
      </w:r>
      <w:r w:rsidRPr="00553053">
        <w:t>Characterization of Forest Post-Disturbance Recovery</w:t>
      </w:r>
      <w:r>
        <w:t>. Land Processes Branch, NASA Goddard Space Flight Center, July 2012- August 2014 (0% time)</w:t>
      </w:r>
    </w:p>
    <w:p w:rsidR="003762DA" w:rsidRDefault="003762DA" w:rsidP="003762DA">
      <w:pPr>
        <w:pStyle w:val="Refs0"/>
      </w:pPr>
      <w:r>
        <w:t xml:space="preserve">Huang, C., R. Dubayah. </w:t>
      </w:r>
      <w:r w:rsidRPr="00BC4534">
        <w:t>G. Hurtt, J. Masek, and</w:t>
      </w:r>
      <w:r>
        <w:t xml:space="preserve"> </w:t>
      </w:r>
      <w:r w:rsidRPr="00BC4534">
        <w:t xml:space="preserve">S.N. Goward, </w:t>
      </w:r>
      <w:r w:rsidRPr="00D133A9">
        <w:t xml:space="preserve">Integration of long term Landsat observations with </w:t>
      </w:r>
      <w:proofErr w:type="spellStart"/>
      <w:r w:rsidRPr="00D133A9">
        <w:t>DESDynI</w:t>
      </w:r>
      <w:proofErr w:type="spellEnd"/>
      <w:r w:rsidRPr="00D133A9">
        <w:t xml:space="preserve"> measurements for monitoring terrestrial carbon flux within and beyond the </w:t>
      </w:r>
      <w:proofErr w:type="spellStart"/>
      <w:r w:rsidRPr="00D133A9">
        <w:t>DESDynI</w:t>
      </w:r>
      <w:proofErr w:type="spellEnd"/>
      <w:r w:rsidRPr="00D133A9">
        <w:t xml:space="preserve"> mission</w:t>
      </w:r>
      <w:r>
        <w:rPr>
          <w:i/>
        </w:rPr>
        <w:t xml:space="preserve"> </w:t>
      </w:r>
      <w:r w:rsidRPr="00D133A9">
        <w:rPr>
          <w:i/>
        </w:rPr>
        <w:t>NASA Terrestrial Ecology</w:t>
      </w:r>
      <w:r w:rsidRPr="00BC4534">
        <w:t>, (5% time)</w:t>
      </w:r>
    </w:p>
    <w:p w:rsidR="00D45621" w:rsidRPr="00BC4534" w:rsidRDefault="00D45621" w:rsidP="00D45621">
      <w:pPr>
        <w:pStyle w:val="Refs0"/>
      </w:pPr>
      <w:r w:rsidRPr="00BC4534">
        <w:t>S. S. J</w:t>
      </w:r>
      <w:r>
        <w:t>ohnston, S.N. Goward, T.M. Holm</w:t>
      </w:r>
      <w:r w:rsidRPr="00BC4534">
        <w:t xml:space="preserve">, D.L. Williams, T.J. Arvidson and L.E. Rocchio, </w:t>
      </w:r>
      <w:r w:rsidRPr="00D133A9">
        <w:t>Preserving Landsat’s Legacy</w:t>
      </w:r>
      <w:r w:rsidRPr="00BC4534">
        <w:t xml:space="preserve"> </w:t>
      </w:r>
      <w:r w:rsidRPr="00D133A9">
        <w:rPr>
          <w:i/>
        </w:rPr>
        <w:t>NASA History Office, NASA Headquarters</w:t>
      </w:r>
      <w:r w:rsidRPr="00BC4534">
        <w:t xml:space="preserve">, </w:t>
      </w:r>
      <w:r w:rsidRPr="00BC4534">
        <w:rPr>
          <w:color w:val="000000"/>
        </w:rPr>
        <w:t>February 2008 – January 2011 (Time coved under above activity)</w:t>
      </w:r>
    </w:p>
    <w:p w:rsidR="00553053" w:rsidRPr="00BC4534" w:rsidRDefault="00553053" w:rsidP="00553053">
      <w:pPr>
        <w:pStyle w:val="Refs0"/>
        <w:rPr>
          <w:szCs w:val="22"/>
        </w:rPr>
      </w:pPr>
      <w:r>
        <w:rPr>
          <w:szCs w:val="22"/>
        </w:rPr>
        <w:t>Goward, S.N.</w:t>
      </w:r>
      <w:r w:rsidRPr="00BC4534">
        <w:rPr>
          <w:szCs w:val="22"/>
        </w:rPr>
        <w:t xml:space="preserve">, </w:t>
      </w:r>
      <w:r>
        <w:rPr>
          <w:szCs w:val="22"/>
        </w:rPr>
        <w:t xml:space="preserve">(with </w:t>
      </w:r>
      <w:r w:rsidRPr="00BC4534">
        <w:rPr>
          <w:szCs w:val="22"/>
        </w:rPr>
        <w:t xml:space="preserve">M.A. </w:t>
      </w:r>
      <w:proofErr w:type="spellStart"/>
      <w:r w:rsidRPr="00BC4534">
        <w:rPr>
          <w:szCs w:val="22"/>
        </w:rPr>
        <w:t>Pagnutti</w:t>
      </w:r>
      <w:proofErr w:type="spellEnd"/>
      <w:r w:rsidRPr="00BC4534">
        <w:rPr>
          <w:szCs w:val="22"/>
        </w:rPr>
        <w:t xml:space="preserve"> and R.E. Ryan</w:t>
      </w:r>
      <w:r>
        <w:rPr>
          <w:szCs w:val="22"/>
        </w:rPr>
        <w:t>)</w:t>
      </w:r>
      <w:r w:rsidRPr="00BC4534">
        <w:rPr>
          <w:szCs w:val="22"/>
        </w:rPr>
        <w:t xml:space="preserve">, </w:t>
      </w:r>
      <w:r w:rsidRPr="00D133A9">
        <w:rPr>
          <w:szCs w:val="22"/>
        </w:rPr>
        <w:t>Comparison of the Advanced Wide Field Sensor to Landsat for Supplying General Land Cover Land Use Change Detection Products Needed for NASA LCLUC Program Science</w:t>
      </w:r>
      <w:r w:rsidRPr="00D133A9">
        <w:rPr>
          <w:i/>
          <w:szCs w:val="22"/>
        </w:rPr>
        <w:t>, NASA LULUC Program</w:t>
      </w:r>
      <w:r w:rsidRPr="00BC4534">
        <w:rPr>
          <w:szCs w:val="22"/>
        </w:rPr>
        <w:t xml:space="preserve">, </w:t>
      </w:r>
      <w:r>
        <w:rPr>
          <w:szCs w:val="22"/>
        </w:rPr>
        <w:t xml:space="preserve"> October 2009 –October 2012 -</w:t>
      </w:r>
      <w:r w:rsidRPr="00BC4534">
        <w:rPr>
          <w:szCs w:val="22"/>
        </w:rPr>
        <w:t>(5% time).</w:t>
      </w:r>
    </w:p>
    <w:p w:rsidR="00553053" w:rsidRDefault="00553053" w:rsidP="00553053">
      <w:pPr>
        <w:pStyle w:val="Refs0"/>
        <w:rPr>
          <w:szCs w:val="22"/>
        </w:rPr>
      </w:pPr>
      <w:r>
        <w:rPr>
          <w:szCs w:val="22"/>
        </w:rPr>
        <w:lastRenderedPageBreak/>
        <w:t xml:space="preserve">Goward, S.N., Contemporary Developments on the Landsat Mission, </w:t>
      </w:r>
      <w:r w:rsidRPr="00B77C4E">
        <w:rPr>
          <w:i/>
          <w:szCs w:val="22"/>
        </w:rPr>
        <w:t>NASA Goddard Landsat Project Science Office</w:t>
      </w:r>
      <w:r>
        <w:rPr>
          <w:szCs w:val="22"/>
        </w:rPr>
        <w:t>, December 2008 – Nov 2012</w:t>
      </w:r>
    </w:p>
    <w:p w:rsidR="00A61983" w:rsidRPr="00BC4534" w:rsidRDefault="00A61983" w:rsidP="00A47BC7">
      <w:pPr>
        <w:pStyle w:val="Refs0"/>
      </w:pPr>
      <w:r w:rsidRPr="00BC4534">
        <w:t xml:space="preserve">Townshend, J.T., R.D., R. </w:t>
      </w:r>
      <w:proofErr w:type="spellStart"/>
      <w:r w:rsidRPr="00BC4534">
        <w:t>DeFries</w:t>
      </w:r>
      <w:proofErr w:type="spellEnd"/>
      <w:r w:rsidRPr="00BC4534">
        <w:t xml:space="preserve"> and S.N. Goward and, </w:t>
      </w:r>
      <w:r w:rsidRPr="00D133A9">
        <w:t xml:space="preserve">Three Decades of Forest Cover Change in the Americas Evaluated Using the </w:t>
      </w:r>
      <w:proofErr w:type="spellStart"/>
      <w:r w:rsidRPr="00D133A9">
        <w:t>GeoCover</w:t>
      </w:r>
      <w:proofErr w:type="spellEnd"/>
      <w:r w:rsidRPr="00D133A9">
        <w:t xml:space="preserve"> and MDGLS Data Set</w:t>
      </w:r>
      <w:r w:rsidRPr="00BC4534">
        <w:rPr>
          <w:i/>
        </w:rPr>
        <w:t xml:space="preserve">, </w:t>
      </w:r>
      <w:r w:rsidRPr="00D133A9">
        <w:rPr>
          <w:i/>
        </w:rPr>
        <w:t>NASA LULUC Program</w:t>
      </w:r>
      <w:r w:rsidRPr="00BC4534">
        <w:t xml:space="preserve">, </w:t>
      </w:r>
      <w:r>
        <w:t>January</w:t>
      </w:r>
      <w:r w:rsidRPr="00BC4534">
        <w:t xml:space="preserve"> 200</w:t>
      </w:r>
      <w:r>
        <w:t>8-December 2010</w:t>
      </w:r>
      <w:r w:rsidRPr="00BC4534">
        <w:rPr>
          <w:i/>
        </w:rPr>
        <w:t xml:space="preserve">. </w:t>
      </w:r>
      <w:r w:rsidRPr="00BC4534">
        <w:t>(0% Time)</w:t>
      </w:r>
    </w:p>
    <w:p w:rsidR="00A61983" w:rsidRPr="00BC4534" w:rsidRDefault="00A61983" w:rsidP="00A47BC7">
      <w:pPr>
        <w:pStyle w:val="Refs0"/>
      </w:pPr>
      <w:r w:rsidRPr="00BC4534">
        <w:t xml:space="preserve">Townshend, J. R., </w:t>
      </w:r>
      <w:proofErr w:type="spellStart"/>
      <w:r w:rsidRPr="00BC4534">
        <w:t>DeFires</w:t>
      </w:r>
      <w:proofErr w:type="spellEnd"/>
      <w:r w:rsidRPr="00BC4534">
        <w:t>, R., Goward, S. N., Hansen, M.C., Huang, C., Masek, J. G., Tucker, C. J</w:t>
      </w:r>
      <w:r w:rsidRPr="00D133A9">
        <w:rPr>
          <w:i/>
        </w:rPr>
        <w:t xml:space="preserve">. </w:t>
      </w:r>
      <w:r w:rsidRPr="00D133A9">
        <w:rPr>
          <w:bCs/>
          <w:i/>
        </w:rPr>
        <w:t>Earth Science Data Records of Global Forest Cover Change</w:t>
      </w:r>
      <w:r w:rsidRPr="00BC4534">
        <w:rPr>
          <w:b/>
          <w:bCs/>
        </w:rPr>
        <w:t xml:space="preserve"> </w:t>
      </w:r>
      <w:r w:rsidRPr="00D133A9">
        <w:rPr>
          <w:bCs/>
          <w:i/>
        </w:rPr>
        <w:t>NASA</w:t>
      </w:r>
      <w:r w:rsidRPr="00D133A9">
        <w:rPr>
          <w:i/>
        </w:rPr>
        <w:t xml:space="preserve"> MEASURES</w:t>
      </w:r>
      <w:r w:rsidRPr="00BC4534">
        <w:t>, March 2008- February 2011 (</w:t>
      </w:r>
      <w:r>
        <w:t>0</w:t>
      </w:r>
      <w:r w:rsidRPr="00BC4534">
        <w:t>% time).</w:t>
      </w:r>
    </w:p>
    <w:p w:rsidR="00902F36" w:rsidRPr="00BC4534" w:rsidRDefault="00902F36" w:rsidP="00A47BC7">
      <w:pPr>
        <w:pStyle w:val="Refs0"/>
      </w:pPr>
      <w:r w:rsidRPr="00BC4534">
        <w:t xml:space="preserve">Goward, S.N. and Franks, S. </w:t>
      </w:r>
      <w:r w:rsidRPr="00D133A9">
        <w:t>Contemporary Developments in the Landsat Mission: LTAP, Legacy, Global Observations and a Possible Observation Gap,</w:t>
      </w:r>
      <w:r w:rsidRPr="00BC4534">
        <w:t xml:space="preserve"> </w:t>
      </w:r>
      <w:r w:rsidRPr="00D133A9">
        <w:rPr>
          <w:i/>
        </w:rPr>
        <w:t>NASA Goddard Space Flight Cente</w:t>
      </w:r>
      <w:r w:rsidRPr="00BC4534">
        <w:t>r, November 2005 to October 2008 (10% time).</w:t>
      </w:r>
    </w:p>
    <w:p w:rsidR="00A61983" w:rsidRPr="00BC4534" w:rsidRDefault="00A61983" w:rsidP="00A47BC7">
      <w:pPr>
        <w:pStyle w:val="Refs0"/>
      </w:pPr>
      <w:r w:rsidRPr="00BC4534">
        <w:t xml:space="preserve">Goward, S.N. and Williams, D.L. </w:t>
      </w:r>
      <w:r w:rsidRPr="00D133A9">
        <w:t>The Landsat Data Continuity Mission (LDCM) Long-Term Acquisition Plan (LTAP): Extending and Enhancing the Landsat 7 LTAP Approach</w:t>
      </w:r>
      <w:r w:rsidRPr="00BC4534">
        <w:t xml:space="preserve">, </w:t>
      </w:r>
      <w:r w:rsidRPr="00D133A9">
        <w:rPr>
          <w:i/>
        </w:rPr>
        <w:t>U.S. Geological Survey</w:t>
      </w:r>
      <w:r w:rsidRPr="00BC4534">
        <w:t>, Sept. 2006-Aug. 201</w:t>
      </w:r>
      <w:r>
        <w:t>1</w:t>
      </w:r>
      <w:r w:rsidRPr="00BC4534">
        <w:t xml:space="preserve"> (10% time).</w:t>
      </w:r>
    </w:p>
    <w:p w:rsidR="00A61983" w:rsidRPr="00BC4534" w:rsidRDefault="00A61983" w:rsidP="00A47BC7">
      <w:pPr>
        <w:pStyle w:val="Refs0"/>
        <w:rPr>
          <w:b/>
        </w:rPr>
      </w:pPr>
      <w:r w:rsidRPr="00BC4534">
        <w:t xml:space="preserve">Goward, S.N. J Masek, W.B. Cohen, </w:t>
      </w:r>
      <w:r>
        <w:t>and</w:t>
      </w:r>
      <w:r w:rsidRPr="00BC4534">
        <w:t xml:space="preserve"> G. Moisen</w:t>
      </w:r>
      <w:r w:rsidRPr="00BC4534">
        <w:rPr>
          <w:b/>
        </w:rPr>
        <w:t xml:space="preserve">, </w:t>
      </w:r>
      <w:r w:rsidRPr="00D133A9">
        <w:t xml:space="preserve">Role of North America Forest Disturbance and Regrowth In NACP: Integrated Analyzes of Landsat and U.S. Forest Service </w:t>
      </w:r>
      <w:r w:rsidRPr="00D133A9">
        <w:rPr>
          <w:bCs/>
        </w:rPr>
        <w:t>FIA Data - Phase 2</w:t>
      </w:r>
      <w:r w:rsidRPr="00D133A9">
        <w:t>,</w:t>
      </w:r>
      <w:r w:rsidRPr="00BC4534">
        <w:t xml:space="preserve"> </w:t>
      </w:r>
      <w:r w:rsidRPr="00D133A9">
        <w:rPr>
          <w:i/>
        </w:rPr>
        <w:t>North American Carbon Program, NASA Ecosystems</w:t>
      </w:r>
      <w:r w:rsidRPr="00BC4534">
        <w:t xml:space="preserve">, </w:t>
      </w:r>
      <w:r>
        <w:t>February 2008–February 2011</w:t>
      </w:r>
      <w:r w:rsidRPr="00BC4534">
        <w:t>(20% time)</w:t>
      </w:r>
    </w:p>
    <w:p w:rsidR="00E24F8C" w:rsidRPr="00BC4534" w:rsidRDefault="00E24F8C" w:rsidP="00A47BC7">
      <w:pPr>
        <w:pStyle w:val="Refs0"/>
      </w:pPr>
      <w:r w:rsidRPr="00BC4534">
        <w:t xml:space="preserve">Goward, S. N., J Masek, W. B. Cohen, </w:t>
      </w:r>
      <w:r w:rsidR="00AC0F42">
        <w:t>and</w:t>
      </w:r>
      <w:r w:rsidRPr="00BC4534">
        <w:t xml:space="preserve"> G. Moisen. </w:t>
      </w:r>
      <w:r w:rsidRPr="00BC4534">
        <w:rPr>
          <w:i/>
        </w:rPr>
        <w:t>North American Forest Disturbance and Regrowth since 1972: Empirical Assessment with Field Measurements and Satellite Remotely Sensed Observations</w:t>
      </w:r>
      <w:r w:rsidRPr="00BC4534">
        <w:t>, February 2005 to January 2008 North American Carbon Program, NASA Ecosystems (25% time)</w:t>
      </w:r>
    </w:p>
    <w:p w:rsidR="00435B7F" w:rsidRPr="00BC4534" w:rsidRDefault="00435B7F" w:rsidP="00A47BC7">
      <w:pPr>
        <w:pStyle w:val="Refs0"/>
      </w:pPr>
      <w:r w:rsidRPr="00BC4534">
        <w:t xml:space="preserve">Goward, S. N., </w:t>
      </w:r>
      <w:r w:rsidRPr="00BC4534">
        <w:rPr>
          <w:bCs/>
          <w:i/>
          <w:iCs/>
        </w:rPr>
        <w:t>Validation of the Landsat 7</w:t>
      </w:r>
      <w:r w:rsidR="00D3221B" w:rsidRPr="00BC4534">
        <w:rPr>
          <w:bCs/>
          <w:i/>
          <w:iCs/>
        </w:rPr>
        <w:t>L</w:t>
      </w:r>
      <w:r w:rsidRPr="00BC4534">
        <w:rPr>
          <w:bCs/>
          <w:i/>
          <w:iCs/>
        </w:rPr>
        <w:t>ong</w:t>
      </w:r>
      <w:r w:rsidR="00D3221B" w:rsidRPr="00BC4534">
        <w:rPr>
          <w:bCs/>
          <w:i/>
          <w:iCs/>
        </w:rPr>
        <w:t>-T</w:t>
      </w:r>
      <w:r w:rsidRPr="00BC4534">
        <w:rPr>
          <w:bCs/>
          <w:i/>
          <w:iCs/>
        </w:rPr>
        <w:t>erm</w:t>
      </w:r>
      <w:r w:rsidR="00D3221B" w:rsidRPr="00BC4534">
        <w:rPr>
          <w:bCs/>
          <w:i/>
          <w:iCs/>
        </w:rPr>
        <w:t xml:space="preserve"> A</w:t>
      </w:r>
      <w:r w:rsidRPr="00BC4534">
        <w:rPr>
          <w:bCs/>
          <w:i/>
          <w:iCs/>
        </w:rPr>
        <w:t>cquisition</w:t>
      </w:r>
      <w:r w:rsidR="00D3221B" w:rsidRPr="00BC4534">
        <w:rPr>
          <w:bCs/>
          <w:i/>
          <w:iCs/>
        </w:rPr>
        <w:t xml:space="preserve"> P</w:t>
      </w:r>
      <w:r w:rsidRPr="00BC4534">
        <w:rPr>
          <w:bCs/>
          <w:i/>
          <w:iCs/>
        </w:rPr>
        <w:t>lan</w:t>
      </w:r>
      <w:r w:rsidRPr="00BC4534">
        <w:rPr>
          <w:bCs/>
        </w:rPr>
        <w:t xml:space="preserve">, </w:t>
      </w:r>
      <w:r w:rsidRPr="00BC4534">
        <w:t>Cooperative Agreement with NASA Goddard Space Flight Center, July 2002-June 2005 ($150,000).</w:t>
      </w:r>
    </w:p>
    <w:p w:rsidR="00435B7F" w:rsidRPr="00BC4534" w:rsidRDefault="00435B7F" w:rsidP="00A47BC7">
      <w:pPr>
        <w:pStyle w:val="Refs0"/>
      </w:pPr>
      <w:r w:rsidRPr="00BC4534">
        <w:t xml:space="preserve">Goward, S.N., W.B. Cohen </w:t>
      </w:r>
      <w:r w:rsidR="00AC0F42">
        <w:t>and</w:t>
      </w:r>
      <w:r w:rsidRPr="00BC4534">
        <w:t xml:space="preserve"> J. Masek, </w:t>
      </w:r>
      <w:r w:rsidRPr="00BC4534">
        <w:rPr>
          <w:i/>
          <w:iCs/>
        </w:rPr>
        <w:t>Assessing Eastern North America Forest Disturbance and Regrowth: Potential from Passive Optical Remote Sensing Evaluated in the US Mid-Atlantic Region</w:t>
      </w:r>
      <w:r w:rsidRPr="00BC4534">
        <w:t xml:space="preserve">  March 2003 – February 2005, Ecosystems Program, NASA HQ ($500,000)</w:t>
      </w:r>
    </w:p>
    <w:p w:rsidR="00177BCE" w:rsidRPr="00BC4534" w:rsidRDefault="00177BCE" w:rsidP="00A47BC7">
      <w:pPr>
        <w:pStyle w:val="Refs0"/>
      </w:pPr>
      <w:r w:rsidRPr="00BC4534">
        <w:t xml:space="preserve">Goward, S. N., Townshend, J.,  </w:t>
      </w:r>
      <w:proofErr w:type="spellStart"/>
      <w:r w:rsidRPr="00BC4534">
        <w:t>Pirages</w:t>
      </w:r>
      <w:proofErr w:type="spellEnd"/>
      <w:r w:rsidRPr="00BC4534">
        <w:t>, D</w:t>
      </w:r>
      <w:r w:rsidRPr="00BC4534">
        <w:rPr>
          <w:i/>
        </w:rPr>
        <w:t>., Enhancing Earth System Science Using Commercial Terrestrial Remote Sensing Systems</w:t>
      </w:r>
      <w:r w:rsidRPr="00BC4534">
        <w:t>., NASA Stennis Space Center, MS, November, 1997 - February 2004 ($1,003,023)</w:t>
      </w:r>
    </w:p>
    <w:p w:rsidR="00D84C0B" w:rsidRPr="00BC4534" w:rsidRDefault="00D84C0B" w:rsidP="00A47BC7">
      <w:pPr>
        <w:pStyle w:val="Refs0"/>
      </w:pPr>
      <w:r w:rsidRPr="00BC4534">
        <w:t xml:space="preserve">Goward, S. N., Townshend, J., Geores, M, Davis, L. and Tucker, C. J.  </w:t>
      </w:r>
      <w:r w:rsidRPr="00BC4534">
        <w:rPr>
          <w:i/>
        </w:rPr>
        <w:t>Terrestrial Monitoring at High Spatial Resolution: The Role of Landsat-type Sensors in Mission to Planet Earth</w:t>
      </w:r>
      <w:r w:rsidRPr="00BC4534">
        <w:t>, National Aeronautics and Space Administration, October 1996 – June 2002 ($2,000,000)</w:t>
      </w:r>
    </w:p>
    <w:p w:rsidR="00D84C0B" w:rsidRPr="00BC4534" w:rsidRDefault="00D84C0B" w:rsidP="00A47BC7">
      <w:pPr>
        <w:pStyle w:val="Refs0"/>
      </w:pPr>
      <w:r w:rsidRPr="00BC4534">
        <w:t xml:space="preserve">Goward, S. N. and J. G. Masek., </w:t>
      </w:r>
      <w:r w:rsidRPr="00BC4534">
        <w:rPr>
          <w:i/>
          <w:iCs/>
        </w:rPr>
        <w:t>Prototype Implementation of a Research Environment for Advanced Landsat Monitoring (REALM)</w:t>
      </w:r>
      <w:r w:rsidRPr="00BC4534">
        <w:t xml:space="preserve"> Cooperative Agreement with NASA Goddard Space Flight </w:t>
      </w:r>
      <w:r w:rsidR="00BD60AA" w:rsidRPr="00BC4534">
        <w:t>Center, June</w:t>
      </w:r>
      <w:r w:rsidRPr="00BC4534">
        <w:t xml:space="preserve"> 1999 – May 2002 ($500,000).</w:t>
      </w:r>
    </w:p>
    <w:p w:rsidR="00D84C0B" w:rsidRPr="00BC4534" w:rsidRDefault="00D84C0B" w:rsidP="00A47BC7">
      <w:pPr>
        <w:pStyle w:val="Refs0"/>
      </w:pPr>
      <w:r w:rsidRPr="00BC4534">
        <w:t xml:space="preserve">Goward, S. N., Czajkowski, K. P., </w:t>
      </w:r>
      <w:proofErr w:type="spellStart"/>
      <w:r w:rsidRPr="00BC4534">
        <w:t>Xue</w:t>
      </w:r>
      <w:proofErr w:type="spellEnd"/>
      <w:r w:rsidRPr="00BC4534">
        <w:t>, Y. and Stadler, S., Terrestrial Environmental Variables Derived from EOS Platform Sensors., NASA Headquarters, November 1998 – October 2001 ($450,000)</w:t>
      </w:r>
    </w:p>
    <w:p w:rsidR="00D84C0B" w:rsidRPr="00BC4534" w:rsidRDefault="00D84C0B" w:rsidP="00A47BC7">
      <w:pPr>
        <w:pStyle w:val="Refs0"/>
      </w:pPr>
      <w:r w:rsidRPr="00BC4534">
        <w:t>Goward, S. N.,</w:t>
      </w:r>
      <w:r w:rsidRPr="00BC4534">
        <w:rPr>
          <w:i/>
        </w:rPr>
        <w:t xml:space="preserve"> Determination of Spectral Properties Associated with </w:t>
      </w:r>
      <w:proofErr w:type="spellStart"/>
      <w:r w:rsidRPr="00BC4534">
        <w:rPr>
          <w:i/>
        </w:rPr>
        <w:t>Phytomass</w:t>
      </w:r>
      <w:proofErr w:type="spellEnd"/>
      <w:r w:rsidRPr="00BC4534">
        <w:rPr>
          <w:i/>
        </w:rPr>
        <w:t xml:space="preserve"> and PAR</w:t>
      </w:r>
      <w:r w:rsidRPr="00BC4534">
        <w:t>, Cooperative Agreement with the US Department of Agriculture, Agricultural Research Service, Beltsville, Maryland, Nov. 94 to June 99 ($500,000)</w:t>
      </w:r>
    </w:p>
    <w:p w:rsidR="00D84C0B" w:rsidRPr="00BC4534" w:rsidRDefault="00D84C0B" w:rsidP="00A47BC7">
      <w:pPr>
        <w:pStyle w:val="Refs0"/>
      </w:pPr>
      <w:r w:rsidRPr="00BC4534">
        <w:t>Goward, S. N., Dubayah, R. and Townshend, J</w:t>
      </w:r>
      <w:r w:rsidRPr="00BC4534">
        <w:rPr>
          <w:i/>
        </w:rPr>
        <w:t xml:space="preserve">.  Remote Sensing Methods for </w:t>
      </w:r>
      <w:proofErr w:type="spellStart"/>
      <w:r w:rsidRPr="00BC4534">
        <w:rPr>
          <w:i/>
        </w:rPr>
        <w:t>Biospheric</w:t>
      </w:r>
      <w:proofErr w:type="spellEnd"/>
      <w:r w:rsidRPr="00BC4534">
        <w:rPr>
          <w:i/>
        </w:rPr>
        <w:t xml:space="preserve"> Monitoring</w:t>
      </w:r>
      <w:r w:rsidRPr="00BC4534">
        <w:t>, Cooperative Agreement with NASA Goddard Space Flight Center, January 1996 - May 1999 ($500,000)</w:t>
      </w:r>
    </w:p>
    <w:p w:rsidR="00D84C0B" w:rsidRPr="00BC4534" w:rsidRDefault="00D84C0B" w:rsidP="00A47BC7">
      <w:pPr>
        <w:pStyle w:val="Refs0"/>
      </w:pPr>
      <w:r w:rsidRPr="00BC4534">
        <w:t xml:space="preserve">Goward, S. N., </w:t>
      </w:r>
      <w:proofErr w:type="spellStart"/>
      <w:r w:rsidRPr="00BC4534">
        <w:rPr>
          <w:i/>
        </w:rPr>
        <w:t>Biospheric</w:t>
      </w:r>
      <w:proofErr w:type="spellEnd"/>
      <w:r w:rsidRPr="00BC4534">
        <w:rPr>
          <w:i/>
        </w:rPr>
        <w:t xml:space="preserve"> Monitoring from Space: </w:t>
      </w:r>
      <w:r w:rsidR="00615C54" w:rsidRPr="00BC4534">
        <w:rPr>
          <w:i/>
        </w:rPr>
        <w:t>Environmental</w:t>
      </w:r>
      <w:r w:rsidR="00615C54">
        <w:rPr>
          <w:i/>
        </w:rPr>
        <w:fldChar w:fldCharType="begin">
          <w:fldData xml:space="preserve">PEVuZE5vdGU+PENpdGU+PEF1dGhvcj5Hb3dhcmQ8L0F1dGhvcj48WWVhcj4yMDAxPC9ZZWFyPjxS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</w:fldData>
        </w:fldChar>
      </w:r>
      <w:r w:rsidR="00D45621">
        <w:rPr>
          <w:i/>
        </w:rPr>
        <w:instrText xml:space="preserve"> ADDIN EN.CITE </w:instrText>
      </w:r>
      <w:r w:rsidR="00D45621">
        <w:rPr>
          <w:i/>
        </w:rPr>
        <w:fldChar w:fldCharType="begin">
          <w:fldData xml:space="preserve">PEVuZE5vdGU+PENpdGU+PEF1dGhvcj5Hb3dhcmQ8L0F1dGhvcj48WWVhcj4yMDAxPC9ZZWFyPjxS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</w:fldData>
        </w:fldChar>
      </w:r>
      <w:r w:rsidR="00D45621">
        <w:rPr>
          <w:i/>
        </w:rPr>
        <w:instrText xml:space="preserve"> ADDIN EN.CITE.DATA </w:instrText>
      </w:r>
      <w:r w:rsidR="00D45621">
        <w:rPr>
          <w:i/>
        </w:rPr>
      </w:r>
      <w:r w:rsidR="00D45621">
        <w:rPr>
          <w:i/>
        </w:rPr>
        <w:fldChar w:fldCharType="end"/>
      </w:r>
      <w:r w:rsidR="00615C54">
        <w:rPr>
          <w:i/>
        </w:rPr>
      </w:r>
      <w:r w:rsidR="00615C54">
        <w:rPr>
          <w:i/>
        </w:rPr>
        <w:fldChar w:fldCharType="separate"/>
      </w:r>
      <w:r w:rsidR="00D45621">
        <w:rPr>
          <w:i/>
          <w:noProof/>
        </w:rPr>
        <w:t>(</w:t>
      </w:r>
      <w:hyperlink w:anchor="_ENREF_1" w:tooltip="Goward, 2001 #566" w:history="1">
        <w:r w:rsidR="00D45621">
          <w:rPr>
            <w:i/>
            <w:noProof/>
          </w:rPr>
          <w:t>Goward 2001</w:t>
        </w:r>
      </w:hyperlink>
      <w:r w:rsidR="00D45621">
        <w:rPr>
          <w:i/>
          <w:noProof/>
        </w:rPr>
        <w:t xml:space="preserve">; </w:t>
      </w:r>
      <w:hyperlink w:anchor="_ENREF_2" w:tooltip="Goward, 2001 #593" w:history="1">
        <w:r w:rsidR="00D45621">
          <w:rPr>
            <w:i/>
            <w:noProof/>
          </w:rPr>
          <w:t>Goward and Masek 2001</w:t>
        </w:r>
      </w:hyperlink>
      <w:r w:rsidR="00D45621">
        <w:rPr>
          <w:i/>
          <w:noProof/>
        </w:rPr>
        <w:t xml:space="preserve">; </w:t>
      </w:r>
      <w:hyperlink w:anchor="_ENREF_3" w:tooltip="Goward, 2001 #598" w:history="1">
        <w:r w:rsidR="00D45621">
          <w:rPr>
            <w:i/>
            <w:noProof/>
          </w:rPr>
          <w:t>Goward et al. 2001</w:t>
        </w:r>
      </w:hyperlink>
      <w:r w:rsidR="00D45621">
        <w:rPr>
          <w:i/>
          <w:noProof/>
        </w:rPr>
        <w:t>)</w:t>
      </w:r>
      <w:r w:rsidR="00615C54">
        <w:rPr>
          <w:i/>
        </w:rPr>
        <w:fldChar w:fldCharType="end"/>
      </w:r>
      <w:r w:rsidRPr="00BC4534">
        <w:rPr>
          <w:i/>
        </w:rPr>
        <w:t xml:space="preserve"> Constraints</w:t>
      </w:r>
      <w:r w:rsidRPr="00BC4534">
        <w:t>, National Aeronautics and Space Administration, Sept 1995-August 1997 ($400,000)</w:t>
      </w:r>
    </w:p>
    <w:p w:rsidR="00D84C0B" w:rsidRPr="00BC4534" w:rsidRDefault="00D84C0B" w:rsidP="00A47BC7">
      <w:pPr>
        <w:pStyle w:val="Refs0"/>
      </w:pPr>
      <w:r w:rsidRPr="00BC4534">
        <w:lastRenderedPageBreak/>
        <w:t>Townshend, J., Vermote, E., Justice, C. and Goward, S. N</w:t>
      </w:r>
      <w:r w:rsidRPr="00BC4534">
        <w:rPr>
          <w:i/>
        </w:rPr>
        <w:t>., AVHRR Land Pathfinder Data Set; Version 2</w:t>
      </w:r>
      <w:r w:rsidRPr="00BC4534">
        <w:t xml:space="preserve">, National Aeronautics and Space </w:t>
      </w:r>
      <w:r w:rsidR="00BD60AA" w:rsidRPr="00BC4534">
        <w:t>Administration, June</w:t>
      </w:r>
      <w:r w:rsidRPr="00BC4534">
        <w:t xml:space="preserve"> 1995 to May 1997 ($800,000).</w:t>
      </w:r>
    </w:p>
    <w:p w:rsidR="00D84C0B" w:rsidRPr="00BC4534" w:rsidRDefault="00D84C0B" w:rsidP="00A47BC7">
      <w:pPr>
        <w:pStyle w:val="Refs0"/>
      </w:pPr>
      <w:r w:rsidRPr="00BC4534">
        <w:t xml:space="preserve">Walthall, C. L., Goward, S. N. and Williams, D. L., </w:t>
      </w:r>
      <w:r w:rsidRPr="00BC4534">
        <w:rPr>
          <w:i/>
        </w:rPr>
        <w:t>Biophysical Significance of Spectral Vegetation Indices in the Boreal Forest.</w:t>
      </w:r>
      <w:r w:rsidRPr="00BC4534">
        <w:t xml:space="preserve">   National Aeronautics and Space Administration, BOREAS </w:t>
      </w:r>
      <w:r w:rsidR="00BD60AA" w:rsidRPr="00BC4534">
        <w:t>project, March</w:t>
      </w:r>
      <w:r w:rsidRPr="00BC4534">
        <w:t xml:space="preserve"> 1993 to February 1996 ($300,000).</w:t>
      </w:r>
    </w:p>
    <w:p w:rsidR="00D84C0B" w:rsidRPr="00BC4534" w:rsidRDefault="00D84C0B" w:rsidP="00A47BC7">
      <w:pPr>
        <w:pStyle w:val="Refs0"/>
      </w:pPr>
      <w:r w:rsidRPr="00BC4534">
        <w:t xml:space="preserve">Goward, S. N., Prince, S., Dubayah, R., Townshend, J., and Tucker, C. J.  </w:t>
      </w:r>
      <w:proofErr w:type="spellStart"/>
      <w:r w:rsidRPr="00BC4534">
        <w:rPr>
          <w:i/>
        </w:rPr>
        <w:t>Biospheric</w:t>
      </w:r>
      <w:proofErr w:type="spellEnd"/>
      <w:r w:rsidRPr="00BC4534">
        <w:rPr>
          <w:i/>
        </w:rPr>
        <w:t xml:space="preserve"> Dynamics in the Boreal Forest Ecotone.</w:t>
      </w:r>
      <w:r w:rsidRPr="00BC4534">
        <w:t xml:space="preserve">  National Aeronautics and Space Administration, BOREAS </w:t>
      </w:r>
      <w:r w:rsidR="00BD60AA" w:rsidRPr="00BC4534">
        <w:t>project, March</w:t>
      </w:r>
      <w:r w:rsidRPr="00BC4534">
        <w:t xml:space="preserve"> 1993 to February 1996 ($300,000).</w:t>
      </w:r>
    </w:p>
    <w:p w:rsidR="00D84C0B" w:rsidRPr="00BC4534" w:rsidRDefault="00D84C0B" w:rsidP="00A47BC7">
      <w:pPr>
        <w:pStyle w:val="Refs0"/>
      </w:pPr>
      <w:r w:rsidRPr="00BC4534">
        <w:t xml:space="preserve">Goward, S. N. with Running, S. W, and Nemani, R. (Univ. Montana)  </w:t>
      </w:r>
      <w:r w:rsidRPr="00BC4534">
        <w:rPr>
          <w:i/>
        </w:rPr>
        <w:t>Estimating Regional Forest Evapotranspiration and Photosynthesis with a Satellite-Derived Vegetation Index and Surface Temperature,</w:t>
      </w:r>
      <w:r w:rsidRPr="00BC4534">
        <w:t xml:space="preserve">  National Science Foundation, Ecosystems Program, June, 1989 to May 1992 ($265,000).</w:t>
      </w:r>
    </w:p>
    <w:p w:rsidR="00D84C0B" w:rsidRPr="00BC4534" w:rsidRDefault="00D84C0B" w:rsidP="00A47BC7">
      <w:pPr>
        <w:pStyle w:val="Refs0"/>
      </w:pPr>
      <w:r w:rsidRPr="00BC4534">
        <w:t xml:space="preserve">Goward, S. N., </w:t>
      </w:r>
      <w:r w:rsidRPr="00BC4534">
        <w:rPr>
          <w:i/>
        </w:rPr>
        <w:t>Toward New Theories in Macroscale Bioclimatology</w:t>
      </w:r>
      <w:r w:rsidRPr="00BC4534">
        <w:t>, National Aeronautics and Space Administration, Headquarters, Land Processes Ecosystems Program, August 1987 to January 1994 ($600,000).</w:t>
      </w:r>
    </w:p>
    <w:p w:rsidR="00D84C0B" w:rsidRPr="00BC4534" w:rsidRDefault="00D84C0B" w:rsidP="00A47BC7">
      <w:pPr>
        <w:pStyle w:val="Refs0"/>
      </w:pPr>
      <w:r w:rsidRPr="00BC4534">
        <w:t xml:space="preserve">Goward, S. N. and Hope A. S. (San Diego State U.)  </w:t>
      </w:r>
      <w:r w:rsidRPr="00BC4534">
        <w:rPr>
          <w:i/>
        </w:rPr>
        <w:t>Measurement of Evapotranspiration with Combined Multispectral Solar Reflective and Thermal Infrared Radiance Observations</w:t>
      </w:r>
      <w:r w:rsidRPr="00BC4534">
        <w:t xml:space="preserve">, National Aeronautics and Space Administration FIFE (First ISLSCP (International Satellite Land Surface Climatology Program) Field Experiment) Guest Investigator Program, May 1987-April 1992 ($240,000). </w:t>
      </w:r>
    </w:p>
    <w:p w:rsidR="00D84C0B" w:rsidRPr="00BC4534" w:rsidRDefault="00D84C0B" w:rsidP="00A47BC7">
      <w:pPr>
        <w:pStyle w:val="Refs0"/>
      </w:pPr>
      <w:r w:rsidRPr="00BC4534">
        <w:t>Goward, S. N.,</w:t>
      </w:r>
      <w:r w:rsidRPr="00BC4534">
        <w:rPr>
          <w:i/>
        </w:rPr>
        <w:t xml:space="preserve"> Estimating Photosynthetically Radiation with Satellite Data</w:t>
      </w:r>
      <w:r w:rsidRPr="00BC4534">
        <w:t>, Cooperative Agreement with the US Department of Agriculture, Agricultural Research Service, Beltsville, Maryland, Sept. 89 to Feb. 94 ($300,000)</w:t>
      </w:r>
    </w:p>
    <w:p w:rsidR="00D84C0B" w:rsidRPr="00BC4534" w:rsidRDefault="00D84C0B" w:rsidP="00A47BC7">
      <w:pPr>
        <w:pStyle w:val="Refs0"/>
      </w:pPr>
      <w:r w:rsidRPr="00BC4534">
        <w:t xml:space="preserve">Goward, S. N. and Walthall, C. L., </w:t>
      </w:r>
      <w:r w:rsidRPr="00BC4534">
        <w:rPr>
          <w:i/>
        </w:rPr>
        <w:t>Analysis of Terrestrial Conditions and Dynamics</w:t>
      </w:r>
      <w:r w:rsidRPr="00BC4534">
        <w:t>, National Aeronautics and Space Administration, Goddard Space Flight Center Cooperative Agreement, December 1982 - May 1992) (~$100,000 K per year, 10  year total &gt; $1,000,000)</w:t>
      </w:r>
    </w:p>
    <w:p w:rsidR="00D84C0B" w:rsidRPr="00BC4534" w:rsidRDefault="00D84C0B" w:rsidP="00A47BC7">
      <w:pPr>
        <w:pStyle w:val="Refs0"/>
      </w:pPr>
      <w:r w:rsidRPr="00BC4534">
        <w:t xml:space="preserve">Goward, S. N., </w:t>
      </w:r>
      <w:r w:rsidRPr="00BC4534">
        <w:rPr>
          <w:i/>
        </w:rPr>
        <w:t>Cooperative Distribution of Reprocessed NOAA Global Vegetation Index Data</w:t>
      </w:r>
      <w:r w:rsidRPr="00BC4534">
        <w:t>, National Oceanic and Atmospheric Administration, National Geophysical Data Center, Boulder Colorado, September 1991-December 1991 ($9,000)</w:t>
      </w:r>
    </w:p>
    <w:p w:rsidR="00D84C0B" w:rsidRPr="00BC4534" w:rsidRDefault="00D84C0B" w:rsidP="00A47BC7">
      <w:pPr>
        <w:pStyle w:val="Refs0"/>
      </w:pPr>
      <w:r w:rsidRPr="00BC4534">
        <w:t xml:space="preserve">Goward, S. N. and </w:t>
      </w:r>
      <w:proofErr w:type="spellStart"/>
      <w:r w:rsidRPr="00BC4534">
        <w:t>Petzold</w:t>
      </w:r>
      <w:proofErr w:type="spellEnd"/>
      <w:r w:rsidRPr="00BC4534">
        <w:t xml:space="preserve">, D. E., </w:t>
      </w:r>
      <w:r w:rsidRPr="00BC4534">
        <w:rPr>
          <w:i/>
        </w:rPr>
        <w:t>Spectral Contrasts in Open-Lichen Woodlands of the Subarctic</w:t>
      </w:r>
      <w:r w:rsidRPr="00BC4534">
        <w:t>, National Aeronautics and Space Administration AVIRIS (Advanced Visible/Infrared Imaging Spectrometer) Guest Investigator Program June 1987-May 1989 ($65,000)</w:t>
      </w:r>
    </w:p>
    <w:p w:rsidR="00D84C0B" w:rsidRPr="00BC4534" w:rsidRDefault="00D84C0B" w:rsidP="00A47BC7">
      <w:pPr>
        <w:pStyle w:val="Refs0"/>
      </w:pPr>
      <w:r w:rsidRPr="00BC4534">
        <w:t xml:space="preserve">Mulhern, T., and Goward, S. N., </w:t>
      </w:r>
      <w:r w:rsidRPr="00BC4534">
        <w:rPr>
          <w:i/>
        </w:rPr>
        <w:t>Lichen Dynamics in the Boreal Forest-Tundra Ecotone: A Potential Indicator of Global Change</w:t>
      </w:r>
      <w:r w:rsidRPr="00BC4534">
        <w:t xml:space="preserve">, National Aeronautics and Space Administration Graduate Student Researcher Program, August 1988 - July 1991 </w:t>
      </w:r>
    </w:p>
    <w:p w:rsidR="00D84C0B" w:rsidRPr="00BC4534" w:rsidRDefault="00D84C0B" w:rsidP="00A47BC7">
      <w:pPr>
        <w:pStyle w:val="Refs0"/>
      </w:pPr>
      <w:r w:rsidRPr="00BC4534">
        <w:t xml:space="preserve">Justice, C. O., and Goward, S. N., </w:t>
      </w:r>
      <w:r w:rsidRPr="00BC4534">
        <w:rPr>
          <w:i/>
        </w:rPr>
        <w:t xml:space="preserve">Analysis of </w:t>
      </w:r>
      <w:proofErr w:type="spellStart"/>
      <w:r w:rsidRPr="00BC4534">
        <w:rPr>
          <w:i/>
        </w:rPr>
        <w:t>Subsaharan</w:t>
      </w:r>
      <w:proofErr w:type="spellEnd"/>
      <w:r w:rsidRPr="00BC4534">
        <w:rPr>
          <w:i/>
        </w:rPr>
        <w:t xml:space="preserve"> African Grasslands</w:t>
      </w:r>
      <w:r w:rsidRPr="00BC4534">
        <w:t>, National Aeronautics and Space Administration, Goddard Space Flight Center, July 1987 -December 1989 ($250,000)</w:t>
      </w:r>
    </w:p>
    <w:p w:rsidR="00D84C0B" w:rsidRPr="00BC4534" w:rsidRDefault="00D84C0B" w:rsidP="00A47BC7">
      <w:pPr>
        <w:pStyle w:val="Refs0"/>
      </w:pPr>
      <w:r w:rsidRPr="00BC4534">
        <w:t xml:space="preserve">Goward. S. N., and Ragan, R. M., </w:t>
      </w:r>
      <w:r w:rsidRPr="00BC4534">
        <w:rPr>
          <w:i/>
        </w:rPr>
        <w:t>A Field-Portable Spectrometer for Remote Sensing Research</w:t>
      </w:r>
      <w:r w:rsidRPr="00BC4534">
        <w:t>, University of Maryland, Graduate School, Designated Research Initiative Fund, 1986 ($42,000)</w:t>
      </w:r>
    </w:p>
    <w:p w:rsidR="00D84C0B" w:rsidRPr="001E49D2" w:rsidRDefault="00D84C0B" w:rsidP="001E49D2">
      <w:pPr>
        <w:pStyle w:val="Heading4"/>
      </w:pPr>
      <w:r w:rsidRPr="001E49D2">
        <w:t>Columbia University</w:t>
      </w:r>
    </w:p>
    <w:p w:rsidR="00D84C0B" w:rsidRPr="00BC4534" w:rsidRDefault="00D84C0B" w:rsidP="00AA148D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 xml:space="preserve">Goward, S. N., and Webb, K.E. </w:t>
      </w:r>
      <w:r w:rsidRPr="00BC4534">
        <w:rPr>
          <w:rFonts w:asciiTheme="minorHAnsi" w:hAnsiTheme="minorHAnsi"/>
          <w:i/>
          <w:sz w:val="22"/>
          <w:szCs w:val="22"/>
        </w:rPr>
        <w:t>Application of Digital Analysis of MSS Data to Agro-Environmental Studies</w:t>
      </w:r>
      <w:r w:rsidRPr="00BC4534">
        <w:rPr>
          <w:rFonts w:asciiTheme="minorHAnsi" w:hAnsiTheme="minorHAnsi"/>
          <w:sz w:val="22"/>
          <w:szCs w:val="22"/>
        </w:rPr>
        <w:t>, National Aeronautics and Space Administration, Goddard Institute for Space Studies Cooperative Agreement with Geography, Columbia University, New York, September, 1978 to November, 1982  ($500,000)</w:t>
      </w:r>
    </w:p>
    <w:p w:rsidR="00D84C0B" w:rsidRPr="00BC4534" w:rsidRDefault="00D84C0B" w:rsidP="00422218">
      <w:pPr>
        <w:pStyle w:val="Heading4"/>
      </w:pPr>
      <w:r w:rsidRPr="00BC4534">
        <w:lastRenderedPageBreak/>
        <w:t>Indiana State University</w:t>
      </w:r>
    </w:p>
    <w:p w:rsidR="00D84C0B" w:rsidRPr="00BC4534" w:rsidRDefault="00D84C0B" w:rsidP="00AA148D">
      <w:pPr>
        <w:pStyle w:val="refs"/>
        <w:rPr>
          <w:rFonts w:asciiTheme="minorHAnsi" w:hAnsiTheme="minorHAnsi"/>
          <w:sz w:val="22"/>
          <w:szCs w:val="22"/>
        </w:rPr>
      </w:pPr>
      <w:proofErr w:type="spellStart"/>
      <w:r w:rsidRPr="00BC4534">
        <w:rPr>
          <w:rFonts w:asciiTheme="minorHAnsi" w:hAnsiTheme="minorHAnsi"/>
          <w:sz w:val="22"/>
          <w:szCs w:val="22"/>
        </w:rPr>
        <w:t>Mausel</w:t>
      </w:r>
      <w:proofErr w:type="spellEnd"/>
      <w:r w:rsidRPr="00BC4534">
        <w:rPr>
          <w:rFonts w:asciiTheme="minorHAnsi" w:hAnsiTheme="minorHAnsi"/>
          <w:sz w:val="22"/>
          <w:szCs w:val="22"/>
        </w:rPr>
        <w:t xml:space="preserve">, P. W. and Goward, S. N., </w:t>
      </w:r>
      <w:r w:rsidRPr="00BC4534">
        <w:rPr>
          <w:rFonts w:asciiTheme="minorHAnsi" w:hAnsiTheme="minorHAnsi"/>
          <w:i/>
          <w:sz w:val="22"/>
          <w:szCs w:val="22"/>
        </w:rPr>
        <w:t>Remote Sensing Short Courses for Practicing Professionals</w:t>
      </w:r>
      <w:r w:rsidRPr="00BC4534">
        <w:rPr>
          <w:rFonts w:asciiTheme="minorHAnsi" w:hAnsiTheme="minorHAnsi"/>
          <w:sz w:val="22"/>
          <w:szCs w:val="22"/>
        </w:rPr>
        <w:t>, National Science Foundation, Alternatives for Higher Education Grant September 1977- August 1978 ($45,000)</w:t>
      </w:r>
    </w:p>
    <w:p w:rsidR="005C47D5" w:rsidRPr="00BC4534" w:rsidRDefault="005C47D5" w:rsidP="00483004">
      <w:pPr>
        <w:pStyle w:val="Heading2"/>
        <w:autoSpaceDE w:val="0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t>Fellowships, Prizes, and Awards</w:t>
      </w:r>
    </w:p>
    <w:p w:rsidR="009B69D7" w:rsidRDefault="009B69D7" w:rsidP="00A47BC7">
      <w:pPr>
        <w:pStyle w:val="Refs0"/>
      </w:pPr>
      <w:r>
        <w:t xml:space="preserve">Indiana State University, Graduate School, </w:t>
      </w:r>
      <w:r w:rsidRPr="009B69D7">
        <w:rPr>
          <w:i/>
        </w:rPr>
        <w:t>2017 Outstanding Alumni Award</w:t>
      </w:r>
      <w:r>
        <w:t>.</w:t>
      </w:r>
    </w:p>
    <w:p w:rsidR="009B69D7" w:rsidRDefault="009B69D7" w:rsidP="00A47BC7">
      <w:pPr>
        <w:pStyle w:val="Refs0"/>
      </w:pPr>
      <w:r>
        <w:t xml:space="preserve">University of Maryland, College of Behavioral and Social Sciences, </w:t>
      </w:r>
      <w:r w:rsidRPr="009B69D7">
        <w:rPr>
          <w:i/>
        </w:rPr>
        <w:t>2013 Dean’s Medal</w:t>
      </w:r>
      <w:r>
        <w:t xml:space="preserve">. </w:t>
      </w:r>
    </w:p>
    <w:p w:rsidR="00D133A9" w:rsidRDefault="007C3E78" w:rsidP="00A47BC7">
      <w:pPr>
        <w:pStyle w:val="Refs0"/>
      </w:pPr>
      <w:r>
        <w:t xml:space="preserve">US Geological Survey and </w:t>
      </w:r>
      <w:r w:rsidR="00D133A9">
        <w:t>N</w:t>
      </w:r>
      <w:r>
        <w:t xml:space="preserve">ational Aeronautics and Space </w:t>
      </w:r>
      <w:r w:rsidR="00ED2DB1">
        <w:t>Administration,</w:t>
      </w:r>
      <w:r w:rsidR="00D133A9">
        <w:t xml:space="preserve"> </w:t>
      </w:r>
      <w:r w:rsidR="00D133A9" w:rsidRPr="00D133A9">
        <w:rPr>
          <w:i/>
        </w:rPr>
        <w:t>2008 William T. Pecora Award</w:t>
      </w:r>
    </w:p>
    <w:p w:rsidR="00B06333" w:rsidRPr="00D133A9" w:rsidRDefault="00B06333" w:rsidP="00A47BC7">
      <w:pPr>
        <w:pStyle w:val="Refs0"/>
      </w:pPr>
      <w:r w:rsidRPr="00BC4534">
        <w:t xml:space="preserve">American Society of </w:t>
      </w:r>
      <w:r w:rsidR="003762DA" w:rsidRPr="00BC4534">
        <w:t>Photogrammetry</w:t>
      </w:r>
      <w:r w:rsidRPr="00BC4534">
        <w:t xml:space="preserve"> and Remote Sensing</w:t>
      </w:r>
      <w:r w:rsidR="00D133A9">
        <w:t xml:space="preserve"> (ASPRS)</w:t>
      </w:r>
      <w:r w:rsidRPr="00BC4534">
        <w:t xml:space="preserve">. </w:t>
      </w:r>
      <w:r w:rsidRPr="00D133A9">
        <w:rPr>
          <w:i/>
        </w:rPr>
        <w:t>2008 SAIC Estes Memorial Teaching Awar</w:t>
      </w:r>
      <w:r w:rsidR="00D133A9">
        <w:rPr>
          <w:i/>
        </w:rPr>
        <w:t xml:space="preserve">d, </w:t>
      </w:r>
      <w:r w:rsidR="00D133A9">
        <w:t>Proceeds donated to Department or Geography</w:t>
      </w:r>
    </w:p>
    <w:p w:rsidR="005C47D5" w:rsidRPr="00BC4534" w:rsidRDefault="00D133A9" w:rsidP="00A47BC7">
      <w:pPr>
        <w:pStyle w:val="Refs0"/>
      </w:pPr>
      <w:r>
        <w:t>U.S. Geological Survey</w:t>
      </w:r>
      <w:r w:rsidR="006D28AA">
        <w:t xml:space="preserve"> </w:t>
      </w:r>
      <w:r w:rsidR="005C47D5" w:rsidRPr="00D133A9">
        <w:rPr>
          <w:i/>
        </w:rPr>
        <w:t>John Wesley Powell Award</w:t>
      </w:r>
      <w:r>
        <w:t xml:space="preserve">, for Educational activities related to Landsat </w:t>
      </w:r>
      <w:r w:rsidRPr="00BC4534">
        <w:t xml:space="preserve">March 2006, </w:t>
      </w:r>
    </w:p>
    <w:p w:rsidR="005C47D5" w:rsidRPr="00BC4534" w:rsidRDefault="005C47D5" w:rsidP="00A47BC7">
      <w:pPr>
        <w:pStyle w:val="Refs0"/>
      </w:pPr>
      <w:r w:rsidRPr="00BC4534">
        <w:t xml:space="preserve">NASA Headquarters, August 2004, </w:t>
      </w:r>
      <w:r w:rsidR="009B69D7">
        <w:rPr>
          <w:rFonts w:cs="ZWAdobeF"/>
        </w:rPr>
        <w:t>J</w:t>
      </w:r>
      <w:r w:rsidRPr="00BC4534">
        <w:rPr>
          <w:u w:val="single"/>
        </w:rPr>
        <w:t xml:space="preserve">oint Agency Commercial Imagery Evaluation </w:t>
      </w:r>
      <w:proofErr w:type="gramStart"/>
      <w:r w:rsidRPr="00BC4534">
        <w:rPr>
          <w:u w:val="single"/>
        </w:rPr>
        <w:t>Team  (</w:t>
      </w:r>
      <w:proofErr w:type="gramEnd"/>
      <w:r w:rsidRPr="00BC4534">
        <w:rPr>
          <w:u w:val="single"/>
        </w:rPr>
        <w:t>JACIE)</w:t>
      </w:r>
      <w:r w:rsidR="009949C7">
        <w:rPr>
          <w:rFonts w:cs="ZWAdobeF"/>
        </w:rPr>
        <w:t xml:space="preserve"> </w:t>
      </w:r>
      <w:r w:rsidRPr="00BC4534">
        <w:t>, Group Achievement Award</w:t>
      </w:r>
    </w:p>
    <w:p w:rsidR="005C47D5" w:rsidRPr="00BC4534" w:rsidRDefault="005C47D5" w:rsidP="00A47BC7">
      <w:pPr>
        <w:pStyle w:val="Refs0"/>
      </w:pPr>
      <w:r w:rsidRPr="00BC4534">
        <w:t xml:space="preserve">U.S. Geological Survey, October 2001, </w:t>
      </w:r>
      <w:r w:rsidRPr="00BC4534">
        <w:rPr>
          <w:u w:val="single"/>
        </w:rPr>
        <w:t>Landsat-7 Satellite Team</w:t>
      </w:r>
      <w:r w:rsidRPr="00BC4534">
        <w:t>, Group Award, William T. Pecora Award</w:t>
      </w:r>
    </w:p>
    <w:p w:rsidR="005C47D5" w:rsidRPr="00BC4534" w:rsidRDefault="005C47D5" w:rsidP="00A47BC7">
      <w:pPr>
        <w:pStyle w:val="Refs0"/>
      </w:pPr>
      <w:r w:rsidRPr="00BC4534">
        <w:t xml:space="preserve">NASA Goddard Space Flight Center, December 1999, </w:t>
      </w:r>
      <w:r w:rsidRPr="00BC4534">
        <w:rPr>
          <w:u w:val="single"/>
        </w:rPr>
        <w:t>Landsat Project Office Science Team</w:t>
      </w:r>
      <w:r w:rsidRPr="00BC4534">
        <w:t>, Group Achievement Award, Best of the Best for 1999.</w:t>
      </w:r>
    </w:p>
    <w:p w:rsidR="005C47D5" w:rsidRPr="00BC4534" w:rsidRDefault="005C47D5" w:rsidP="00A47BC7">
      <w:pPr>
        <w:pStyle w:val="Refs0"/>
      </w:pPr>
      <w:r w:rsidRPr="00BC4534">
        <w:t xml:space="preserve">NASA Goddard Space Flight Center, September 1999, </w:t>
      </w:r>
      <w:r w:rsidRPr="00BC4534">
        <w:rPr>
          <w:u w:val="single"/>
        </w:rPr>
        <w:t>Landsat Project Office Science Team</w:t>
      </w:r>
      <w:r w:rsidRPr="00BC4534">
        <w:t>, Group Achievement Award, 2</w:t>
      </w:r>
      <w:r w:rsidRPr="00BC4534">
        <w:rPr>
          <w:vertAlign w:val="superscript"/>
        </w:rPr>
        <w:t>nd</w:t>
      </w:r>
      <w:r w:rsidRPr="00BC4534">
        <w:t xml:space="preserve"> Quarter 1999.</w:t>
      </w:r>
    </w:p>
    <w:p w:rsidR="005C47D5" w:rsidRDefault="005C47D5" w:rsidP="00A47BC7">
      <w:pPr>
        <w:pStyle w:val="Refs0"/>
      </w:pPr>
      <w:r w:rsidRPr="00BC4534">
        <w:t xml:space="preserve">Association of American Geographers, April 1998, Remote Sensing Science Group, </w:t>
      </w:r>
      <w:r w:rsidRPr="00BC4534">
        <w:rPr>
          <w:u w:val="single"/>
        </w:rPr>
        <w:t xml:space="preserve">Outstanding </w:t>
      </w:r>
      <w:r w:rsidR="00042DD4" w:rsidRPr="00BC4534">
        <w:rPr>
          <w:u w:val="single"/>
        </w:rPr>
        <w:t>Contributions</w:t>
      </w:r>
      <w:r w:rsidR="00042DD4">
        <w:rPr>
          <w:rFonts w:cs="ZWAdobeF"/>
        </w:rPr>
        <w:t>.</w:t>
      </w:r>
    </w:p>
    <w:p w:rsidR="003E16AF" w:rsidRDefault="003E16AF" w:rsidP="003E16AF">
      <w:pPr>
        <w:pStyle w:val="Heading2"/>
      </w:pPr>
      <w:r>
        <w:t>Editorships, Editorial Boards, and Reviewing Activities for Journals and Other Learned Publications.</w:t>
      </w:r>
    </w:p>
    <w:p w:rsidR="00E33CCE" w:rsidRDefault="00E33CCE" w:rsidP="00E33CCE">
      <w:pPr>
        <w:pStyle w:val="Heading3"/>
      </w:pPr>
      <w:r>
        <w:t>Editorial Board</w:t>
      </w:r>
      <w:r w:rsidR="007371B3">
        <w:t xml:space="preserve"> </w:t>
      </w:r>
    </w:p>
    <w:p w:rsidR="00A304D9" w:rsidRPr="00A304D9" w:rsidRDefault="007371B3" w:rsidP="007371B3">
      <w:r w:rsidRPr="007371B3">
        <w:rPr>
          <w:i/>
        </w:rPr>
        <w:t>Remote Sensing of Environment</w:t>
      </w:r>
      <w:r>
        <w:t xml:space="preserve">, 1995 to present. </w:t>
      </w:r>
    </w:p>
    <w:p w:rsidR="003E16AF" w:rsidRPr="00A304D9" w:rsidRDefault="003E16AF" w:rsidP="00A304D9">
      <w:pPr>
        <w:pStyle w:val="Heading3"/>
      </w:pPr>
      <w:r w:rsidRPr="00A304D9">
        <w:t>Special Issue Editor</w:t>
      </w:r>
    </w:p>
    <w:p w:rsidR="00F156BC" w:rsidRPr="00BC4534" w:rsidRDefault="00F156BC" w:rsidP="00F156BC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 xml:space="preserve">Goward, S. N., Arvidson, T, and Williams D. L. (2006) Focus Issue: Landsat Operations: Yesterday, Today and Tomorrow, </w:t>
      </w:r>
      <w:r w:rsidRPr="00BC4534">
        <w:rPr>
          <w:rFonts w:asciiTheme="minorHAnsi" w:hAnsiTheme="minorHAnsi"/>
          <w:i/>
          <w:sz w:val="22"/>
          <w:szCs w:val="22"/>
        </w:rPr>
        <w:t xml:space="preserve">Photogrammetric Engineering and Remote Sensing, </w:t>
      </w:r>
      <w:r w:rsidRPr="00BC4534">
        <w:rPr>
          <w:rFonts w:asciiTheme="minorHAnsi" w:hAnsiTheme="minorHAnsi"/>
          <w:sz w:val="22"/>
          <w:szCs w:val="22"/>
        </w:rPr>
        <w:t>70(10), pp. 1120-1190</w:t>
      </w:r>
    </w:p>
    <w:p w:rsidR="003E16AF" w:rsidRPr="00BC4534" w:rsidRDefault="003E16AF" w:rsidP="003E16AF">
      <w:pPr>
        <w:pStyle w:val="refs"/>
        <w:rPr>
          <w:rFonts w:asciiTheme="minorHAnsi" w:hAnsiTheme="minorHAnsi"/>
          <w:sz w:val="22"/>
          <w:szCs w:val="22"/>
        </w:rPr>
      </w:pPr>
      <w:proofErr w:type="spellStart"/>
      <w:r w:rsidRPr="00BC4534">
        <w:rPr>
          <w:rFonts w:asciiTheme="minorHAnsi" w:hAnsiTheme="minorHAnsi"/>
          <w:sz w:val="22"/>
          <w:szCs w:val="22"/>
        </w:rPr>
        <w:t>Zanoni</w:t>
      </w:r>
      <w:proofErr w:type="spellEnd"/>
      <w:r w:rsidRPr="00BC4534">
        <w:rPr>
          <w:rFonts w:asciiTheme="minorHAnsi" w:hAnsiTheme="minorHAnsi"/>
          <w:sz w:val="22"/>
          <w:szCs w:val="22"/>
        </w:rPr>
        <w:t xml:space="preserve">, V. </w:t>
      </w:r>
      <w:r>
        <w:rPr>
          <w:rFonts w:asciiTheme="minorHAnsi" w:hAnsiTheme="minorHAnsi"/>
          <w:sz w:val="22"/>
          <w:szCs w:val="22"/>
        </w:rPr>
        <w:t>and</w:t>
      </w:r>
      <w:r w:rsidRPr="00BC4534">
        <w:rPr>
          <w:rFonts w:asciiTheme="minorHAnsi" w:hAnsiTheme="minorHAnsi"/>
          <w:sz w:val="22"/>
          <w:szCs w:val="22"/>
        </w:rPr>
        <w:t xml:space="preserve"> S. N. Goward, guest editors, </w:t>
      </w:r>
      <w:r>
        <w:rPr>
          <w:rFonts w:asciiTheme="minorHAnsi" w:hAnsiTheme="minorHAnsi"/>
          <w:sz w:val="22"/>
          <w:szCs w:val="22"/>
        </w:rPr>
        <w:t>(</w:t>
      </w:r>
      <w:r w:rsidRPr="00BC4534">
        <w:rPr>
          <w:rFonts w:asciiTheme="minorHAnsi" w:hAnsiTheme="minorHAnsi"/>
          <w:sz w:val="22"/>
          <w:szCs w:val="22"/>
        </w:rPr>
        <w:t>2003</w:t>
      </w:r>
      <w:r>
        <w:rPr>
          <w:rFonts w:asciiTheme="minorHAnsi" w:hAnsiTheme="minorHAnsi"/>
          <w:sz w:val="22"/>
          <w:szCs w:val="22"/>
        </w:rPr>
        <w:t>).</w:t>
      </w:r>
      <w:r w:rsidRPr="00BC4534">
        <w:rPr>
          <w:rFonts w:asciiTheme="minorHAnsi" w:hAnsiTheme="minorHAnsi"/>
          <w:sz w:val="22"/>
          <w:szCs w:val="22"/>
        </w:rPr>
        <w:t xml:space="preserve"> Special Issue on IKONOS, </w:t>
      </w:r>
      <w:r w:rsidRPr="00BC4534">
        <w:rPr>
          <w:rFonts w:asciiTheme="minorHAnsi" w:hAnsiTheme="minorHAnsi"/>
          <w:i/>
          <w:iCs/>
          <w:sz w:val="22"/>
          <w:szCs w:val="22"/>
        </w:rPr>
        <w:t>Remote Sensing of Environment</w:t>
      </w:r>
      <w:r w:rsidRPr="00BC4534">
        <w:rPr>
          <w:rFonts w:asciiTheme="minorHAnsi" w:hAnsiTheme="minorHAnsi"/>
          <w:sz w:val="22"/>
          <w:szCs w:val="22"/>
        </w:rPr>
        <w:t xml:space="preserve"> 88 (1-2), 1-219.</w:t>
      </w:r>
    </w:p>
    <w:p w:rsidR="00F156BC" w:rsidRDefault="00F156BC" w:rsidP="00F156BC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Goward, S. N. and J. Masek (</w:t>
      </w:r>
      <w:r w:rsidRPr="00BC4534">
        <w:rPr>
          <w:rFonts w:asciiTheme="minorHAnsi" w:hAnsiTheme="minorHAnsi"/>
          <w:sz w:val="22"/>
          <w:szCs w:val="22"/>
        </w:rPr>
        <w:t>2001</w:t>
      </w:r>
      <w:r>
        <w:rPr>
          <w:rFonts w:asciiTheme="minorHAnsi" w:hAnsiTheme="minorHAnsi"/>
          <w:sz w:val="22"/>
          <w:szCs w:val="22"/>
        </w:rPr>
        <w:t>)</w:t>
      </w:r>
      <w:r w:rsidRPr="00BC4534">
        <w:rPr>
          <w:rFonts w:asciiTheme="minorHAnsi" w:hAnsiTheme="minorHAnsi"/>
          <w:sz w:val="22"/>
          <w:szCs w:val="22"/>
        </w:rPr>
        <w:t xml:space="preserve">. Special issue on Landsat 7, </w:t>
      </w:r>
      <w:r w:rsidRPr="00BC4534">
        <w:rPr>
          <w:rFonts w:asciiTheme="minorHAnsi" w:hAnsiTheme="minorHAnsi"/>
          <w:i/>
          <w:iCs/>
          <w:sz w:val="22"/>
          <w:szCs w:val="22"/>
        </w:rPr>
        <w:t>Remote Sensing of Environment</w:t>
      </w:r>
      <w:r w:rsidRPr="00BC4534">
        <w:rPr>
          <w:rFonts w:asciiTheme="minorHAnsi" w:hAnsiTheme="minorHAnsi"/>
          <w:sz w:val="22"/>
          <w:szCs w:val="22"/>
        </w:rPr>
        <w:t>78 (1-2):</w:t>
      </w:r>
      <w:r w:rsidRPr="00BC4534">
        <w:rPr>
          <w:rFonts w:asciiTheme="minorHAnsi" w:hAnsiTheme="minorHAnsi"/>
          <w:i/>
          <w:iCs/>
          <w:sz w:val="22"/>
          <w:szCs w:val="22"/>
        </w:rPr>
        <w:t xml:space="preserve">  </w:t>
      </w:r>
      <w:r w:rsidRPr="00BC4534">
        <w:rPr>
          <w:rFonts w:asciiTheme="minorHAnsi" w:hAnsiTheme="minorHAnsi"/>
          <w:sz w:val="22"/>
          <w:szCs w:val="22"/>
        </w:rPr>
        <w:t>1-222.</w:t>
      </w:r>
    </w:p>
    <w:p w:rsidR="003E16AF" w:rsidRPr="00BC4534" w:rsidRDefault="003E16AF" w:rsidP="003E16AF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 xml:space="preserve">Goward, S. N. Williams, D. L., </w:t>
      </w:r>
      <w:r>
        <w:rPr>
          <w:rFonts w:asciiTheme="minorHAnsi" w:hAnsiTheme="minorHAnsi"/>
          <w:sz w:val="22"/>
          <w:szCs w:val="22"/>
        </w:rPr>
        <w:t>and Peterson, D. (</w:t>
      </w:r>
      <w:r w:rsidRPr="00BC4534">
        <w:rPr>
          <w:rFonts w:asciiTheme="minorHAnsi" w:hAnsiTheme="minorHAnsi"/>
          <w:sz w:val="22"/>
          <w:szCs w:val="22"/>
        </w:rPr>
        <w:t>1994</w:t>
      </w:r>
      <w:r>
        <w:rPr>
          <w:rFonts w:asciiTheme="minorHAnsi" w:hAnsiTheme="minorHAnsi"/>
          <w:sz w:val="22"/>
          <w:szCs w:val="22"/>
        </w:rPr>
        <w:t>)</w:t>
      </w:r>
      <w:r w:rsidRPr="00BC4534">
        <w:rPr>
          <w:rFonts w:asciiTheme="minorHAnsi" w:hAnsiTheme="minorHAnsi"/>
          <w:sz w:val="22"/>
          <w:szCs w:val="22"/>
        </w:rPr>
        <w:t xml:space="preserve">.  Remote </w:t>
      </w:r>
      <w:r w:rsidR="00F156BC">
        <w:rPr>
          <w:rFonts w:asciiTheme="minorHAnsi" w:hAnsiTheme="minorHAnsi"/>
          <w:sz w:val="22"/>
          <w:szCs w:val="22"/>
        </w:rPr>
        <w:t>S</w:t>
      </w:r>
      <w:r w:rsidRPr="00BC4534">
        <w:rPr>
          <w:rFonts w:asciiTheme="minorHAnsi" w:hAnsiTheme="minorHAnsi"/>
          <w:sz w:val="22"/>
          <w:szCs w:val="22"/>
        </w:rPr>
        <w:t xml:space="preserve">ensing of </w:t>
      </w:r>
      <w:r w:rsidR="00F156BC">
        <w:rPr>
          <w:rFonts w:asciiTheme="minorHAnsi" w:hAnsiTheme="minorHAnsi"/>
          <w:sz w:val="22"/>
          <w:szCs w:val="22"/>
        </w:rPr>
        <w:t>F</w:t>
      </w:r>
      <w:r w:rsidRPr="00BC4534">
        <w:rPr>
          <w:rFonts w:asciiTheme="minorHAnsi" w:hAnsiTheme="minorHAnsi"/>
          <w:sz w:val="22"/>
          <w:szCs w:val="22"/>
        </w:rPr>
        <w:t xml:space="preserve">orest </w:t>
      </w:r>
      <w:r w:rsidR="00F156BC">
        <w:rPr>
          <w:rFonts w:asciiTheme="minorHAnsi" w:hAnsiTheme="minorHAnsi"/>
          <w:sz w:val="22"/>
          <w:szCs w:val="22"/>
        </w:rPr>
        <w:t xml:space="preserve">Ecosystems </w:t>
      </w:r>
      <w:r w:rsidRPr="00BC4534">
        <w:rPr>
          <w:rFonts w:asciiTheme="minorHAnsi" w:hAnsiTheme="minorHAnsi"/>
          <w:sz w:val="22"/>
          <w:szCs w:val="22"/>
        </w:rPr>
        <w:t xml:space="preserve"> </w:t>
      </w:r>
      <w:r w:rsidR="00F156BC">
        <w:rPr>
          <w:rFonts w:asciiTheme="minorHAnsi" w:hAnsiTheme="minorHAnsi"/>
          <w:sz w:val="22"/>
          <w:szCs w:val="22"/>
        </w:rPr>
        <w:t>S</w:t>
      </w:r>
      <w:r w:rsidRPr="00BC4534">
        <w:rPr>
          <w:rFonts w:asciiTheme="minorHAnsi" w:hAnsiTheme="minorHAnsi"/>
          <w:sz w:val="22"/>
          <w:szCs w:val="22"/>
        </w:rPr>
        <w:t xml:space="preserve">pecial </w:t>
      </w:r>
      <w:r w:rsidR="00F156BC">
        <w:rPr>
          <w:rFonts w:asciiTheme="minorHAnsi" w:hAnsiTheme="minorHAnsi"/>
          <w:sz w:val="22"/>
          <w:szCs w:val="22"/>
        </w:rPr>
        <w:t>I</w:t>
      </w:r>
      <w:r w:rsidRPr="00BC4534">
        <w:rPr>
          <w:rFonts w:asciiTheme="minorHAnsi" w:hAnsiTheme="minorHAnsi"/>
          <w:sz w:val="22"/>
          <w:szCs w:val="22"/>
        </w:rPr>
        <w:t xml:space="preserve">ssue, </w:t>
      </w:r>
      <w:r w:rsidRPr="00BC4534">
        <w:rPr>
          <w:rFonts w:asciiTheme="minorHAnsi" w:hAnsiTheme="minorHAnsi"/>
          <w:i/>
          <w:sz w:val="22"/>
          <w:szCs w:val="22"/>
        </w:rPr>
        <w:t>Remote Sensing of Environment</w:t>
      </w:r>
      <w:r w:rsidR="00F156BC">
        <w:rPr>
          <w:rFonts w:asciiTheme="minorHAnsi" w:hAnsiTheme="minorHAnsi"/>
          <w:i/>
          <w:sz w:val="22"/>
          <w:szCs w:val="22"/>
        </w:rPr>
        <w:t>, 47</w:t>
      </w:r>
      <w:r w:rsidRPr="00BC4534">
        <w:rPr>
          <w:rFonts w:asciiTheme="minorHAnsi" w:hAnsiTheme="minorHAnsi"/>
          <w:sz w:val="22"/>
          <w:szCs w:val="22"/>
        </w:rPr>
        <w:t>.</w:t>
      </w:r>
    </w:p>
    <w:p w:rsidR="003E16AF" w:rsidRPr="00BC4534" w:rsidRDefault="003E16AF" w:rsidP="003E16AF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lastRenderedPageBreak/>
        <w:t xml:space="preserve">Goward, S. N., (contributing editor), 1989.  I. </w:t>
      </w:r>
      <w:proofErr w:type="spellStart"/>
      <w:r w:rsidRPr="00BC4534">
        <w:rPr>
          <w:rFonts w:asciiTheme="minorHAnsi" w:hAnsiTheme="minorHAnsi"/>
          <w:sz w:val="22"/>
          <w:szCs w:val="22"/>
        </w:rPr>
        <w:t>Kutlykov</w:t>
      </w:r>
      <w:proofErr w:type="spellEnd"/>
      <w:r w:rsidRPr="00BC4534">
        <w:rPr>
          <w:rFonts w:asciiTheme="minorHAnsi" w:hAnsiTheme="minorHAnsi"/>
          <w:sz w:val="22"/>
          <w:szCs w:val="22"/>
        </w:rPr>
        <w:t xml:space="preserve"> and G. White, (senior editors), </w:t>
      </w:r>
      <w:r w:rsidRPr="00BC4534">
        <w:rPr>
          <w:rFonts w:asciiTheme="minorHAnsi" w:hAnsiTheme="minorHAnsi"/>
          <w:i/>
          <w:sz w:val="22"/>
          <w:szCs w:val="22"/>
        </w:rPr>
        <w:t>Global Change: Geographical Approaches</w:t>
      </w:r>
      <w:r w:rsidRPr="00BC4534">
        <w:rPr>
          <w:rFonts w:asciiTheme="minorHAnsi" w:hAnsiTheme="minorHAnsi"/>
          <w:sz w:val="22"/>
          <w:szCs w:val="22"/>
        </w:rPr>
        <w:t>, Bilateral U.S.-U. S.S.R. Geography Committee on the International Geosphere-Biosphere Program, Progress Publishers, Moscow.</w:t>
      </w:r>
    </w:p>
    <w:p w:rsidR="003E16AF" w:rsidRPr="00BC4534" w:rsidRDefault="003E16AF" w:rsidP="003E16AF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 xml:space="preserve">Goward, S. N., and Ungar, S. G. </w:t>
      </w:r>
      <w:r>
        <w:rPr>
          <w:rFonts w:asciiTheme="minorHAnsi" w:hAnsiTheme="minorHAnsi"/>
          <w:sz w:val="22"/>
          <w:szCs w:val="22"/>
        </w:rPr>
        <w:t>(</w:t>
      </w:r>
      <w:r w:rsidRPr="00BC4534">
        <w:rPr>
          <w:rFonts w:asciiTheme="minorHAnsi" w:hAnsiTheme="minorHAnsi"/>
          <w:sz w:val="22"/>
          <w:szCs w:val="22"/>
        </w:rPr>
        <w:t>1987</w:t>
      </w:r>
      <w:r>
        <w:rPr>
          <w:rFonts w:asciiTheme="minorHAnsi" w:hAnsiTheme="minorHAnsi"/>
          <w:sz w:val="22"/>
          <w:szCs w:val="22"/>
        </w:rPr>
        <w:t>)</w:t>
      </w:r>
      <w:r w:rsidRPr="00BC4534">
        <w:rPr>
          <w:rFonts w:asciiTheme="minorHAnsi" w:hAnsiTheme="minorHAnsi"/>
          <w:sz w:val="22"/>
          <w:szCs w:val="22"/>
        </w:rPr>
        <w:t xml:space="preserve">. Terrestrial Patterns and Processes: Perspectives from Space, </w:t>
      </w:r>
      <w:r w:rsidRPr="00BC4534">
        <w:rPr>
          <w:rFonts w:asciiTheme="minorHAnsi" w:hAnsiTheme="minorHAnsi"/>
          <w:i/>
          <w:sz w:val="22"/>
          <w:szCs w:val="22"/>
        </w:rPr>
        <w:t>Advances in Space Research</w:t>
      </w:r>
      <w:r w:rsidRPr="00BC4534">
        <w:rPr>
          <w:rFonts w:asciiTheme="minorHAnsi" w:hAnsiTheme="minorHAnsi"/>
          <w:sz w:val="22"/>
          <w:szCs w:val="22"/>
        </w:rPr>
        <w:t>, Vol. 7, no. 11: 3-237.</w:t>
      </w:r>
    </w:p>
    <w:p w:rsidR="003E16AF" w:rsidRPr="00BC4534" w:rsidRDefault="003E16AF" w:rsidP="003E16AF">
      <w:pPr>
        <w:pStyle w:val="Heading3"/>
        <w:autoSpaceDE w:val="0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t>Book Reviews</w:t>
      </w:r>
    </w:p>
    <w:p w:rsidR="003E16AF" w:rsidRPr="00BC4534" w:rsidRDefault="003E16AF" w:rsidP="003E16AF">
      <w:pPr>
        <w:pStyle w:val="refs"/>
        <w:rPr>
          <w:rFonts w:asciiTheme="minorHAnsi" w:hAnsiTheme="minorHAnsi"/>
          <w:sz w:val="22"/>
          <w:szCs w:val="22"/>
        </w:rPr>
      </w:pPr>
      <w:proofErr w:type="spellStart"/>
      <w:r w:rsidRPr="00BC4534">
        <w:rPr>
          <w:rFonts w:asciiTheme="minorHAnsi" w:hAnsiTheme="minorHAnsi"/>
          <w:sz w:val="22"/>
          <w:szCs w:val="22"/>
        </w:rPr>
        <w:t>Werle</w:t>
      </w:r>
      <w:proofErr w:type="spellEnd"/>
      <w:r w:rsidRPr="00BC4534">
        <w:rPr>
          <w:rFonts w:asciiTheme="minorHAnsi" w:hAnsiTheme="minorHAnsi"/>
          <w:sz w:val="22"/>
          <w:szCs w:val="22"/>
        </w:rPr>
        <w:t xml:space="preserve">, D, 1988, Radar Remote Sensing: A Training Manual, Dendron Surveys Ltd., Ottawa, Canada, </w:t>
      </w:r>
      <w:r w:rsidRPr="00BC4534">
        <w:rPr>
          <w:rFonts w:asciiTheme="minorHAnsi" w:hAnsiTheme="minorHAnsi"/>
          <w:i/>
          <w:sz w:val="22"/>
          <w:szCs w:val="22"/>
        </w:rPr>
        <w:t>Photogrammetric Engineering and Remote Sensing</w:t>
      </w:r>
      <w:r w:rsidRPr="00BC4534">
        <w:rPr>
          <w:rFonts w:asciiTheme="minorHAnsi" w:hAnsiTheme="minorHAnsi"/>
          <w:sz w:val="22"/>
          <w:szCs w:val="22"/>
        </w:rPr>
        <w:t>, May 1990.</w:t>
      </w:r>
    </w:p>
    <w:p w:rsidR="00265E94" w:rsidRPr="00265E94" w:rsidRDefault="003E16AF" w:rsidP="00265E94">
      <w:pPr>
        <w:pStyle w:val="Heading3"/>
        <w:autoSpaceDE w:val="0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t>Journal Review</w:t>
      </w:r>
    </w:p>
    <w:tbl>
      <w:tblPr>
        <w:tblStyle w:val="TableGrid"/>
        <w:tblW w:w="9407" w:type="dxa"/>
        <w:tblLook w:val="04A0" w:firstRow="1" w:lastRow="0" w:firstColumn="1" w:lastColumn="0" w:noHBand="0" w:noVBand="1"/>
      </w:tblPr>
      <w:tblGrid>
        <w:gridCol w:w="4526"/>
        <w:gridCol w:w="4881"/>
      </w:tblGrid>
      <w:tr w:rsidR="00265E94" w:rsidRPr="00C51DD8" w:rsidTr="00265E94">
        <w:tc>
          <w:tcPr>
            <w:tcW w:w="4526" w:type="dxa"/>
          </w:tcPr>
          <w:p w:rsidR="00265E94" w:rsidRPr="00C51DD8" w:rsidRDefault="00265E94" w:rsidP="00265E94">
            <w:pPr>
              <w:pStyle w:val="NoSpacing"/>
            </w:pPr>
            <w:r>
              <w:t xml:space="preserve">AAG </w:t>
            </w:r>
            <w:r w:rsidRPr="00C51DD8">
              <w:t xml:space="preserve">Annals </w:t>
            </w:r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r>
              <w:t xml:space="preserve">J. </w:t>
            </w:r>
            <w:r w:rsidRPr="00C51DD8">
              <w:t>Applied Meteorology</w:t>
            </w:r>
          </w:p>
        </w:tc>
      </w:tr>
      <w:tr w:rsidR="00265E94" w:rsidRPr="003445D4" w:rsidTr="00265E94">
        <w:tc>
          <w:tcPr>
            <w:tcW w:w="4526" w:type="dxa"/>
          </w:tcPr>
          <w:p w:rsidR="00265E94" w:rsidRPr="003445D4" w:rsidRDefault="00265E94" w:rsidP="00265E94">
            <w:pPr>
              <w:pStyle w:val="NoSpacing"/>
            </w:pPr>
            <w:r>
              <w:t>AAG Professional Geography</w:t>
            </w:r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r>
              <w:t xml:space="preserve">J. Geophysical Research - </w:t>
            </w:r>
            <w:proofErr w:type="spellStart"/>
            <w:r>
              <w:t>Biogeosciences</w:t>
            </w:r>
            <w:proofErr w:type="spellEnd"/>
            <w:r w:rsidRPr="00C51DD8">
              <w:t xml:space="preserve"> </w:t>
            </w:r>
          </w:p>
        </w:tc>
      </w:tr>
      <w:tr w:rsidR="00265E94" w:rsidRPr="003445D4" w:rsidTr="00265E94">
        <w:tc>
          <w:tcPr>
            <w:tcW w:w="4526" w:type="dxa"/>
          </w:tcPr>
          <w:p w:rsidR="00265E94" w:rsidRPr="003445D4" w:rsidRDefault="00265E94" w:rsidP="00265E94">
            <w:pPr>
              <w:pStyle w:val="NoSpacing"/>
            </w:pPr>
            <w:r w:rsidRPr="003445D4">
              <w:t>Advances in Space Research</w:t>
            </w:r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J</w:t>
            </w:r>
            <w:r>
              <w:t>.</w:t>
            </w:r>
            <w:r w:rsidRPr="00C51DD8">
              <w:t xml:space="preserve"> of Arid Environments</w:t>
            </w:r>
          </w:p>
        </w:tc>
      </w:tr>
      <w:tr w:rsidR="00265E94" w:rsidRPr="00C51DD8" w:rsidTr="00265E94">
        <w:tc>
          <w:tcPr>
            <w:tcW w:w="4526" w:type="dxa"/>
          </w:tcPr>
          <w:p w:rsidR="00265E94" w:rsidRPr="003445D4" w:rsidRDefault="00265E94" w:rsidP="00265E94">
            <w:pPr>
              <w:pStyle w:val="NoSpacing"/>
            </w:pPr>
            <w:r w:rsidRPr="003445D4">
              <w:t>Agronomy Journal</w:t>
            </w:r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Journal of Climate</w:t>
            </w:r>
          </w:p>
        </w:tc>
      </w:tr>
      <w:tr w:rsidR="00265E94" w:rsidRPr="00C51DD8" w:rsidTr="00265E94">
        <w:tc>
          <w:tcPr>
            <w:tcW w:w="4526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Bioscience</w:t>
            </w:r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Photogrammetric Engineering and Remote Sensing</w:t>
            </w:r>
          </w:p>
        </w:tc>
      </w:tr>
      <w:tr w:rsidR="00265E94" w:rsidRPr="00C51DD8" w:rsidTr="00265E94">
        <w:tc>
          <w:tcPr>
            <w:tcW w:w="4526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Earth Interactions</w:t>
            </w:r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Physical Geography</w:t>
            </w:r>
          </w:p>
        </w:tc>
      </w:tr>
      <w:tr w:rsidR="00265E94" w:rsidRPr="00C51DD8" w:rsidTr="00265E94">
        <w:tc>
          <w:tcPr>
            <w:tcW w:w="4526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Ecological Applications</w:t>
            </w:r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Remote Sensing of Environment</w:t>
            </w:r>
          </w:p>
        </w:tc>
      </w:tr>
      <w:tr w:rsidR="00265E94" w:rsidRPr="00C51DD8" w:rsidTr="00265E94">
        <w:tc>
          <w:tcPr>
            <w:tcW w:w="4526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Ecology</w:t>
            </w:r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Remote Sensing Reviews</w:t>
            </w:r>
          </w:p>
        </w:tc>
      </w:tr>
      <w:tr w:rsidR="00265E94" w:rsidRPr="00C51DD8" w:rsidTr="00265E94">
        <w:tc>
          <w:tcPr>
            <w:tcW w:w="4526" w:type="dxa"/>
          </w:tcPr>
          <w:p w:rsidR="00265E94" w:rsidRPr="00C51DD8" w:rsidRDefault="00265E94" w:rsidP="00265E94">
            <w:pPr>
              <w:pStyle w:val="NoSpacing"/>
            </w:pPr>
            <w:r>
              <w:t>Ecosystems</w:t>
            </w:r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Research and Exploration</w:t>
            </w:r>
          </w:p>
        </w:tc>
      </w:tr>
      <w:tr w:rsidR="00265E94" w:rsidRPr="00C51DD8" w:rsidTr="00265E94">
        <w:tc>
          <w:tcPr>
            <w:tcW w:w="4526" w:type="dxa"/>
          </w:tcPr>
          <w:p w:rsidR="00265E94" w:rsidRPr="00C51DD8" w:rsidRDefault="00265E94" w:rsidP="00265E94">
            <w:pPr>
              <w:pStyle w:val="NoSpacing"/>
            </w:pPr>
            <w:proofErr w:type="spellStart"/>
            <w:r w:rsidRPr="00C51DD8">
              <w:t>Geocarto</w:t>
            </w:r>
            <w:proofErr w:type="spellEnd"/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Theoretical and Applied Climatology</w:t>
            </w:r>
          </w:p>
        </w:tc>
      </w:tr>
      <w:tr w:rsidR="00265E94" w:rsidRPr="00C51DD8" w:rsidTr="00265E94">
        <w:tc>
          <w:tcPr>
            <w:tcW w:w="4526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IEEE Geosciences and Remote Sensing</w:t>
            </w:r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proofErr w:type="spellStart"/>
            <w:r w:rsidRPr="00C51DD8">
              <w:t>Vegetatio</w:t>
            </w:r>
            <w:proofErr w:type="spellEnd"/>
          </w:p>
        </w:tc>
      </w:tr>
      <w:tr w:rsidR="00265E94" w:rsidRPr="00C51DD8" w:rsidTr="00265E94">
        <w:tc>
          <w:tcPr>
            <w:tcW w:w="4526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International Journal of Remote Sensing</w:t>
            </w:r>
          </w:p>
        </w:tc>
        <w:tc>
          <w:tcPr>
            <w:tcW w:w="4881" w:type="dxa"/>
          </w:tcPr>
          <w:p w:rsidR="00265E94" w:rsidRPr="00C51DD8" w:rsidRDefault="00265E94" w:rsidP="00265E94">
            <w:pPr>
              <w:pStyle w:val="NoSpacing"/>
            </w:pPr>
            <w:r w:rsidRPr="00C51DD8">
              <w:t>Vegetation Science</w:t>
            </w:r>
          </w:p>
        </w:tc>
      </w:tr>
    </w:tbl>
    <w:p w:rsidR="003E16AF" w:rsidRPr="003E16AF" w:rsidRDefault="003E16AF" w:rsidP="003E16AF"/>
    <w:p w:rsidR="00422218" w:rsidRDefault="00422218">
      <w:pPr>
        <w:rPr>
          <w:b/>
          <w:caps/>
          <w:sz w:val="28"/>
          <w:szCs w:val="22"/>
        </w:rPr>
      </w:pPr>
      <w:r>
        <w:rPr>
          <w:szCs w:val="22"/>
        </w:rPr>
        <w:br w:type="page"/>
      </w:r>
    </w:p>
    <w:p w:rsidR="00D84C0B" w:rsidRPr="00BC4534" w:rsidRDefault="00D84C0B" w:rsidP="00483004">
      <w:pPr>
        <w:pStyle w:val="Heading1"/>
        <w:autoSpaceDE w:val="0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lastRenderedPageBreak/>
        <w:t xml:space="preserve">TEACHING </w:t>
      </w:r>
      <w:r w:rsidR="003E16AF">
        <w:rPr>
          <w:rFonts w:asciiTheme="minorHAnsi" w:hAnsiTheme="minorHAnsi"/>
          <w:szCs w:val="22"/>
        </w:rPr>
        <w:t xml:space="preserve">Mentoring </w:t>
      </w:r>
      <w:r w:rsidRPr="00BC4534">
        <w:rPr>
          <w:rFonts w:asciiTheme="minorHAnsi" w:hAnsiTheme="minorHAnsi"/>
          <w:szCs w:val="22"/>
        </w:rPr>
        <w:t>AND ADVISING</w:t>
      </w:r>
    </w:p>
    <w:p w:rsidR="00D84C0B" w:rsidRDefault="00D84C0B" w:rsidP="00E33CCE">
      <w:pPr>
        <w:pStyle w:val="Heading2"/>
      </w:pPr>
      <w:r w:rsidRPr="00E33CCE">
        <w:t xml:space="preserve">Courses Taught </w:t>
      </w:r>
      <w:r w:rsidR="00E33CCE" w:rsidRPr="00E33CCE">
        <w:t>in Last Five Years</w:t>
      </w:r>
    </w:p>
    <w:p w:rsidR="003A610C" w:rsidRPr="003A610C" w:rsidRDefault="003A610C" w:rsidP="003A610C">
      <w:pPr>
        <w:pStyle w:val="Heading3"/>
      </w:pPr>
      <w:r>
        <w:t>Specialized</w:t>
      </w:r>
    </w:p>
    <w:tbl>
      <w:tblPr>
        <w:tblStyle w:val="TableGrid"/>
        <w:tblW w:w="9434" w:type="dxa"/>
        <w:tblLook w:val="01E0" w:firstRow="1" w:lastRow="1" w:firstColumn="1" w:lastColumn="1" w:noHBand="0" w:noVBand="0"/>
      </w:tblPr>
      <w:tblGrid>
        <w:gridCol w:w="1604"/>
        <w:gridCol w:w="7830"/>
      </w:tblGrid>
      <w:tr w:rsidR="00177BCE" w:rsidRPr="0080046C" w:rsidTr="00265E94">
        <w:tc>
          <w:tcPr>
            <w:tcW w:w="1604" w:type="dxa"/>
          </w:tcPr>
          <w:p w:rsidR="00177BCE" w:rsidRPr="0080046C" w:rsidRDefault="0080046C" w:rsidP="00265E94">
            <w:pPr>
              <w:pStyle w:val="NoSpacing"/>
            </w:pPr>
            <w:r w:rsidRPr="0080046C">
              <w:t>Course #</w:t>
            </w:r>
          </w:p>
        </w:tc>
        <w:tc>
          <w:tcPr>
            <w:tcW w:w="7830" w:type="dxa"/>
          </w:tcPr>
          <w:p w:rsidR="00177BCE" w:rsidRPr="0080046C" w:rsidRDefault="0080046C" w:rsidP="00265E94">
            <w:pPr>
              <w:pStyle w:val="NoSpacing"/>
            </w:pPr>
            <w:r w:rsidRPr="0080046C">
              <w:t>Description</w:t>
            </w:r>
          </w:p>
        </w:tc>
      </w:tr>
      <w:tr w:rsidR="005F014F" w:rsidRPr="00BC4534" w:rsidTr="00265E94">
        <w:tc>
          <w:tcPr>
            <w:tcW w:w="1604" w:type="dxa"/>
          </w:tcPr>
          <w:p w:rsidR="005F014F" w:rsidRPr="00BC4534" w:rsidRDefault="005F014F" w:rsidP="00265E94">
            <w:pPr>
              <w:pStyle w:val="NoSpacing"/>
            </w:pPr>
            <w:r w:rsidRPr="00BC4534">
              <w:t>GEOG472</w:t>
            </w:r>
          </w:p>
        </w:tc>
        <w:tc>
          <w:tcPr>
            <w:tcW w:w="7830" w:type="dxa"/>
          </w:tcPr>
          <w:p w:rsidR="005F014F" w:rsidRPr="00BC4534" w:rsidRDefault="009949C7" w:rsidP="00265E94">
            <w:pPr>
              <w:pStyle w:val="NoSpacing"/>
              <w:rPr>
                <w:u w:val="single"/>
              </w:rPr>
            </w:pPr>
            <w:r>
              <w:rPr>
                <w:rFonts w:cs="ZWAdobeF"/>
              </w:rPr>
              <w:t xml:space="preserve"> </w:t>
            </w:r>
            <w:r w:rsidR="005F014F" w:rsidRPr="00BC4534">
              <w:rPr>
                <w:u w:val="single"/>
              </w:rPr>
              <w:t>Remote Sensing Digital Image Processing and Analysis (3)</w:t>
            </w:r>
            <w:r w:rsidR="00E33CCE">
              <w:rPr>
                <w:u w:val="single"/>
              </w:rPr>
              <w:t xml:space="preserve">.  </w:t>
            </w:r>
            <w:r w:rsidR="00E33CCE" w:rsidRPr="00E33CCE">
              <w:t>Undergraduate/Graduate-level offering</w:t>
            </w:r>
            <w:r w:rsidR="00E33CCE">
              <w:rPr>
                <w:u w:val="single"/>
              </w:rPr>
              <w:t xml:space="preserve"> </w:t>
            </w:r>
            <w:r w:rsidR="0080046C">
              <w:t xml:space="preserve">on digital image processing and analysis procedures used for remote sensing data interpretation.  Requires an introductory course in remote sensing and quantitative/statistical methods.  </w:t>
            </w:r>
            <w:r w:rsidR="001827DD">
              <w:t>Graduate</w:t>
            </w:r>
            <w:r w:rsidR="0080046C">
              <w:t xml:space="preserve"> student requirements substantially higher than for undergraduates </w:t>
            </w:r>
            <w:r w:rsidR="0080046C">
              <w:rPr>
                <w:u w:val="single"/>
              </w:rPr>
              <w:t xml:space="preserve"> </w:t>
            </w:r>
            <w:r w:rsidR="005F014F" w:rsidRPr="00BC4534">
              <w:t xml:space="preserve">Enrollment 40-50 </w:t>
            </w:r>
          </w:p>
        </w:tc>
      </w:tr>
      <w:tr w:rsidR="00177BCE" w:rsidRPr="00BC4534" w:rsidTr="00265E94">
        <w:tc>
          <w:tcPr>
            <w:tcW w:w="1604" w:type="dxa"/>
          </w:tcPr>
          <w:p w:rsidR="00177BCE" w:rsidRPr="00BC4534" w:rsidRDefault="005F014F" w:rsidP="00265E94">
            <w:pPr>
              <w:pStyle w:val="NoSpacing"/>
            </w:pPr>
            <w:r w:rsidRPr="00BC4534">
              <w:t>GEOG 6</w:t>
            </w:r>
            <w:r w:rsidR="00187335" w:rsidRPr="00BC4534">
              <w:t>71</w:t>
            </w:r>
          </w:p>
        </w:tc>
        <w:tc>
          <w:tcPr>
            <w:tcW w:w="7830" w:type="dxa"/>
          </w:tcPr>
          <w:p w:rsidR="00177BCE" w:rsidRPr="00BC4534" w:rsidRDefault="009949C7" w:rsidP="00265E94">
            <w:pPr>
              <w:pStyle w:val="NoSpacing"/>
            </w:pPr>
            <w:r>
              <w:rPr>
                <w:rFonts w:cs="ZWAdobeF"/>
              </w:rPr>
              <w:t xml:space="preserve"> </w:t>
            </w:r>
            <w:r w:rsidR="005F014F" w:rsidRPr="00BC4534">
              <w:rPr>
                <w:u w:val="single"/>
              </w:rPr>
              <w:t xml:space="preserve">Remote Sensing Observations and </w:t>
            </w:r>
            <w:r w:rsidR="00E33CCE">
              <w:rPr>
                <w:u w:val="single"/>
              </w:rPr>
              <w:t>I</w:t>
            </w:r>
            <w:r w:rsidR="005F014F" w:rsidRPr="00BC4534">
              <w:rPr>
                <w:u w:val="single"/>
              </w:rPr>
              <w:t>nstrumentation (3)</w:t>
            </w:r>
            <w:r>
              <w:rPr>
                <w:rFonts w:cs="ZWAdobeF"/>
              </w:rPr>
              <w:t xml:space="preserve"> </w:t>
            </w:r>
            <w:r w:rsidR="00E33CCE">
              <w:t xml:space="preserve"> </w:t>
            </w:r>
            <w:r w:rsidR="0080046C">
              <w:br/>
            </w:r>
            <w:r w:rsidR="00E33CCE">
              <w:t>Graduate-level offering on advanced concepts underlying the sensor systems and data products used to produce contemporary digital remotely sensed land observations</w:t>
            </w:r>
            <w:r w:rsidR="0080046C">
              <w:t>. Typical enrollment 25-30</w:t>
            </w:r>
          </w:p>
        </w:tc>
      </w:tr>
      <w:tr w:rsidR="00E33CCE" w:rsidRPr="00BC4534" w:rsidTr="00265E94">
        <w:tc>
          <w:tcPr>
            <w:tcW w:w="1604" w:type="dxa"/>
          </w:tcPr>
          <w:p w:rsidR="00E33CCE" w:rsidRPr="00BC4534" w:rsidRDefault="00E33CCE" w:rsidP="00265E94">
            <w:pPr>
              <w:pStyle w:val="NoSpacing"/>
            </w:pPr>
            <w:r w:rsidRPr="00BC4534">
              <w:t>GEOG 672</w:t>
            </w:r>
          </w:p>
        </w:tc>
        <w:tc>
          <w:tcPr>
            <w:tcW w:w="7830" w:type="dxa"/>
          </w:tcPr>
          <w:p w:rsidR="00E33CCE" w:rsidRPr="00BC4534" w:rsidRDefault="00E33CCE" w:rsidP="00265E94">
            <w:pPr>
              <w:pStyle w:val="NoSpacing"/>
              <w:rPr>
                <w:u w:val="single"/>
              </w:rPr>
            </w:pPr>
            <w:r>
              <w:rPr>
                <w:rFonts w:cs="ZWAdobeF"/>
              </w:rPr>
              <w:t xml:space="preserve"> </w:t>
            </w:r>
            <w:r w:rsidRPr="00BC4534">
              <w:rPr>
                <w:u w:val="single"/>
              </w:rPr>
              <w:t xml:space="preserve">Biophysics of Remote </w:t>
            </w:r>
            <w:proofErr w:type="gramStart"/>
            <w:r w:rsidRPr="00BC4534">
              <w:rPr>
                <w:u w:val="single"/>
              </w:rPr>
              <w:t>Sensing</w:t>
            </w:r>
            <w:r>
              <w:rPr>
                <w:rFonts w:cs="ZWAdobeF"/>
              </w:rPr>
              <w:t xml:space="preserve"> </w:t>
            </w:r>
            <w:r w:rsidRPr="00BC4534">
              <w:t xml:space="preserve"> (</w:t>
            </w:r>
            <w:proofErr w:type="gramEnd"/>
            <w:r w:rsidRPr="00BC4534">
              <w:t>3)</w:t>
            </w:r>
            <w:r w:rsidRPr="00BC4534">
              <w:br/>
            </w:r>
            <w:r>
              <w:t>Graduate-level offering on advanced concepts underlying biophysical interpretation of remote sensing measurements.  Basis of much of contemporary remote sensing interpretations</w:t>
            </w:r>
            <w:r w:rsidR="0080046C">
              <w:t>. Typical enrollment 25-30</w:t>
            </w:r>
          </w:p>
        </w:tc>
      </w:tr>
      <w:tr w:rsidR="00E33CCE" w:rsidRPr="00BC4534" w:rsidTr="00265E94">
        <w:tc>
          <w:tcPr>
            <w:tcW w:w="1604" w:type="dxa"/>
          </w:tcPr>
          <w:p w:rsidR="00E33CCE" w:rsidRPr="00BC4534" w:rsidRDefault="00E33CCE" w:rsidP="00265E94">
            <w:pPr>
              <w:pStyle w:val="NoSpacing"/>
              <w:rPr>
                <w:u w:val="single"/>
              </w:rPr>
            </w:pPr>
            <w:r>
              <w:rPr>
                <w:rFonts w:cs="ZWAdobeF"/>
              </w:rPr>
              <w:t xml:space="preserve"> GEOG788</w:t>
            </w:r>
            <w:r w:rsidR="0080046C">
              <w:rPr>
                <w:rFonts w:cs="ZWAdobeF"/>
              </w:rPr>
              <w:t>B</w:t>
            </w:r>
          </w:p>
        </w:tc>
        <w:tc>
          <w:tcPr>
            <w:tcW w:w="7830" w:type="dxa"/>
          </w:tcPr>
          <w:p w:rsidR="00E33CCE" w:rsidRPr="0080046C" w:rsidRDefault="00E33CCE" w:rsidP="00265E94">
            <w:pPr>
              <w:pStyle w:val="NoSpacing"/>
              <w:rPr>
                <w:rFonts w:cs="ZWAdobeF"/>
              </w:rPr>
            </w:pPr>
            <w:r w:rsidRPr="00BC4534">
              <w:rPr>
                <w:u w:val="single"/>
              </w:rPr>
              <w:t xml:space="preserve">Seminar in Remote </w:t>
            </w:r>
            <w:proofErr w:type="gramStart"/>
            <w:r w:rsidRPr="00BC4534">
              <w:rPr>
                <w:u w:val="single"/>
              </w:rPr>
              <w:t>Sensing</w:t>
            </w:r>
            <w:r>
              <w:rPr>
                <w:rFonts w:cs="ZWAdobeF"/>
              </w:rPr>
              <w:t xml:space="preserve"> </w:t>
            </w:r>
            <w:r w:rsidRPr="00BC4534">
              <w:t xml:space="preserve"> (</w:t>
            </w:r>
            <w:proofErr w:type="gramEnd"/>
            <w:r w:rsidRPr="00BC4534">
              <w:t>1-3)</w:t>
            </w:r>
            <w:r w:rsidRPr="00BC4534">
              <w:br/>
            </w:r>
            <w:r w:rsidR="0080046C">
              <w:t xml:space="preserve">Most recent offering in 2007.  Topic was </w:t>
            </w:r>
            <w:r w:rsidR="0080046C" w:rsidRPr="0080046C">
              <w:t>Future of Remote Sensing</w:t>
            </w:r>
            <w:r w:rsidR="0080046C">
              <w:t>.  Considered current national and international political and technical dynamics in establishing an operational land imaging system.  Included several quest lecturers from the Washington DC region.   Enrollment 10</w:t>
            </w:r>
          </w:p>
        </w:tc>
      </w:tr>
      <w:tr w:rsidR="003A610C" w:rsidRPr="00BC4534" w:rsidTr="00265E94">
        <w:tc>
          <w:tcPr>
            <w:tcW w:w="1604" w:type="dxa"/>
          </w:tcPr>
          <w:p w:rsidR="003A610C" w:rsidRDefault="003A610C" w:rsidP="00265E94">
            <w:pPr>
              <w:pStyle w:val="NoSpacing"/>
              <w:rPr>
                <w:rFonts w:cs="ZWAdobeF"/>
              </w:rPr>
            </w:pPr>
            <w:r>
              <w:rPr>
                <w:rFonts w:cs="ZWAdobeF"/>
              </w:rPr>
              <w:t>GEOG600</w:t>
            </w:r>
          </w:p>
        </w:tc>
        <w:tc>
          <w:tcPr>
            <w:tcW w:w="7830" w:type="dxa"/>
          </w:tcPr>
          <w:p w:rsidR="003A610C" w:rsidRPr="00BC4534" w:rsidRDefault="003A610C" w:rsidP="00265E94">
            <w:pPr>
              <w:pStyle w:val="NoSpacing"/>
              <w:rPr>
                <w:u w:val="single"/>
              </w:rPr>
            </w:pPr>
            <w:r w:rsidRPr="00BC4534">
              <w:rPr>
                <w:u w:val="single"/>
              </w:rPr>
              <w:t>Introduction to Graduate Studies in Geography</w:t>
            </w:r>
          </w:p>
        </w:tc>
      </w:tr>
    </w:tbl>
    <w:p w:rsidR="00D84C0B" w:rsidRPr="00BC4534" w:rsidRDefault="00D84C0B" w:rsidP="00135213">
      <w:pPr>
        <w:spacing w:before="240"/>
        <w:rPr>
          <w:szCs w:val="22"/>
        </w:rPr>
      </w:pPr>
      <w:r w:rsidRPr="00BC4534">
        <w:rPr>
          <w:szCs w:val="22"/>
        </w:rPr>
        <w:t>Independent Study (GEOG 789 and GEOG 798)</w:t>
      </w:r>
    </w:p>
    <w:p w:rsidR="00D84C0B" w:rsidRPr="00BC4534" w:rsidRDefault="00D84C0B" w:rsidP="00135213">
      <w:pPr>
        <w:spacing w:before="240"/>
        <w:rPr>
          <w:szCs w:val="22"/>
        </w:rPr>
      </w:pPr>
      <w:r w:rsidRPr="00BC4534">
        <w:rPr>
          <w:szCs w:val="22"/>
        </w:rPr>
        <w:t xml:space="preserve">On average more than 5 undergraduate and graduate students register, per semester, for </w:t>
      </w:r>
      <w:r w:rsidRPr="00BC4534">
        <w:rPr>
          <w:szCs w:val="22"/>
        </w:rPr>
        <w:tab/>
        <w:t xml:space="preserve">directed readings and independent study in remote sensing and physical geography under my </w:t>
      </w:r>
      <w:r w:rsidRPr="00BC4534">
        <w:rPr>
          <w:szCs w:val="22"/>
        </w:rPr>
        <w:tab/>
        <w:t>direction. Approximate total contact hours in last 5 years: 100</w:t>
      </w:r>
    </w:p>
    <w:p w:rsidR="00D84C0B" w:rsidRPr="00BC4534" w:rsidRDefault="00D84C0B" w:rsidP="00483004">
      <w:pPr>
        <w:pStyle w:val="Heading2"/>
        <w:autoSpaceDE w:val="0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t>Course or Curriculum Development</w:t>
      </w:r>
    </w:p>
    <w:p w:rsidR="005F014F" w:rsidRPr="00BC4534" w:rsidRDefault="00D84C0B" w:rsidP="00483004">
      <w:pPr>
        <w:autoSpaceDE w:val="0"/>
        <w:spacing w:before="240"/>
        <w:ind w:left="720"/>
        <w:rPr>
          <w:szCs w:val="22"/>
        </w:rPr>
      </w:pPr>
      <w:r w:rsidRPr="00BC4534">
        <w:rPr>
          <w:szCs w:val="22"/>
        </w:rPr>
        <w:t>GEOG 6</w:t>
      </w:r>
      <w:r w:rsidR="00975F22" w:rsidRPr="00BC4534">
        <w:rPr>
          <w:szCs w:val="22"/>
        </w:rPr>
        <w:t>71</w:t>
      </w:r>
      <w:r w:rsidRPr="00BC4534">
        <w:rPr>
          <w:szCs w:val="22"/>
        </w:rPr>
        <w:t xml:space="preserve"> </w:t>
      </w:r>
      <w:r w:rsidR="009949C7">
        <w:rPr>
          <w:rFonts w:cs="ZWAdobeF"/>
          <w:szCs w:val="22"/>
        </w:rPr>
        <w:t xml:space="preserve"> </w:t>
      </w:r>
      <w:r w:rsidR="005F014F" w:rsidRPr="00BC4534">
        <w:rPr>
          <w:szCs w:val="22"/>
          <w:u w:val="single"/>
        </w:rPr>
        <w:t>Remote Sensing Observations and Instrumentation</w:t>
      </w:r>
    </w:p>
    <w:p w:rsidR="005F014F" w:rsidRPr="00BC4534" w:rsidRDefault="005F014F" w:rsidP="00483004">
      <w:pPr>
        <w:autoSpaceDE w:val="0"/>
        <w:spacing w:before="240"/>
        <w:ind w:left="720"/>
        <w:rPr>
          <w:szCs w:val="22"/>
          <w:u w:val="single"/>
        </w:rPr>
      </w:pPr>
      <w:r w:rsidRPr="00BC4534">
        <w:rPr>
          <w:szCs w:val="22"/>
        </w:rPr>
        <w:t>GEOG</w:t>
      </w:r>
      <w:r w:rsidR="00D84C0B" w:rsidRPr="00BC4534">
        <w:rPr>
          <w:szCs w:val="22"/>
        </w:rPr>
        <w:t xml:space="preserve"> 6</w:t>
      </w:r>
      <w:r w:rsidR="00975F22" w:rsidRPr="00BC4534">
        <w:rPr>
          <w:szCs w:val="22"/>
        </w:rPr>
        <w:t>72</w:t>
      </w:r>
      <w:r w:rsidRPr="00BC4534">
        <w:rPr>
          <w:szCs w:val="22"/>
        </w:rPr>
        <w:t xml:space="preserve"> </w:t>
      </w:r>
      <w:r w:rsidR="009949C7">
        <w:rPr>
          <w:rFonts w:cs="ZWAdobeF"/>
          <w:szCs w:val="22"/>
        </w:rPr>
        <w:t xml:space="preserve"> </w:t>
      </w:r>
      <w:r w:rsidRPr="00BC4534">
        <w:rPr>
          <w:szCs w:val="22"/>
          <w:u w:val="single"/>
        </w:rPr>
        <w:t>Biophysics of Remote Sensing</w:t>
      </w:r>
    </w:p>
    <w:p w:rsidR="00D84C0B" w:rsidRDefault="005F014F" w:rsidP="00483004">
      <w:pPr>
        <w:autoSpaceDE w:val="0"/>
        <w:spacing w:before="240"/>
        <w:ind w:left="720"/>
        <w:rPr>
          <w:szCs w:val="22"/>
          <w:u w:val="single"/>
        </w:rPr>
      </w:pPr>
      <w:r w:rsidRPr="00BC4534">
        <w:rPr>
          <w:szCs w:val="22"/>
        </w:rPr>
        <w:t xml:space="preserve">GEOG 472 </w:t>
      </w:r>
      <w:r w:rsidR="009949C7">
        <w:rPr>
          <w:rFonts w:cs="ZWAdobeF"/>
          <w:szCs w:val="22"/>
        </w:rPr>
        <w:t xml:space="preserve"> </w:t>
      </w:r>
      <w:r w:rsidRPr="00BC4534">
        <w:rPr>
          <w:szCs w:val="22"/>
          <w:u w:val="single"/>
        </w:rPr>
        <w:t>Remote Sensing Digital Image Processing and Analysis</w:t>
      </w:r>
      <w:r w:rsidR="009949C7">
        <w:rPr>
          <w:rFonts w:cs="ZWAdobeF"/>
          <w:szCs w:val="22"/>
        </w:rPr>
        <w:t xml:space="preserve"> </w:t>
      </w:r>
      <w:r w:rsidRPr="00BC4534">
        <w:rPr>
          <w:szCs w:val="22"/>
        </w:rPr>
        <w:t xml:space="preserve"> (Spring 2005)</w:t>
      </w:r>
      <w:r w:rsidRPr="00BC4534">
        <w:rPr>
          <w:szCs w:val="22"/>
          <w:u w:val="single"/>
        </w:rPr>
        <w:t xml:space="preserve"> </w:t>
      </w:r>
    </w:p>
    <w:p w:rsidR="003A610C" w:rsidRDefault="003A610C" w:rsidP="003A610C">
      <w:pPr>
        <w:pStyle w:val="Heading2"/>
      </w:pPr>
      <w:r>
        <w:t>Teaching Awards and Other Special Recognition</w:t>
      </w:r>
    </w:p>
    <w:p w:rsidR="003A610C" w:rsidRPr="003A610C" w:rsidRDefault="003A610C" w:rsidP="003A610C">
      <w:pPr>
        <w:autoSpaceDE w:val="0"/>
        <w:spacing w:before="240"/>
        <w:ind w:right="-360"/>
        <w:rPr>
          <w:szCs w:val="22"/>
        </w:rPr>
      </w:pPr>
      <w:r w:rsidRPr="00BC4534">
        <w:rPr>
          <w:szCs w:val="22"/>
        </w:rPr>
        <w:t xml:space="preserve">American Society of </w:t>
      </w:r>
      <w:proofErr w:type="spellStart"/>
      <w:r w:rsidRPr="00BC4534">
        <w:rPr>
          <w:szCs w:val="22"/>
        </w:rPr>
        <w:t>Photogrammertry</w:t>
      </w:r>
      <w:proofErr w:type="spellEnd"/>
      <w:r w:rsidRPr="00BC4534">
        <w:rPr>
          <w:szCs w:val="22"/>
        </w:rPr>
        <w:t xml:space="preserve"> and Remote Sensing</w:t>
      </w:r>
      <w:r>
        <w:rPr>
          <w:szCs w:val="22"/>
        </w:rPr>
        <w:t xml:space="preserve"> (ASPRS)</w:t>
      </w:r>
      <w:r w:rsidRPr="00BC4534">
        <w:rPr>
          <w:szCs w:val="22"/>
        </w:rPr>
        <w:t xml:space="preserve">. </w:t>
      </w:r>
      <w:r w:rsidRPr="00D133A9">
        <w:rPr>
          <w:i/>
          <w:szCs w:val="22"/>
        </w:rPr>
        <w:t>2008 SAIC Estes Memorial Teaching Awar</w:t>
      </w:r>
      <w:r>
        <w:rPr>
          <w:i/>
          <w:szCs w:val="22"/>
        </w:rPr>
        <w:t xml:space="preserve">d, </w:t>
      </w:r>
      <w:r>
        <w:rPr>
          <w:szCs w:val="22"/>
        </w:rPr>
        <w:t>Proceeds donated to Department or Geography</w:t>
      </w:r>
    </w:p>
    <w:p w:rsidR="003A610C" w:rsidRDefault="003A610C" w:rsidP="003A610C">
      <w:pPr>
        <w:pStyle w:val="Heading3"/>
      </w:pPr>
      <w:r>
        <w:lastRenderedPageBreak/>
        <w:t>Master’s</w:t>
      </w:r>
    </w:p>
    <w:p w:rsidR="003A610C" w:rsidRDefault="003A610C" w:rsidP="003A610C">
      <w:pPr>
        <w:pStyle w:val="Heading4"/>
      </w:pPr>
      <w:r>
        <w:t>Scholarly Pap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78"/>
        <w:gridCol w:w="2520"/>
        <w:gridCol w:w="2250"/>
      </w:tblGrid>
      <w:tr w:rsidR="002717CF" w:rsidTr="00AC4F43">
        <w:tc>
          <w:tcPr>
            <w:tcW w:w="2178" w:type="dxa"/>
          </w:tcPr>
          <w:p w:rsidR="002717CF" w:rsidRPr="00BC4534" w:rsidRDefault="002717CF" w:rsidP="002B3786">
            <w:pPr>
              <w:rPr>
                <w:szCs w:val="22"/>
              </w:rPr>
            </w:pPr>
          </w:p>
        </w:tc>
        <w:tc>
          <w:tcPr>
            <w:tcW w:w="2520" w:type="dxa"/>
          </w:tcPr>
          <w:p w:rsidR="002717CF" w:rsidRPr="00BC4534" w:rsidRDefault="00AC4F43" w:rsidP="002B3786">
            <w:pPr>
              <w:rPr>
                <w:szCs w:val="22"/>
              </w:rPr>
            </w:pPr>
            <w:r>
              <w:rPr>
                <w:szCs w:val="22"/>
              </w:rPr>
              <w:t>Elaine Denning (2013)</w:t>
            </w:r>
          </w:p>
        </w:tc>
        <w:tc>
          <w:tcPr>
            <w:tcW w:w="2250" w:type="dxa"/>
          </w:tcPr>
          <w:p w:rsidR="002717CF" w:rsidRDefault="002717CF" w:rsidP="002B3786">
            <w:pPr>
              <w:rPr>
                <w:szCs w:val="22"/>
              </w:rPr>
            </w:pPr>
          </w:p>
        </w:tc>
      </w:tr>
      <w:tr w:rsidR="00AC4F43" w:rsidTr="00AC4F43">
        <w:tc>
          <w:tcPr>
            <w:tcW w:w="2178" w:type="dxa"/>
          </w:tcPr>
          <w:p w:rsidR="00AC4F43" w:rsidRDefault="00AC4F43" w:rsidP="0096086F">
            <w:pPr>
              <w:rPr>
                <w:szCs w:val="22"/>
              </w:rPr>
            </w:pPr>
            <w:r>
              <w:rPr>
                <w:szCs w:val="22"/>
              </w:rPr>
              <w:t>Akiko Eiders (2010)</w:t>
            </w:r>
          </w:p>
        </w:tc>
        <w:tc>
          <w:tcPr>
            <w:tcW w:w="2520" w:type="dxa"/>
          </w:tcPr>
          <w:p w:rsidR="00AC4F43" w:rsidRDefault="00AC4F43" w:rsidP="0096086F">
            <w:r>
              <w:t>Tom Fitzwater  (2010)</w:t>
            </w:r>
          </w:p>
        </w:tc>
        <w:tc>
          <w:tcPr>
            <w:tcW w:w="2250" w:type="dxa"/>
          </w:tcPr>
          <w:p w:rsidR="00AC4F43" w:rsidRDefault="00AC4F43" w:rsidP="0096086F">
            <w:r>
              <w:rPr>
                <w:szCs w:val="22"/>
              </w:rPr>
              <w:t xml:space="preserve">Louis  </w:t>
            </w:r>
            <w:proofErr w:type="spellStart"/>
            <w:r>
              <w:rPr>
                <w:szCs w:val="22"/>
              </w:rPr>
              <w:t>Keddell</w:t>
            </w:r>
            <w:proofErr w:type="spellEnd"/>
            <w:r>
              <w:rPr>
                <w:szCs w:val="22"/>
              </w:rPr>
              <w:t xml:space="preserve"> (2013)</w:t>
            </w:r>
          </w:p>
        </w:tc>
      </w:tr>
      <w:tr w:rsidR="00AC4F43" w:rsidTr="00AC4F43">
        <w:tc>
          <w:tcPr>
            <w:tcW w:w="2178" w:type="dxa"/>
            <w:shd w:val="clear" w:color="auto" w:fill="auto"/>
          </w:tcPr>
          <w:p w:rsidR="00AC4F43" w:rsidRDefault="00AC4F43" w:rsidP="0096086F">
            <w:r w:rsidRPr="00BC4534">
              <w:rPr>
                <w:szCs w:val="22"/>
              </w:rPr>
              <w:t xml:space="preserve">Tim Clark, </w:t>
            </w:r>
            <w:r>
              <w:rPr>
                <w:szCs w:val="22"/>
              </w:rPr>
              <w:t>(</w:t>
            </w:r>
            <w:r w:rsidRPr="00BC4534">
              <w:rPr>
                <w:szCs w:val="22"/>
              </w:rPr>
              <w:t>2008</w:t>
            </w:r>
            <w:r>
              <w:rPr>
                <w:szCs w:val="22"/>
              </w:rPr>
              <w:t>)</w:t>
            </w:r>
          </w:p>
        </w:tc>
        <w:tc>
          <w:tcPr>
            <w:tcW w:w="2520" w:type="dxa"/>
            <w:shd w:val="clear" w:color="auto" w:fill="auto"/>
          </w:tcPr>
          <w:p w:rsidR="00AC4F43" w:rsidRPr="00BC4534" w:rsidRDefault="00AC4F43" w:rsidP="0096086F">
            <w:pPr>
              <w:rPr>
                <w:szCs w:val="22"/>
              </w:rPr>
            </w:pPr>
            <w:r>
              <w:rPr>
                <w:szCs w:val="22"/>
              </w:rPr>
              <w:t>Elizabeth Hoy (2009)</w:t>
            </w:r>
          </w:p>
        </w:tc>
        <w:tc>
          <w:tcPr>
            <w:tcW w:w="2250" w:type="dxa"/>
          </w:tcPr>
          <w:p w:rsidR="00AC4F43" w:rsidRPr="00BC4534" w:rsidRDefault="00AC4F43" w:rsidP="0096086F">
            <w:pPr>
              <w:rPr>
                <w:szCs w:val="22"/>
              </w:rPr>
            </w:pPr>
            <w:r>
              <w:t xml:space="preserve">David </w:t>
            </w:r>
            <w:proofErr w:type="spellStart"/>
            <w:r>
              <w:t>Dubin</w:t>
            </w:r>
            <w:proofErr w:type="spellEnd"/>
            <w:r>
              <w:t xml:space="preserve"> (2010)</w:t>
            </w:r>
          </w:p>
        </w:tc>
      </w:tr>
      <w:tr w:rsidR="00AC4F43" w:rsidTr="00AC4F43">
        <w:tc>
          <w:tcPr>
            <w:tcW w:w="2178" w:type="dxa"/>
          </w:tcPr>
          <w:p w:rsidR="00AC4F43" w:rsidRPr="00BC4534" w:rsidRDefault="00AC4F43" w:rsidP="0096086F">
            <w:pPr>
              <w:rPr>
                <w:szCs w:val="22"/>
              </w:rPr>
            </w:pPr>
            <w:r>
              <w:rPr>
                <w:szCs w:val="22"/>
              </w:rPr>
              <w:t>Ping Liu (</w:t>
            </w:r>
            <w:r w:rsidRPr="00BC4534">
              <w:rPr>
                <w:szCs w:val="22"/>
              </w:rPr>
              <w:t>2001</w:t>
            </w:r>
            <w:r>
              <w:rPr>
                <w:szCs w:val="22"/>
              </w:rPr>
              <w:t>)</w:t>
            </w:r>
          </w:p>
        </w:tc>
        <w:tc>
          <w:tcPr>
            <w:tcW w:w="2520" w:type="dxa"/>
          </w:tcPr>
          <w:p w:rsidR="00AC4F43" w:rsidRDefault="00AC4F43" w:rsidP="0096086F">
            <w:r>
              <w:rPr>
                <w:szCs w:val="22"/>
              </w:rPr>
              <w:t>Matthew Smith (</w:t>
            </w:r>
            <w:r w:rsidRPr="00BC4534">
              <w:rPr>
                <w:szCs w:val="22"/>
              </w:rPr>
              <w:t>2005</w:t>
            </w:r>
            <w:r>
              <w:rPr>
                <w:szCs w:val="22"/>
              </w:rPr>
              <w:t>)</w:t>
            </w:r>
          </w:p>
        </w:tc>
        <w:tc>
          <w:tcPr>
            <w:tcW w:w="2250" w:type="dxa"/>
          </w:tcPr>
          <w:p w:rsidR="00AC4F43" w:rsidRDefault="00AC4F43" w:rsidP="0096086F">
            <w:r>
              <w:rPr>
                <w:szCs w:val="22"/>
              </w:rPr>
              <w:t>John Reed (</w:t>
            </w:r>
            <w:r w:rsidRPr="00BC4534">
              <w:rPr>
                <w:szCs w:val="22"/>
              </w:rPr>
              <w:t>2006</w:t>
            </w:r>
            <w:r>
              <w:rPr>
                <w:szCs w:val="22"/>
              </w:rPr>
              <w:t>)</w:t>
            </w:r>
          </w:p>
        </w:tc>
      </w:tr>
    </w:tbl>
    <w:p w:rsidR="003A610C" w:rsidRDefault="002B3786" w:rsidP="002B3786">
      <w:pPr>
        <w:pStyle w:val="Heading4"/>
      </w:pPr>
      <w:r>
        <w:t>Thesi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93"/>
        <w:gridCol w:w="6682"/>
      </w:tblGrid>
      <w:tr w:rsidR="002B3786" w:rsidTr="00BD60AA">
        <w:tc>
          <w:tcPr>
            <w:tcW w:w="2493" w:type="dxa"/>
          </w:tcPr>
          <w:p w:rsidR="002B3786" w:rsidRDefault="002B3786" w:rsidP="002B3786">
            <w:r w:rsidRPr="00BC4534">
              <w:rPr>
                <w:szCs w:val="22"/>
              </w:rPr>
              <w:t>Shannon Franks, 2005</w:t>
            </w:r>
          </w:p>
        </w:tc>
        <w:tc>
          <w:tcPr>
            <w:tcW w:w="6682" w:type="dxa"/>
          </w:tcPr>
          <w:p w:rsidR="002B3786" w:rsidRDefault="002B3786" w:rsidP="002B3786">
            <w:r>
              <w:rPr>
                <w:szCs w:val="22"/>
              </w:rPr>
              <w:t xml:space="preserve">How </w:t>
            </w:r>
            <w:r w:rsidRPr="00BC4534">
              <w:rPr>
                <w:szCs w:val="22"/>
              </w:rPr>
              <w:t>many bits? Radiometry for forest analysis</w:t>
            </w:r>
          </w:p>
        </w:tc>
      </w:tr>
      <w:tr w:rsidR="002B3786" w:rsidTr="00BD60AA">
        <w:tc>
          <w:tcPr>
            <w:tcW w:w="2493" w:type="dxa"/>
          </w:tcPr>
          <w:p w:rsidR="002B3786" w:rsidRDefault="002B3786" w:rsidP="002B3786">
            <w:r w:rsidRPr="00BC4534">
              <w:rPr>
                <w:szCs w:val="22"/>
              </w:rPr>
              <w:t>Andrew Johnston. 1998</w:t>
            </w:r>
          </w:p>
        </w:tc>
        <w:tc>
          <w:tcPr>
            <w:tcW w:w="6682" w:type="dxa"/>
          </w:tcPr>
          <w:p w:rsidR="002B3786" w:rsidRDefault="002B3786" w:rsidP="002B3786">
            <w:r w:rsidRPr="00BC4534">
              <w:rPr>
                <w:szCs w:val="22"/>
              </w:rPr>
              <w:t>Remote sensing of standing biomass in the Canadian Boreal forest</w:t>
            </w:r>
          </w:p>
        </w:tc>
      </w:tr>
      <w:tr w:rsidR="002B3786" w:rsidTr="00BD60AA">
        <w:tc>
          <w:tcPr>
            <w:tcW w:w="2493" w:type="dxa"/>
          </w:tcPr>
          <w:p w:rsidR="002B3786" w:rsidRPr="00BC4534" w:rsidRDefault="002B3786" w:rsidP="002B3786">
            <w:pPr>
              <w:rPr>
                <w:szCs w:val="22"/>
              </w:rPr>
            </w:pPr>
            <w:r w:rsidRPr="00BC4534">
              <w:rPr>
                <w:szCs w:val="22"/>
              </w:rPr>
              <w:t xml:space="preserve">Pamela </w:t>
            </w:r>
            <w:proofErr w:type="spellStart"/>
            <w:r w:rsidRPr="00BC4534">
              <w:rPr>
                <w:szCs w:val="22"/>
              </w:rPr>
              <w:t>Nagler</w:t>
            </w:r>
            <w:proofErr w:type="spellEnd"/>
            <w:r w:rsidRPr="00BC4534">
              <w:rPr>
                <w:szCs w:val="22"/>
              </w:rPr>
              <w:t>, 1997</w:t>
            </w:r>
          </w:p>
        </w:tc>
        <w:tc>
          <w:tcPr>
            <w:tcW w:w="6682" w:type="dxa"/>
          </w:tcPr>
          <w:p w:rsidR="002B3786" w:rsidRPr="00BC4534" w:rsidRDefault="002B3786" w:rsidP="002B3786">
            <w:pPr>
              <w:rPr>
                <w:szCs w:val="22"/>
              </w:rPr>
            </w:pPr>
            <w:r w:rsidRPr="00BC4534">
              <w:rPr>
                <w:szCs w:val="22"/>
              </w:rPr>
              <w:t>Spectral properties of plant litter versus bare soil</w:t>
            </w:r>
          </w:p>
        </w:tc>
      </w:tr>
      <w:tr w:rsidR="002B3786" w:rsidTr="00BD60AA">
        <w:tc>
          <w:tcPr>
            <w:tcW w:w="2493" w:type="dxa"/>
          </w:tcPr>
          <w:p w:rsidR="002B3786" w:rsidRPr="00BC4534" w:rsidRDefault="002B3786" w:rsidP="002B3786">
            <w:pPr>
              <w:rPr>
                <w:szCs w:val="22"/>
              </w:rPr>
            </w:pPr>
            <w:r w:rsidRPr="00BC4534">
              <w:rPr>
                <w:szCs w:val="22"/>
              </w:rPr>
              <w:t>Anu Bowman, 1997</w:t>
            </w:r>
          </w:p>
        </w:tc>
        <w:tc>
          <w:tcPr>
            <w:tcW w:w="6682" w:type="dxa"/>
          </w:tcPr>
          <w:p w:rsidR="002B3786" w:rsidRPr="00BC4534" w:rsidRDefault="002B3786" w:rsidP="002B3786">
            <w:pPr>
              <w:rPr>
                <w:szCs w:val="22"/>
              </w:rPr>
            </w:pPr>
            <w:r w:rsidRPr="00BC4534">
              <w:rPr>
                <w:szCs w:val="22"/>
              </w:rPr>
              <w:t>emissivity factor in surface temperature determination with thermal infrared measurements</w:t>
            </w:r>
          </w:p>
        </w:tc>
      </w:tr>
      <w:tr w:rsidR="002B3786" w:rsidTr="00BD60AA">
        <w:tc>
          <w:tcPr>
            <w:tcW w:w="2493" w:type="dxa"/>
          </w:tcPr>
          <w:p w:rsidR="002B3786" w:rsidRPr="00BC4534" w:rsidRDefault="002B3786" w:rsidP="002B3786">
            <w:pPr>
              <w:rPr>
                <w:szCs w:val="22"/>
              </w:rPr>
            </w:pPr>
            <w:r w:rsidRPr="00BC4534">
              <w:rPr>
                <w:szCs w:val="22"/>
              </w:rPr>
              <w:t>James McManus, 1994</w:t>
            </w:r>
          </w:p>
        </w:tc>
        <w:tc>
          <w:tcPr>
            <w:tcW w:w="6682" w:type="dxa"/>
          </w:tcPr>
          <w:p w:rsidR="002B3786" w:rsidRPr="00BC4534" w:rsidRDefault="002B3786" w:rsidP="002B3786">
            <w:pPr>
              <w:rPr>
                <w:szCs w:val="22"/>
              </w:rPr>
            </w:pPr>
            <w:r w:rsidRPr="00BC4534">
              <w:rPr>
                <w:szCs w:val="22"/>
              </w:rPr>
              <w:t>Estimation of agricultural net production from remotely sensed observations.</w:t>
            </w:r>
          </w:p>
        </w:tc>
      </w:tr>
      <w:tr w:rsidR="002B3786" w:rsidTr="00BD60AA">
        <w:tc>
          <w:tcPr>
            <w:tcW w:w="2493" w:type="dxa"/>
          </w:tcPr>
          <w:p w:rsidR="002B3786" w:rsidRPr="00BC4534" w:rsidRDefault="002B3786" w:rsidP="002B3786">
            <w:pPr>
              <w:rPr>
                <w:szCs w:val="22"/>
              </w:rPr>
            </w:pPr>
            <w:r w:rsidRPr="00BC4534">
              <w:rPr>
                <w:szCs w:val="22"/>
              </w:rPr>
              <w:t xml:space="preserve">Lara </w:t>
            </w:r>
            <w:proofErr w:type="spellStart"/>
            <w:r w:rsidRPr="00BC4534">
              <w:rPr>
                <w:szCs w:val="22"/>
              </w:rPr>
              <w:t>Prihodko</w:t>
            </w:r>
            <w:proofErr w:type="spellEnd"/>
            <w:r w:rsidRPr="00BC4534">
              <w:rPr>
                <w:szCs w:val="22"/>
              </w:rPr>
              <w:t>, 1992</w:t>
            </w:r>
          </w:p>
        </w:tc>
        <w:tc>
          <w:tcPr>
            <w:tcW w:w="6682" w:type="dxa"/>
          </w:tcPr>
          <w:p w:rsidR="002B3786" w:rsidRPr="00BC4534" w:rsidRDefault="002B3786" w:rsidP="002B3786">
            <w:pPr>
              <w:rPr>
                <w:szCs w:val="22"/>
              </w:rPr>
            </w:pPr>
            <w:r w:rsidRPr="00BC4534">
              <w:rPr>
                <w:szCs w:val="22"/>
              </w:rPr>
              <w:t>Estimation of air temperature from AVHRR observations:1987 FIFE observations</w:t>
            </w:r>
            <w:r>
              <w:rPr>
                <w:szCs w:val="22"/>
              </w:rPr>
              <w:t>.</w:t>
            </w:r>
          </w:p>
        </w:tc>
      </w:tr>
      <w:tr w:rsidR="002B3786" w:rsidTr="00BD60AA">
        <w:tc>
          <w:tcPr>
            <w:tcW w:w="2493" w:type="dxa"/>
          </w:tcPr>
          <w:p w:rsidR="002B3786" w:rsidRPr="00BC4534" w:rsidRDefault="002B3786" w:rsidP="002B3786">
            <w:pPr>
              <w:rPr>
                <w:szCs w:val="22"/>
              </w:rPr>
            </w:pPr>
            <w:r w:rsidRPr="00BC4534">
              <w:rPr>
                <w:szCs w:val="22"/>
              </w:rPr>
              <w:t>Wayne Dulaney 1991</w:t>
            </w:r>
          </w:p>
        </w:tc>
        <w:tc>
          <w:tcPr>
            <w:tcW w:w="6682" w:type="dxa"/>
          </w:tcPr>
          <w:p w:rsidR="002B3786" w:rsidRPr="00BC4534" w:rsidRDefault="002B3786" w:rsidP="002B3786">
            <w:pPr>
              <w:rPr>
                <w:szCs w:val="22"/>
              </w:rPr>
            </w:pPr>
            <w:r w:rsidRPr="00BC4534">
              <w:rPr>
                <w:szCs w:val="22"/>
              </w:rPr>
              <w:t>Analysis of First International Satellite Land Surface Climatology Project (ISLSCP) Field Experiment (FIFE) data.</w:t>
            </w:r>
          </w:p>
        </w:tc>
      </w:tr>
      <w:tr w:rsidR="002B3786" w:rsidTr="00BD60AA">
        <w:tc>
          <w:tcPr>
            <w:tcW w:w="2493" w:type="dxa"/>
          </w:tcPr>
          <w:p w:rsidR="002B3786" w:rsidRPr="00BC4534" w:rsidRDefault="002B3786" w:rsidP="002B3786">
            <w:r w:rsidRPr="00BC4534">
              <w:t xml:space="preserve">David Toll, 1991, </w:t>
            </w:r>
          </w:p>
        </w:tc>
        <w:tc>
          <w:tcPr>
            <w:tcW w:w="6682" w:type="dxa"/>
          </w:tcPr>
          <w:p w:rsidR="002B3786" w:rsidRPr="002B3786" w:rsidRDefault="002B3786" w:rsidP="002B3786">
            <w:r w:rsidRPr="00BC4534">
              <w:t>Spectral estimates of surface albedo</w:t>
            </w:r>
          </w:p>
        </w:tc>
      </w:tr>
      <w:tr w:rsidR="002B3786" w:rsidTr="00BD60AA">
        <w:tc>
          <w:tcPr>
            <w:tcW w:w="2493" w:type="dxa"/>
          </w:tcPr>
          <w:p w:rsidR="002B3786" w:rsidRPr="00BC4534" w:rsidRDefault="002B3786" w:rsidP="002B3786">
            <w:r w:rsidRPr="00BC4534">
              <w:t xml:space="preserve">Eli </w:t>
            </w:r>
            <w:proofErr w:type="spellStart"/>
            <w:r w:rsidRPr="00BC4534">
              <w:t>Rutstein</w:t>
            </w:r>
            <w:proofErr w:type="spellEnd"/>
            <w:r w:rsidRPr="00BC4534">
              <w:t>, 1989</w:t>
            </w:r>
          </w:p>
        </w:tc>
        <w:tc>
          <w:tcPr>
            <w:tcW w:w="6682" w:type="dxa"/>
          </w:tcPr>
          <w:p w:rsidR="002B3786" w:rsidRPr="00BC4534" w:rsidRDefault="002B3786" w:rsidP="002B3786">
            <w:r w:rsidRPr="00BC4534">
              <w:t>Forest canopy analysis with fisheye lens photography.</w:t>
            </w:r>
          </w:p>
        </w:tc>
      </w:tr>
      <w:tr w:rsidR="002B3786" w:rsidTr="00BD60AA">
        <w:tc>
          <w:tcPr>
            <w:tcW w:w="2493" w:type="dxa"/>
          </w:tcPr>
          <w:p w:rsidR="002B3786" w:rsidRPr="00BC4534" w:rsidRDefault="002B3786" w:rsidP="002B3786">
            <w:r w:rsidRPr="00BC4534">
              <w:t>Viv</w:t>
            </w:r>
            <w:r>
              <w:t>r</w:t>
            </w:r>
            <w:r w:rsidRPr="00BC4534">
              <w:t xml:space="preserve">e </w:t>
            </w:r>
            <w:proofErr w:type="spellStart"/>
            <w:r w:rsidRPr="00BC4534">
              <w:t>Koomanoff</w:t>
            </w:r>
            <w:proofErr w:type="spellEnd"/>
            <w:r w:rsidRPr="00BC4534">
              <w:t>, 1988</w:t>
            </w:r>
          </w:p>
        </w:tc>
        <w:tc>
          <w:tcPr>
            <w:tcW w:w="6682" w:type="dxa"/>
          </w:tcPr>
          <w:p w:rsidR="002B3786" w:rsidRPr="00BC4534" w:rsidRDefault="002B3786" w:rsidP="002B3786">
            <w:r w:rsidRPr="00BC4534">
              <w:t>Comparison of remotely sensed spectral vegetation index measurements and a world ecosystems map.</w:t>
            </w:r>
          </w:p>
        </w:tc>
      </w:tr>
      <w:tr w:rsidR="002B3786" w:rsidTr="00BD60AA">
        <w:tc>
          <w:tcPr>
            <w:tcW w:w="2493" w:type="dxa"/>
          </w:tcPr>
          <w:p w:rsidR="002B3786" w:rsidRPr="00BC4534" w:rsidRDefault="002B3786" w:rsidP="002B3786">
            <w:r w:rsidRPr="00BC4534">
              <w:t>Betsy James, 1988</w:t>
            </w:r>
          </w:p>
        </w:tc>
        <w:tc>
          <w:tcPr>
            <w:tcW w:w="6682" w:type="dxa"/>
          </w:tcPr>
          <w:p w:rsidR="002B3786" w:rsidRPr="00BC4534" w:rsidRDefault="002B3786" w:rsidP="002B3786">
            <w:r w:rsidRPr="00BC4534">
              <w:t>Bathymetric charts from satellite remotely sensed images</w:t>
            </w:r>
            <w:r>
              <w:t>.</w:t>
            </w:r>
          </w:p>
        </w:tc>
      </w:tr>
      <w:tr w:rsidR="002B3786" w:rsidTr="00BD60AA">
        <w:tc>
          <w:tcPr>
            <w:tcW w:w="2493" w:type="dxa"/>
          </w:tcPr>
          <w:p w:rsidR="002B3786" w:rsidRPr="00BC4534" w:rsidRDefault="002B3786" w:rsidP="002B3786">
            <w:r w:rsidRPr="00BC4534">
              <w:t>Dennis Dye, 1985</w:t>
            </w:r>
          </w:p>
        </w:tc>
        <w:tc>
          <w:tcPr>
            <w:tcW w:w="6682" w:type="dxa"/>
          </w:tcPr>
          <w:p w:rsidR="002B3786" w:rsidRPr="00BC4534" w:rsidRDefault="002B3786" w:rsidP="002B3786">
            <w:r>
              <w:t xml:space="preserve">Estimating </w:t>
            </w:r>
            <w:r w:rsidRPr="00BC4534">
              <w:t>net primary productivity with NOAA-7 AVHRR data</w:t>
            </w:r>
            <w:r>
              <w:t>.</w:t>
            </w:r>
          </w:p>
        </w:tc>
      </w:tr>
      <w:tr w:rsidR="002B3786" w:rsidTr="00BD60AA">
        <w:tc>
          <w:tcPr>
            <w:tcW w:w="2493" w:type="dxa"/>
          </w:tcPr>
          <w:p w:rsidR="002B3786" w:rsidRPr="00BC4534" w:rsidRDefault="002B3786" w:rsidP="002B3786">
            <w:r w:rsidRPr="00BC4534">
              <w:t>Sheila Donovan, 1985</w:t>
            </w:r>
          </w:p>
        </w:tc>
        <w:tc>
          <w:tcPr>
            <w:tcW w:w="6682" w:type="dxa"/>
          </w:tcPr>
          <w:p w:rsidR="002B3786" w:rsidRPr="00BC4534" w:rsidRDefault="002B3786" w:rsidP="002B3786">
            <w:r w:rsidRPr="00BC4534">
              <w:t>Vegetation discrimination with bidirectional reflectance measurements.</w:t>
            </w:r>
          </w:p>
        </w:tc>
      </w:tr>
    </w:tbl>
    <w:p w:rsidR="003A610C" w:rsidRDefault="003A610C" w:rsidP="003A610C">
      <w:pPr>
        <w:pStyle w:val="Heading3"/>
      </w:pPr>
      <w:r>
        <w:t>Doctora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93"/>
        <w:gridCol w:w="6592"/>
      </w:tblGrid>
      <w:tr w:rsidR="00D14472" w:rsidTr="00BD60AA">
        <w:tc>
          <w:tcPr>
            <w:tcW w:w="2493" w:type="dxa"/>
          </w:tcPr>
          <w:p w:rsidR="00D14472" w:rsidRDefault="00AC4F43" w:rsidP="00A61983">
            <w:r>
              <w:t>Andrew Marx, 20</w:t>
            </w:r>
            <w:r w:rsidR="00D14472">
              <w:t>13</w:t>
            </w:r>
          </w:p>
        </w:tc>
        <w:tc>
          <w:tcPr>
            <w:tcW w:w="6592" w:type="dxa"/>
          </w:tcPr>
          <w:p w:rsidR="00D14472" w:rsidRDefault="00D14472" w:rsidP="002B3786">
            <w:r>
              <w:t>Employing Moderation Resolution Sensor in Human Rights and International Humanitarian Law Monitoring</w:t>
            </w:r>
          </w:p>
        </w:tc>
      </w:tr>
      <w:tr w:rsidR="00D14472" w:rsidTr="00BD60AA">
        <w:tc>
          <w:tcPr>
            <w:tcW w:w="2493" w:type="dxa"/>
          </w:tcPr>
          <w:p w:rsidR="00D14472" w:rsidRDefault="00D14472" w:rsidP="00A61983">
            <w:r>
              <w:t>Andrew Johnston, 2013</w:t>
            </w:r>
          </w:p>
        </w:tc>
        <w:tc>
          <w:tcPr>
            <w:tcW w:w="6592" w:type="dxa"/>
          </w:tcPr>
          <w:p w:rsidR="00D14472" w:rsidRDefault="00D14472" w:rsidP="002B3786">
            <w:r>
              <w:t>Tree Cover Variability on the District of Columbia</w:t>
            </w:r>
          </w:p>
        </w:tc>
      </w:tr>
      <w:tr w:rsidR="00A61983" w:rsidTr="00BD60AA">
        <w:tc>
          <w:tcPr>
            <w:tcW w:w="2493" w:type="dxa"/>
          </w:tcPr>
          <w:p w:rsidR="00A61983" w:rsidRPr="00BC4534" w:rsidRDefault="00A61983" w:rsidP="00A61983">
            <w:r>
              <w:t>Karen Schleeweis</w:t>
            </w:r>
            <w:r w:rsidR="0006208A">
              <w:t>, 2012</w:t>
            </w:r>
          </w:p>
        </w:tc>
        <w:tc>
          <w:tcPr>
            <w:tcW w:w="6592" w:type="dxa"/>
          </w:tcPr>
          <w:p w:rsidR="00A61983" w:rsidRPr="00BC4534" w:rsidRDefault="00A61983" w:rsidP="002B3786">
            <w:r>
              <w:t xml:space="preserve">Towards a Better Understanding of Forest Change Processes in the </w:t>
            </w:r>
            <w:r w:rsidR="0006208A">
              <w:t>Contiguous</w:t>
            </w:r>
            <w:r>
              <w:t xml:space="preserve"> U.S.</w:t>
            </w:r>
          </w:p>
        </w:tc>
      </w:tr>
      <w:tr w:rsidR="002B3786" w:rsidTr="00BD60AA">
        <w:tc>
          <w:tcPr>
            <w:tcW w:w="2493" w:type="dxa"/>
          </w:tcPr>
          <w:p w:rsidR="002B3786" w:rsidRDefault="002B3786" w:rsidP="003A610C">
            <w:r w:rsidRPr="00BC4534">
              <w:t>David Fleming, 2005</w:t>
            </w:r>
          </w:p>
        </w:tc>
        <w:tc>
          <w:tcPr>
            <w:tcW w:w="6592" w:type="dxa"/>
          </w:tcPr>
          <w:p w:rsidR="002B3786" w:rsidRDefault="002B3786" w:rsidP="002B3786">
            <w:r w:rsidRPr="00BC4534">
              <w:t>Effect of Spectral Response Function on Multi-spectral Measurements and NDVI from Disparate Remote Sensing Systems</w:t>
            </w:r>
          </w:p>
        </w:tc>
      </w:tr>
      <w:tr w:rsidR="002B3786" w:rsidTr="00BD60AA">
        <w:tc>
          <w:tcPr>
            <w:tcW w:w="2493" w:type="dxa"/>
          </w:tcPr>
          <w:p w:rsidR="002B3786" w:rsidRDefault="0010738A" w:rsidP="003A610C">
            <w:r w:rsidRPr="00BC4534">
              <w:rPr>
                <w:szCs w:val="22"/>
              </w:rPr>
              <w:t>Theresa Mulhern 1995</w:t>
            </w:r>
          </w:p>
        </w:tc>
        <w:tc>
          <w:tcPr>
            <w:tcW w:w="6592" w:type="dxa"/>
          </w:tcPr>
          <w:p w:rsidR="002B3786" w:rsidRDefault="0010738A" w:rsidP="003A610C">
            <w:r w:rsidRPr="00BC4534">
              <w:rPr>
                <w:szCs w:val="22"/>
              </w:rPr>
              <w:t>Reflectance of Lichens in the Circumpolar Sub Arctic</w:t>
            </w:r>
          </w:p>
        </w:tc>
      </w:tr>
      <w:tr w:rsidR="002B3786" w:rsidTr="00BD60AA">
        <w:tc>
          <w:tcPr>
            <w:tcW w:w="2493" w:type="dxa"/>
          </w:tcPr>
          <w:p w:rsidR="002B3786" w:rsidRDefault="0010738A" w:rsidP="003A610C">
            <w:r w:rsidRPr="00BC4534">
              <w:rPr>
                <w:szCs w:val="22"/>
              </w:rPr>
              <w:lastRenderedPageBreak/>
              <w:t xml:space="preserve">Karl F. </w:t>
            </w:r>
            <w:proofErr w:type="spellStart"/>
            <w:r w:rsidRPr="00BC4534">
              <w:rPr>
                <w:szCs w:val="22"/>
              </w:rPr>
              <w:t>Huemmrich</w:t>
            </w:r>
            <w:proofErr w:type="spellEnd"/>
            <w:r w:rsidRPr="00BC4534">
              <w:rPr>
                <w:szCs w:val="22"/>
              </w:rPr>
              <w:t xml:space="preserve"> 1995</w:t>
            </w:r>
          </w:p>
        </w:tc>
        <w:tc>
          <w:tcPr>
            <w:tcW w:w="6592" w:type="dxa"/>
          </w:tcPr>
          <w:p w:rsidR="002B3786" w:rsidRDefault="0010738A" w:rsidP="003A610C">
            <w:r w:rsidRPr="00BC4534">
              <w:rPr>
                <w:szCs w:val="22"/>
              </w:rPr>
              <w:t>An Analysis of Remote Sensing of the Fraction of Absorbed Photosynthetically Active Radiation in Forest Canopies.</w:t>
            </w:r>
          </w:p>
        </w:tc>
      </w:tr>
      <w:tr w:rsidR="002B3786" w:rsidTr="00BD60AA">
        <w:tc>
          <w:tcPr>
            <w:tcW w:w="2493" w:type="dxa"/>
          </w:tcPr>
          <w:p w:rsidR="002B3786" w:rsidRDefault="0010738A" w:rsidP="003A610C">
            <w:r w:rsidRPr="00BC4534">
              <w:rPr>
                <w:szCs w:val="22"/>
              </w:rPr>
              <w:t>Dennis G. Dye, 1992</w:t>
            </w:r>
          </w:p>
        </w:tc>
        <w:tc>
          <w:tcPr>
            <w:tcW w:w="6592" w:type="dxa"/>
          </w:tcPr>
          <w:p w:rsidR="002B3786" w:rsidRDefault="0010738A" w:rsidP="003A610C">
            <w:r w:rsidRPr="00BC4534">
              <w:rPr>
                <w:szCs w:val="22"/>
              </w:rPr>
              <w:t>Satellite estimation of the global distribution and interannual variability of photosynthetically active radiation</w:t>
            </w:r>
          </w:p>
        </w:tc>
      </w:tr>
      <w:tr w:rsidR="0010738A" w:rsidTr="00BD60AA">
        <w:tc>
          <w:tcPr>
            <w:tcW w:w="2493" w:type="dxa"/>
          </w:tcPr>
          <w:p w:rsidR="0010738A" w:rsidRPr="00BC4534" w:rsidRDefault="0010738A" w:rsidP="003A610C">
            <w:pPr>
              <w:rPr>
                <w:szCs w:val="22"/>
              </w:rPr>
            </w:pPr>
            <w:r w:rsidRPr="00BC4534">
              <w:rPr>
                <w:szCs w:val="22"/>
              </w:rPr>
              <w:t>Robert Lutz, 1990</w:t>
            </w:r>
          </w:p>
        </w:tc>
        <w:tc>
          <w:tcPr>
            <w:tcW w:w="6592" w:type="dxa"/>
          </w:tcPr>
          <w:p w:rsidR="0010738A" w:rsidRPr="00BC4534" w:rsidRDefault="0010738A" w:rsidP="003A610C">
            <w:pPr>
              <w:rPr>
                <w:szCs w:val="22"/>
              </w:rPr>
            </w:pPr>
            <w:r w:rsidRPr="00BC4534">
              <w:rPr>
                <w:szCs w:val="22"/>
              </w:rPr>
              <w:t>Teleconnections between tropical convective activity and mid-latitude circulation</w:t>
            </w:r>
          </w:p>
        </w:tc>
      </w:tr>
      <w:tr w:rsidR="0010738A" w:rsidTr="00BD60AA">
        <w:tc>
          <w:tcPr>
            <w:tcW w:w="2493" w:type="dxa"/>
          </w:tcPr>
          <w:p w:rsidR="0010738A" w:rsidRPr="00BC4534" w:rsidRDefault="0010738A" w:rsidP="003A610C">
            <w:pPr>
              <w:rPr>
                <w:szCs w:val="22"/>
              </w:rPr>
            </w:pPr>
            <w:r w:rsidRPr="00BC4534">
              <w:rPr>
                <w:szCs w:val="22"/>
              </w:rPr>
              <w:t>Darrel Williams, 1989</w:t>
            </w:r>
          </w:p>
        </w:tc>
        <w:tc>
          <w:tcPr>
            <w:tcW w:w="6592" w:type="dxa"/>
          </w:tcPr>
          <w:p w:rsidR="0010738A" w:rsidRPr="00BC4534" w:rsidRDefault="0010738A" w:rsidP="003A610C">
            <w:pPr>
              <w:rPr>
                <w:szCs w:val="22"/>
              </w:rPr>
            </w:pPr>
            <w:r w:rsidRPr="00BC4534">
              <w:rPr>
                <w:szCs w:val="22"/>
              </w:rPr>
              <w:t>Radiative properties of spruce forests as a factor in their geographical distribution</w:t>
            </w:r>
          </w:p>
        </w:tc>
      </w:tr>
      <w:tr w:rsidR="0010738A" w:rsidTr="00BD60AA">
        <w:tc>
          <w:tcPr>
            <w:tcW w:w="2493" w:type="dxa"/>
          </w:tcPr>
          <w:p w:rsidR="0010738A" w:rsidRPr="00BC4534" w:rsidRDefault="0010738A" w:rsidP="003A610C">
            <w:pPr>
              <w:rPr>
                <w:szCs w:val="22"/>
              </w:rPr>
            </w:pPr>
            <w:r w:rsidRPr="00BC4534">
              <w:rPr>
                <w:szCs w:val="22"/>
              </w:rPr>
              <w:t>Alan Hope, 1986</w:t>
            </w:r>
          </w:p>
        </w:tc>
        <w:tc>
          <w:tcPr>
            <w:tcW w:w="6592" w:type="dxa"/>
          </w:tcPr>
          <w:p w:rsidR="0010738A" w:rsidRPr="00BC4534" w:rsidRDefault="0010738A" w:rsidP="003A610C">
            <w:pPr>
              <w:rPr>
                <w:szCs w:val="22"/>
              </w:rPr>
            </w:pPr>
            <w:r w:rsidRPr="00BC4534">
              <w:rPr>
                <w:szCs w:val="22"/>
              </w:rPr>
              <w:t>Estimating evapotranspiration from combined spectral reflectance and thermal emissions data.</w:t>
            </w:r>
          </w:p>
        </w:tc>
      </w:tr>
    </w:tbl>
    <w:p w:rsidR="00FC7748" w:rsidRPr="00BC4534" w:rsidRDefault="00FC7748" w:rsidP="00FE112E">
      <w:pPr>
        <w:pStyle w:val="Heading3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t>Columbia University, New York City</w:t>
      </w:r>
    </w:p>
    <w:p w:rsidR="00155F48" w:rsidRPr="00BC4534" w:rsidRDefault="006F04C8" w:rsidP="00422218">
      <w:pPr>
        <w:pStyle w:val="Heading5"/>
      </w:pPr>
      <w:r>
        <w:rPr>
          <w:rFonts w:cs="ZWAdobeF"/>
        </w:rPr>
        <w:t xml:space="preserve"> </w:t>
      </w:r>
      <w:r w:rsidR="00D84C0B" w:rsidRPr="00BC4534">
        <w:t>Doctoral</w:t>
      </w:r>
    </w:p>
    <w:p w:rsidR="00155F48" w:rsidRPr="00BC4534" w:rsidRDefault="00155F48" w:rsidP="00BD60AA">
      <w:pPr>
        <w:pStyle w:val="Refs0"/>
      </w:pPr>
      <w:r w:rsidRPr="00BC4534">
        <w:t>Helene Wilson, 1990 Landsat measurement of green vegetation cover in a heterogeneous landscape</w:t>
      </w:r>
    </w:p>
    <w:p w:rsidR="00155F48" w:rsidRPr="00BC4534" w:rsidRDefault="00155F48" w:rsidP="00BD60AA">
      <w:pPr>
        <w:pStyle w:val="Refs0"/>
      </w:pPr>
      <w:r w:rsidRPr="00BC4534">
        <w:t>Ernestine Cary, 1984 Spatial Patterns of Tropical Agriculture and Their Relation to Socio-Economic and Physical Factors at Multiple Scales.</w:t>
      </w:r>
    </w:p>
    <w:p w:rsidR="00155F48" w:rsidRPr="00BC4534" w:rsidRDefault="00155F48" w:rsidP="00BD60AA">
      <w:pPr>
        <w:pStyle w:val="Refs0"/>
      </w:pPr>
      <w:r w:rsidRPr="00BC4534">
        <w:t xml:space="preserve">Barbara Bury, 1984 Human Ecology of Agricultural Production in </w:t>
      </w:r>
      <w:proofErr w:type="spellStart"/>
      <w:r w:rsidRPr="00BC4534">
        <w:t>Rukwu</w:t>
      </w:r>
      <w:proofErr w:type="spellEnd"/>
      <w:r w:rsidRPr="00BC4534">
        <w:t xml:space="preserve"> Region, Tanzania.</w:t>
      </w:r>
    </w:p>
    <w:p w:rsidR="00155F48" w:rsidRPr="00BC4534" w:rsidRDefault="00155F48" w:rsidP="00BD60AA">
      <w:pPr>
        <w:pStyle w:val="Refs0"/>
      </w:pPr>
      <w:r w:rsidRPr="00BC4534">
        <w:t>Minoru Ueda, 1982 Role of Intermediate Technology in Agricultural Development: A Comparative Analysis of Japanese and Philippines Rice Production.</w:t>
      </w:r>
    </w:p>
    <w:p w:rsidR="00D84C0B" w:rsidRPr="00BC4534" w:rsidRDefault="00FC7748" w:rsidP="00BD60AA">
      <w:pPr>
        <w:pStyle w:val="Refs0"/>
      </w:pPr>
      <w:r w:rsidRPr="00BC4534">
        <w:t>Christopher Brest, 1982, Seasonal Dynamics of Urban-Rural A</w:t>
      </w:r>
      <w:r w:rsidR="00D84C0B" w:rsidRPr="00BC4534">
        <w:t>lbedos.</w:t>
      </w:r>
    </w:p>
    <w:p w:rsidR="00422218" w:rsidRDefault="006F04C8" w:rsidP="00422218">
      <w:pPr>
        <w:pStyle w:val="Heading5"/>
      </w:pPr>
      <w:r>
        <w:rPr>
          <w:rFonts w:cs="ZWAdobeF"/>
        </w:rPr>
        <w:t xml:space="preserve"> </w:t>
      </w:r>
      <w:r w:rsidR="00FC7748" w:rsidRPr="00BC4534">
        <w:t>Master's</w:t>
      </w:r>
    </w:p>
    <w:p w:rsidR="00FC7748" w:rsidRPr="00422218" w:rsidRDefault="00FC7748" w:rsidP="00BD60AA">
      <w:pPr>
        <w:pStyle w:val="Refs0"/>
        <w:rPr>
          <w:i/>
        </w:rPr>
      </w:pPr>
      <w:r w:rsidRPr="00422218">
        <w:t xml:space="preserve"> Michael Miller, 1982 Evaluating seasonal trends in surface albedo with satellite data and a simple atmospheric model.</w:t>
      </w:r>
    </w:p>
    <w:p w:rsidR="00FC7748" w:rsidRPr="00BC4534" w:rsidRDefault="00FC7748" w:rsidP="00BD60AA">
      <w:pPr>
        <w:pStyle w:val="Refs0"/>
      </w:pPr>
      <w:r w:rsidRPr="00BC4534">
        <w:t xml:space="preserve">George </w:t>
      </w:r>
      <w:proofErr w:type="spellStart"/>
      <w:r w:rsidRPr="00BC4534">
        <w:t>Chruickshanks</w:t>
      </w:r>
      <w:proofErr w:type="spellEnd"/>
      <w:r w:rsidRPr="00BC4534">
        <w:t>, 1982, Relation between thermal emissions and spectral reflectance of a complex vegetated landscape from Landsat and Heat Capacity Mapping Mission observations.</w:t>
      </w:r>
    </w:p>
    <w:p w:rsidR="00FC7748" w:rsidRPr="00BC4534" w:rsidRDefault="00FC7748" w:rsidP="00BD60AA">
      <w:pPr>
        <w:pStyle w:val="Refs0"/>
      </w:pPr>
      <w:r w:rsidRPr="00BC4534">
        <w:t>Debra Rothberg, 1982, Comparative thermal emissions behavior of corn and soybean canopies.</w:t>
      </w:r>
    </w:p>
    <w:p w:rsidR="00BD60AA" w:rsidRDefault="00BD60AA">
      <w:pPr>
        <w:spacing w:before="0"/>
        <w:rPr>
          <w:rFonts w:asciiTheme="majorHAnsi" w:hAnsiTheme="majorHAnsi" w:cs="ZWAdobeF"/>
          <w:b/>
          <w:bCs/>
          <w:i/>
          <w:szCs w:val="28"/>
        </w:rPr>
      </w:pPr>
      <w:r>
        <w:rPr>
          <w:rFonts w:cs="ZWAdobeF"/>
        </w:rPr>
        <w:br w:type="page"/>
      </w:r>
    </w:p>
    <w:p w:rsidR="00D84C0B" w:rsidRDefault="006F04C8" w:rsidP="00166952">
      <w:pPr>
        <w:pStyle w:val="Heading4"/>
      </w:pPr>
      <w:r>
        <w:rPr>
          <w:rFonts w:cs="ZWAdobeF"/>
        </w:rPr>
        <w:lastRenderedPageBreak/>
        <w:t xml:space="preserve"> </w:t>
      </w:r>
      <w:r w:rsidR="00D84C0B" w:rsidRPr="00BC4534">
        <w:t>Dissertation/Thesis Committee Memb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13"/>
        <w:gridCol w:w="2341"/>
        <w:gridCol w:w="2340"/>
        <w:gridCol w:w="2340"/>
      </w:tblGrid>
      <w:tr w:rsidR="002A6DE7" w:rsidTr="00BD60AA">
        <w:tc>
          <w:tcPr>
            <w:tcW w:w="4354" w:type="dxa"/>
            <w:gridSpan w:val="2"/>
          </w:tcPr>
          <w:p w:rsidR="002A6DE7" w:rsidRPr="002A6DE7" w:rsidRDefault="002A6DE7" w:rsidP="002A6DE7">
            <w:pPr>
              <w:jc w:val="center"/>
              <w:rPr>
                <w:i/>
              </w:rPr>
            </w:pPr>
            <w:r w:rsidRPr="002A6DE7">
              <w:rPr>
                <w:i/>
              </w:rPr>
              <w:t>PhD</w:t>
            </w:r>
          </w:p>
        </w:tc>
        <w:tc>
          <w:tcPr>
            <w:tcW w:w="4680" w:type="dxa"/>
            <w:gridSpan w:val="2"/>
          </w:tcPr>
          <w:p w:rsidR="002A6DE7" w:rsidRPr="002A6DE7" w:rsidRDefault="002A6DE7" w:rsidP="002A6DE7">
            <w:pPr>
              <w:jc w:val="center"/>
              <w:rPr>
                <w:i/>
              </w:rPr>
            </w:pPr>
            <w:r w:rsidRPr="002A6DE7">
              <w:rPr>
                <w:i/>
              </w:rPr>
              <w:t>MA</w:t>
            </w:r>
          </w:p>
        </w:tc>
      </w:tr>
      <w:tr w:rsidR="002A6DE7" w:rsidTr="00BD60AA">
        <w:tc>
          <w:tcPr>
            <w:tcW w:w="2013" w:type="dxa"/>
          </w:tcPr>
          <w:p w:rsidR="002A6DE7" w:rsidRPr="00FB30CA" w:rsidRDefault="002A6DE7" w:rsidP="002A6DE7">
            <w:r w:rsidRPr="00FB30CA">
              <w:t>Chris Neigh</w:t>
            </w:r>
          </w:p>
        </w:tc>
        <w:tc>
          <w:tcPr>
            <w:tcW w:w="2341" w:type="dxa"/>
          </w:tcPr>
          <w:p w:rsidR="002A6DE7" w:rsidRPr="0050334B" w:rsidRDefault="002A6DE7" w:rsidP="002A6DE7">
            <w:proofErr w:type="spellStart"/>
            <w:r w:rsidRPr="0050334B">
              <w:t>Sayta</w:t>
            </w:r>
            <w:proofErr w:type="spellEnd"/>
            <w:r w:rsidRPr="0050334B">
              <w:t xml:space="preserve"> </w:t>
            </w:r>
            <w:proofErr w:type="spellStart"/>
            <w:r w:rsidRPr="0050334B">
              <w:t>Kullari</w:t>
            </w:r>
            <w:proofErr w:type="spellEnd"/>
            <w:r w:rsidRPr="0050334B">
              <w:t xml:space="preserve"> </w:t>
            </w:r>
          </w:p>
        </w:tc>
        <w:tc>
          <w:tcPr>
            <w:tcW w:w="2340" w:type="dxa"/>
          </w:tcPr>
          <w:p w:rsidR="002A6DE7" w:rsidRPr="0050334B" w:rsidRDefault="002A6DE7" w:rsidP="002A6DE7">
            <w:r w:rsidRPr="00BC4534">
              <w:t>Scott Goetz,</w:t>
            </w:r>
          </w:p>
        </w:tc>
        <w:tc>
          <w:tcPr>
            <w:tcW w:w="2340" w:type="dxa"/>
          </w:tcPr>
          <w:p w:rsidR="002A6DE7" w:rsidRPr="0050334B" w:rsidRDefault="00BD60AA" w:rsidP="002A6DE7">
            <w:r w:rsidRPr="00BC4534">
              <w:t>Michael Matson</w:t>
            </w:r>
          </w:p>
        </w:tc>
      </w:tr>
      <w:tr w:rsidR="002A6DE7" w:rsidTr="00BD60AA">
        <w:tc>
          <w:tcPr>
            <w:tcW w:w="2013" w:type="dxa"/>
          </w:tcPr>
          <w:p w:rsidR="002A6DE7" w:rsidRPr="00FB30CA" w:rsidRDefault="002A6DE7" w:rsidP="002A6DE7">
            <w:proofErr w:type="spellStart"/>
            <w:r w:rsidRPr="00FB30CA">
              <w:t>Wenhui</w:t>
            </w:r>
            <w:proofErr w:type="spellEnd"/>
            <w:r w:rsidRPr="00FB30CA">
              <w:t xml:space="preserve"> Wang</w:t>
            </w:r>
          </w:p>
        </w:tc>
        <w:tc>
          <w:tcPr>
            <w:tcW w:w="2341" w:type="dxa"/>
          </w:tcPr>
          <w:p w:rsidR="002A6DE7" w:rsidRPr="0050334B" w:rsidRDefault="002A6DE7" w:rsidP="002A6DE7">
            <w:r w:rsidRPr="0050334B">
              <w:t xml:space="preserve">Douglas Fuller </w:t>
            </w:r>
          </w:p>
        </w:tc>
        <w:tc>
          <w:tcPr>
            <w:tcW w:w="2340" w:type="dxa"/>
          </w:tcPr>
          <w:p w:rsidR="002A6DE7" w:rsidRPr="0050334B" w:rsidRDefault="002A6DE7" w:rsidP="002A6DE7">
            <w:r w:rsidRPr="00BC4534">
              <w:t xml:space="preserve">Keith </w:t>
            </w:r>
            <w:proofErr w:type="spellStart"/>
            <w:r w:rsidRPr="00BC4534">
              <w:t>Kamisky</w:t>
            </w:r>
            <w:proofErr w:type="spellEnd"/>
          </w:p>
        </w:tc>
        <w:tc>
          <w:tcPr>
            <w:tcW w:w="2340" w:type="dxa"/>
          </w:tcPr>
          <w:p w:rsidR="002A6DE7" w:rsidRPr="0050334B" w:rsidRDefault="002A6DE7" w:rsidP="002A6DE7"/>
        </w:tc>
      </w:tr>
      <w:tr w:rsidR="002A6DE7" w:rsidTr="00BD60AA">
        <w:trPr>
          <w:trHeight w:val="458"/>
        </w:trPr>
        <w:tc>
          <w:tcPr>
            <w:tcW w:w="2013" w:type="dxa"/>
          </w:tcPr>
          <w:p w:rsidR="002A6DE7" w:rsidRPr="00FB30CA" w:rsidRDefault="002A6DE7" w:rsidP="002A6DE7">
            <w:r w:rsidRPr="00FB30CA">
              <w:t xml:space="preserve">Jose </w:t>
            </w:r>
            <w:proofErr w:type="spellStart"/>
            <w:r w:rsidRPr="00FB30CA">
              <w:t>Roa</w:t>
            </w:r>
            <w:proofErr w:type="spellEnd"/>
          </w:p>
        </w:tc>
        <w:tc>
          <w:tcPr>
            <w:tcW w:w="2341" w:type="dxa"/>
          </w:tcPr>
          <w:p w:rsidR="002A6DE7" w:rsidRDefault="002A6DE7" w:rsidP="002A6DE7">
            <w:r w:rsidRPr="00BC4534">
              <w:rPr>
                <w:szCs w:val="22"/>
              </w:rPr>
              <w:t xml:space="preserve">Jessica McCarty </w:t>
            </w:r>
          </w:p>
        </w:tc>
        <w:tc>
          <w:tcPr>
            <w:tcW w:w="2340" w:type="dxa"/>
          </w:tcPr>
          <w:p w:rsidR="002A6DE7" w:rsidRPr="002A6DE7" w:rsidRDefault="002A6DE7" w:rsidP="002A6DE7">
            <w:r w:rsidRPr="00BC4534">
              <w:t xml:space="preserve">Moon Kim </w:t>
            </w:r>
          </w:p>
        </w:tc>
        <w:tc>
          <w:tcPr>
            <w:tcW w:w="2340" w:type="dxa"/>
          </w:tcPr>
          <w:p w:rsidR="002A6DE7" w:rsidRDefault="002A6DE7" w:rsidP="002A6DE7"/>
        </w:tc>
      </w:tr>
      <w:tr w:rsidR="00BD60AA" w:rsidTr="00BD60AA">
        <w:trPr>
          <w:trHeight w:val="260"/>
        </w:trPr>
        <w:tc>
          <w:tcPr>
            <w:tcW w:w="2013" w:type="dxa"/>
          </w:tcPr>
          <w:p w:rsidR="00BD60AA" w:rsidRPr="00FB30CA" w:rsidRDefault="00BD60AA" w:rsidP="00BD60AA">
            <w:r w:rsidRPr="00BC4534">
              <w:rPr>
                <w:szCs w:val="22"/>
              </w:rPr>
              <w:t>Richard Russo</w:t>
            </w:r>
          </w:p>
        </w:tc>
        <w:tc>
          <w:tcPr>
            <w:tcW w:w="2341" w:type="dxa"/>
          </w:tcPr>
          <w:p w:rsidR="00BD60AA" w:rsidRDefault="00BD60AA" w:rsidP="00BD60AA">
            <w:r>
              <w:t>Kuan Song</w:t>
            </w:r>
          </w:p>
        </w:tc>
        <w:tc>
          <w:tcPr>
            <w:tcW w:w="2340" w:type="dxa"/>
          </w:tcPr>
          <w:p w:rsidR="00BD60AA" w:rsidRPr="0050334B" w:rsidRDefault="00BD60AA" w:rsidP="00BD60AA">
            <w:r w:rsidRPr="00BC4534">
              <w:t>Terri Mulhern,</w:t>
            </w:r>
          </w:p>
        </w:tc>
        <w:tc>
          <w:tcPr>
            <w:tcW w:w="2340" w:type="dxa"/>
          </w:tcPr>
          <w:p w:rsidR="00BD60AA" w:rsidRDefault="00BD60AA" w:rsidP="00BD60AA"/>
        </w:tc>
      </w:tr>
      <w:tr w:rsidR="00BD60AA" w:rsidTr="00BD60AA">
        <w:trPr>
          <w:trHeight w:val="260"/>
        </w:trPr>
        <w:tc>
          <w:tcPr>
            <w:tcW w:w="2013" w:type="dxa"/>
          </w:tcPr>
          <w:p w:rsidR="00BD60AA" w:rsidRPr="00BC4534" w:rsidRDefault="00BD60AA" w:rsidP="00BD60AA">
            <w:pPr>
              <w:rPr>
                <w:szCs w:val="22"/>
              </w:rPr>
            </w:pPr>
            <w:r w:rsidRPr="00BC4534">
              <w:rPr>
                <w:szCs w:val="22"/>
              </w:rPr>
              <w:t>Enrique Montano</w:t>
            </w:r>
          </w:p>
        </w:tc>
        <w:tc>
          <w:tcPr>
            <w:tcW w:w="2341" w:type="dxa"/>
          </w:tcPr>
          <w:p w:rsidR="00BD60AA" w:rsidRDefault="00BD60AA" w:rsidP="00BD60AA">
            <w:r>
              <w:rPr>
                <w:szCs w:val="22"/>
              </w:rPr>
              <w:t xml:space="preserve">Alyssa </w:t>
            </w:r>
            <w:proofErr w:type="spellStart"/>
            <w:r>
              <w:rPr>
                <w:szCs w:val="22"/>
              </w:rPr>
              <w:t>Whitcraft</w:t>
            </w:r>
            <w:proofErr w:type="spellEnd"/>
          </w:p>
        </w:tc>
        <w:tc>
          <w:tcPr>
            <w:tcW w:w="2340" w:type="dxa"/>
          </w:tcPr>
          <w:p w:rsidR="00BD60AA" w:rsidRPr="0050334B" w:rsidRDefault="00BD60AA" w:rsidP="00BD60AA">
            <w:r w:rsidRPr="00BC4534">
              <w:t>Jane Feng,</w:t>
            </w:r>
          </w:p>
        </w:tc>
        <w:tc>
          <w:tcPr>
            <w:tcW w:w="2340" w:type="dxa"/>
          </w:tcPr>
          <w:p w:rsidR="00BD60AA" w:rsidRPr="00BC4534" w:rsidRDefault="00BD60AA" w:rsidP="00BD60AA"/>
        </w:tc>
      </w:tr>
      <w:tr w:rsidR="00BD60AA" w:rsidTr="00BD60AA">
        <w:trPr>
          <w:trHeight w:val="260"/>
        </w:trPr>
        <w:tc>
          <w:tcPr>
            <w:tcW w:w="2013" w:type="dxa"/>
          </w:tcPr>
          <w:p w:rsidR="00BD60AA" w:rsidRPr="00BC4534" w:rsidRDefault="00BD60AA" w:rsidP="00BD60AA">
            <w:pPr>
              <w:rPr>
                <w:szCs w:val="22"/>
              </w:rPr>
            </w:pPr>
            <w:r>
              <w:rPr>
                <w:szCs w:val="22"/>
              </w:rPr>
              <w:t xml:space="preserve">Kusuma </w:t>
            </w:r>
            <w:proofErr w:type="spellStart"/>
            <w:r>
              <w:rPr>
                <w:szCs w:val="22"/>
              </w:rPr>
              <w:t>Prabukura</w:t>
            </w:r>
            <w:proofErr w:type="spellEnd"/>
          </w:p>
        </w:tc>
        <w:tc>
          <w:tcPr>
            <w:tcW w:w="2341" w:type="dxa"/>
          </w:tcPr>
          <w:p w:rsidR="00BD60AA" w:rsidRDefault="00BD60AA" w:rsidP="00BD60AA">
            <w:pPr>
              <w:rPr>
                <w:szCs w:val="22"/>
              </w:rPr>
            </w:pPr>
          </w:p>
        </w:tc>
        <w:tc>
          <w:tcPr>
            <w:tcW w:w="2340" w:type="dxa"/>
          </w:tcPr>
          <w:p w:rsidR="00BD60AA" w:rsidRDefault="00BD60AA" w:rsidP="00BD60AA">
            <w:r w:rsidRPr="00BC4534">
              <w:t xml:space="preserve">Michael </w:t>
            </w:r>
            <w:proofErr w:type="spellStart"/>
            <w:r w:rsidRPr="00BC4534">
              <w:t>Wilfer</w:t>
            </w:r>
            <w:proofErr w:type="spellEnd"/>
          </w:p>
        </w:tc>
        <w:tc>
          <w:tcPr>
            <w:tcW w:w="2340" w:type="dxa"/>
          </w:tcPr>
          <w:p w:rsidR="00BD60AA" w:rsidRPr="00BC4534" w:rsidRDefault="00BD60AA" w:rsidP="00BD60AA"/>
        </w:tc>
      </w:tr>
    </w:tbl>
    <w:p w:rsidR="0010738A" w:rsidRDefault="0010738A" w:rsidP="0010738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788"/>
      </w:tblGrid>
      <w:tr w:rsidR="002A6DE7" w:rsidTr="00902F36">
        <w:tc>
          <w:tcPr>
            <w:tcW w:w="4788" w:type="dxa"/>
          </w:tcPr>
          <w:p w:rsidR="002A6DE7" w:rsidRPr="00FB30CA" w:rsidRDefault="002A6DE7" w:rsidP="00902F36">
            <w:r w:rsidRPr="00BC4534">
              <w:rPr>
                <w:szCs w:val="22"/>
              </w:rPr>
              <w:t>James Irons (Agronomy) 1992,</w:t>
            </w:r>
          </w:p>
        </w:tc>
      </w:tr>
      <w:tr w:rsidR="002A6DE7" w:rsidTr="00902F36">
        <w:tc>
          <w:tcPr>
            <w:tcW w:w="4788" w:type="dxa"/>
          </w:tcPr>
          <w:p w:rsidR="002A6DE7" w:rsidRPr="00FB30CA" w:rsidRDefault="002A6DE7" w:rsidP="00902F36">
            <w:pPr>
              <w:pStyle w:val="HTMLPreformatted"/>
            </w:pPr>
            <w:r w:rsidRPr="00BC4534">
              <w:rPr>
                <w:rFonts w:asciiTheme="minorHAnsi" w:hAnsiTheme="minorHAnsi" w:cs="Times New Roman"/>
                <w:sz w:val="22"/>
                <w:szCs w:val="22"/>
              </w:rPr>
              <w:t>Carolyn Merry (Civil Engineering) 1988</w:t>
            </w:r>
          </w:p>
        </w:tc>
      </w:tr>
      <w:tr w:rsidR="002A6DE7" w:rsidTr="00902F36">
        <w:tc>
          <w:tcPr>
            <w:tcW w:w="4788" w:type="dxa"/>
          </w:tcPr>
          <w:p w:rsidR="002A6DE7" w:rsidRPr="00FB30CA" w:rsidRDefault="002A6DE7" w:rsidP="00902F36">
            <w:pPr>
              <w:pStyle w:val="HTMLPreformatted"/>
              <w:rPr>
                <w:rFonts w:cs="Times New Roman"/>
              </w:rPr>
            </w:pPr>
            <w:r w:rsidRPr="00BC4534">
              <w:rPr>
                <w:rFonts w:asciiTheme="minorHAnsi" w:hAnsiTheme="minorHAnsi" w:cs="Times New Roman"/>
                <w:sz w:val="22"/>
                <w:szCs w:val="22"/>
              </w:rPr>
              <w:t>Stephen Wharton (Civil Engineering), 1987</w:t>
            </w:r>
          </w:p>
        </w:tc>
      </w:tr>
    </w:tbl>
    <w:p w:rsidR="00CD4095" w:rsidRDefault="00D84C0B" w:rsidP="00CD4095">
      <w:pPr>
        <w:pStyle w:val="Heading6"/>
      </w:pPr>
      <w:r w:rsidRPr="00BC4534">
        <w:t>Columbia University, New York</w:t>
      </w:r>
      <w:r w:rsidR="0078534E" w:rsidRPr="00BC4534">
        <w:t xml:space="preserve"> City</w:t>
      </w:r>
    </w:p>
    <w:p w:rsidR="00D84C0B" w:rsidRPr="00BC4534" w:rsidRDefault="00D84C0B" w:rsidP="00CD4095">
      <w:pPr>
        <w:spacing w:before="240"/>
        <w:ind w:left="720" w:hanging="720"/>
        <w:rPr>
          <w:i/>
          <w:szCs w:val="22"/>
        </w:rPr>
      </w:pPr>
      <w:r w:rsidRPr="00BC4534">
        <w:rPr>
          <w:szCs w:val="22"/>
        </w:rPr>
        <w:t>Katherine Prentice, 198</w:t>
      </w:r>
      <w:r w:rsidR="00CD4095">
        <w:rPr>
          <w:szCs w:val="22"/>
        </w:rPr>
        <w:t xml:space="preserve">6. </w:t>
      </w:r>
      <w:r w:rsidR="00514EF7" w:rsidRPr="00BC4534">
        <w:rPr>
          <w:szCs w:val="22"/>
        </w:rPr>
        <w:t xml:space="preserve"> </w:t>
      </w:r>
      <w:r w:rsidRPr="00BC4534">
        <w:rPr>
          <w:szCs w:val="22"/>
        </w:rPr>
        <w:t>The influence of terrestrial biosphere on seasonal carbon dioxide: An empirical model.</w:t>
      </w:r>
    </w:p>
    <w:p w:rsidR="00CD4095" w:rsidRDefault="00CD4095" w:rsidP="00CD4095">
      <w:pPr>
        <w:rPr>
          <w:rFonts w:asciiTheme="majorHAnsi" w:hAnsiTheme="majorHAnsi"/>
          <w:sz w:val="28"/>
        </w:rPr>
      </w:pPr>
      <w:r>
        <w:br w:type="page"/>
      </w:r>
    </w:p>
    <w:p w:rsidR="00D84C0B" w:rsidRPr="00CD4095" w:rsidRDefault="00D84C0B" w:rsidP="00CD4095">
      <w:pPr>
        <w:pStyle w:val="Heading1"/>
      </w:pPr>
      <w:r w:rsidRPr="00CD4095">
        <w:lastRenderedPageBreak/>
        <w:t>SERVICE</w:t>
      </w:r>
    </w:p>
    <w:p w:rsidR="00D84C0B" w:rsidRPr="00BC4534" w:rsidRDefault="00D84C0B" w:rsidP="00483004">
      <w:pPr>
        <w:pStyle w:val="Heading2"/>
        <w:autoSpaceDE w:val="0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t>Professional</w:t>
      </w:r>
    </w:p>
    <w:p w:rsidR="002D5F6E" w:rsidRPr="00EC4710" w:rsidRDefault="00CD4095" w:rsidP="00EC4710">
      <w:pPr>
        <w:pStyle w:val="Heading3"/>
        <w:autoSpaceDE w:val="0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t>National</w:t>
      </w:r>
      <w:r w:rsidR="002D5F6E">
        <w:rPr>
          <w:rFonts w:asciiTheme="minorHAnsi" w:hAnsiTheme="minorHAnsi"/>
          <w:szCs w:val="22"/>
        </w:rPr>
        <w:t>- Recent</w:t>
      </w:r>
    </w:p>
    <w:p w:rsidR="002D5F6E" w:rsidRDefault="002D5F6E" w:rsidP="002D5F6E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North American Carbon Program, </w:t>
      </w:r>
      <w:r w:rsidRPr="00FD45E5">
        <w:rPr>
          <w:rFonts w:asciiTheme="minorHAnsi" w:hAnsiTheme="minorHAnsi"/>
          <w:i/>
          <w:sz w:val="22"/>
          <w:szCs w:val="22"/>
        </w:rPr>
        <w:t>Science Steering Group</w:t>
      </w:r>
      <w:r>
        <w:rPr>
          <w:rFonts w:asciiTheme="minorHAnsi" w:hAnsiTheme="minorHAnsi"/>
          <w:sz w:val="22"/>
          <w:szCs w:val="22"/>
        </w:rPr>
        <w:t>, 2008-</w:t>
      </w:r>
      <w:r w:rsidR="00AC4F43">
        <w:rPr>
          <w:rFonts w:asciiTheme="minorHAnsi" w:hAnsiTheme="minorHAnsi"/>
          <w:sz w:val="22"/>
          <w:szCs w:val="22"/>
        </w:rPr>
        <w:t>2013</w:t>
      </w:r>
      <w:r>
        <w:rPr>
          <w:rFonts w:asciiTheme="minorHAnsi" w:hAnsiTheme="minorHAnsi"/>
          <w:sz w:val="22"/>
          <w:szCs w:val="22"/>
        </w:rPr>
        <w:t>.</w:t>
      </w:r>
    </w:p>
    <w:p w:rsidR="005844DF" w:rsidRDefault="005844DF" w:rsidP="005844DF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American Society of Pho</w:t>
      </w:r>
      <w:r w:rsidR="00540D69">
        <w:rPr>
          <w:rFonts w:asciiTheme="minorHAnsi" w:hAnsiTheme="minorHAnsi"/>
          <w:sz w:val="22"/>
          <w:szCs w:val="22"/>
        </w:rPr>
        <w:t>togrammetry and Remote Sensing,</w:t>
      </w:r>
      <w:r>
        <w:rPr>
          <w:rFonts w:asciiTheme="minorHAnsi" w:hAnsiTheme="minorHAnsi"/>
          <w:sz w:val="22"/>
          <w:szCs w:val="22"/>
        </w:rPr>
        <w:t xml:space="preserve"> 2008 to </w:t>
      </w:r>
      <w:r w:rsidR="00AC4F43">
        <w:rPr>
          <w:rFonts w:asciiTheme="minorHAnsi" w:hAnsiTheme="minorHAnsi"/>
          <w:sz w:val="22"/>
          <w:szCs w:val="22"/>
        </w:rPr>
        <w:t>2011</w:t>
      </w:r>
      <w:r>
        <w:rPr>
          <w:rFonts w:asciiTheme="minorHAnsi" w:hAnsiTheme="minorHAnsi"/>
          <w:sz w:val="22"/>
          <w:szCs w:val="22"/>
        </w:rPr>
        <w:t xml:space="preserve">, </w:t>
      </w:r>
      <w:r w:rsidRPr="00FD45E5">
        <w:rPr>
          <w:rFonts w:asciiTheme="minorHAnsi" w:hAnsiTheme="minorHAnsi"/>
          <w:i/>
          <w:sz w:val="22"/>
          <w:szCs w:val="22"/>
        </w:rPr>
        <w:t xml:space="preserve">Manual of Remote Sensing </w:t>
      </w:r>
      <w:r>
        <w:rPr>
          <w:rFonts w:asciiTheme="minorHAnsi" w:hAnsiTheme="minorHAnsi"/>
          <w:i/>
          <w:sz w:val="22"/>
          <w:szCs w:val="22"/>
        </w:rPr>
        <w:t>W</w:t>
      </w:r>
      <w:r w:rsidRPr="00FD45E5">
        <w:rPr>
          <w:rFonts w:asciiTheme="minorHAnsi" w:hAnsiTheme="minorHAnsi"/>
          <w:i/>
          <w:sz w:val="22"/>
          <w:szCs w:val="22"/>
        </w:rPr>
        <w:t>orking Group</w:t>
      </w:r>
    </w:p>
    <w:p w:rsidR="005844DF" w:rsidRDefault="005844DF" w:rsidP="005844DF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American Society of Photogrammetry and Remote Sensing, 2007 to </w:t>
      </w:r>
      <w:r w:rsidR="00BD0718">
        <w:rPr>
          <w:rFonts w:asciiTheme="minorHAnsi" w:hAnsiTheme="minorHAnsi"/>
          <w:sz w:val="22"/>
          <w:szCs w:val="22"/>
        </w:rPr>
        <w:t>2009</w:t>
      </w:r>
      <w:r>
        <w:rPr>
          <w:rFonts w:asciiTheme="minorHAnsi" w:hAnsiTheme="minorHAnsi"/>
          <w:sz w:val="22"/>
          <w:szCs w:val="22"/>
        </w:rPr>
        <w:t xml:space="preserve">, </w:t>
      </w:r>
      <w:r w:rsidRPr="00FD45E5">
        <w:rPr>
          <w:rFonts w:asciiTheme="minorHAnsi" w:hAnsiTheme="minorHAnsi"/>
          <w:i/>
          <w:sz w:val="22"/>
          <w:szCs w:val="22"/>
        </w:rPr>
        <w:t>National Land Imaging Program Working Group</w:t>
      </w:r>
    </w:p>
    <w:p w:rsidR="005844DF" w:rsidRPr="00BC4534" w:rsidRDefault="005844DF" w:rsidP="005844DF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Northrop-Grumman</w:t>
      </w:r>
      <w:r>
        <w:rPr>
          <w:rFonts w:asciiTheme="minorHAnsi" w:hAnsiTheme="minorHAnsi"/>
          <w:sz w:val="22"/>
          <w:szCs w:val="22"/>
        </w:rPr>
        <w:t xml:space="preserve">, </w:t>
      </w:r>
      <w:r w:rsidRPr="00FD45E5">
        <w:rPr>
          <w:rFonts w:asciiTheme="minorHAnsi" w:hAnsiTheme="minorHAnsi"/>
          <w:i/>
          <w:sz w:val="22"/>
          <w:szCs w:val="22"/>
        </w:rPr>
        <w:t>Consultant Science Advice</w:t>
      </w:r>
      <w:r w:rsidRPr="00BC4534">
        <w:rPr>
          <w:rFonts w:asciiTheme="minorHAnsi" w:hAnsiTheme="minorHAnsi"/>
          <w:sz w:val="22"/>
          <w:szCs w:val="22"/>
        </w:rPr>
        <w:t xml:space="preserve">. 2007 to </w:t>
      </w:r>
      <w:r w:rsidR="00BD0718">
        <w:rPr>
          <w:rFonts w:asciiTheme="minorHAnsi" w:hAnsiTheme="minorHAnsi"/>
          <w:sz w:val="22"/>
          <w:szCs w:val="22"/>
        </w:rPr>
        <w:t>2010</w:t>
      </w:r>
      <w:r w:rsidRPr="00BC4534">
        <w:rPr>
          <w:rFonts w:asciiTheme="minorHAnsi" w:hAnsiTheme="minorHAnsi"/>
          <w:sz w:val="22"/>
          <w:szCs w:val="22"/>
        </w:rPr>
        <w:t>.</w:t>
      </w:r>
    </w:p>
    <w:p w:rsidR="005844DF" w:rsidRPr="00BC4534" w:rsidRDefault="005844DF" w:rsidP="005844DF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 xml:space="preserve">Center for Strategic International Studies - </w:t>
      </w:r>
      <w:r w:rsidRPr="00FD45E5">
        <w:rPr>
          <w:rFonts w:asciiTheme="minorHAnsi" w:hAnsiTheme="minorHAnsi"/>
          <w:i/>
          <w:sz w:val="22"/>
          <w:szCs w:val="22"/>
        </w:rPr>
        <w:t>Earth Observation and Global Change Initiative Workgroup</w:t>
      </w:r>
      <w:r>
        <w:rPr>
          <w:rFonts w:asciiTheme="minorHAnsi" w:hAnsiTheme="minorHAnsi"/>
          <w:sz w:val="22"/>
          <w:szCs w:val="22"/>
        </w:rPr>
        <w:t xml:space="preserve">, </w:t>
      </w:r>
      <w:r w:rsidRPr="00BC4534">
        <w:rPr>
          <w:rFonts w:asciiTheme="minorHAnsi" w:hAnsiTheme="minorHAnsi"/>
          <w:sz w:val="22"/>
          <w:szCs w:val="22"/>
        </w:rPr>
        <w:t>2007</w:t>
      </w:r>
      <w:r>
        <w:rPr>
          <w:rFonts w:asciiTheme="minorHAnsi" w:hAnsiTheme="minorHAnsi"/>
          <w:sz w:val="22"/>
          <w:szCs w:val="22"/>
        </w:rPr>
        <w:t>-2008</w:t>
      </w:r>
      <w:r w:rsidRPr="00BC4534">
        <w:rPr>
          <w:rFonts w:asciiTheme="minorHAnsi" w:hAnsiTheme="minorHAnsi"/>
          <w:sz w:val="22"/>
          <w:szCs w:val="22"/>
        </w:rPr>
        <w:t>.</w:t>
      </w:r>
    </w:p>
    <w:p w:rsidR="002D5F6E" w:rsidRDefault="002D5F6E" w:rsidP="002D5F6E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Executive of President, Office of National Drug Control Policy, </w:t>
      </w:r>
      <w:r w:rsidRPr="00D1068B">
        <w:rPr>
          <w:rFonts w:asciiTheme="minorHAnsi" w:hAnsiTheme="minorHAnsi"/>
          <w:i/>
          <w:sz w:val="22"/>
          <w:szCs w:val="22"/>
        </w:rPr>
        <w:t>consultant</w:t>
      </w:r>
      <w:r>
        <w:rPr>
          <w:rFonts w:asciiTheme="minorHAnsi" w:hAnsiTheme="minorHAnsi"/>
          <w:sz w:val="22"/>
          <w:szCs w:val="22"/>
        </w:rPr>
        <w:t xml:space="preserve">, 2008 to </w:t>
      </w:r>
      <w:r w:rsidR="00BD0718">
        <w:rPr>
          <w:rFonts w:asciiTheme="minorHAnsi" w:hAnsiTheme="minorHAnsi"/>
          <w:sz w:val="22"/>
          <w:szCs w:val="22"/>
        </w:rPr>
        <w:t>2012</w:t>
      </w:r>
      <w:r>
        <w:rPr>
          <w:rFonts w:asciiTheme="minorHAnsi" w:hAnsiTheme="minorHAnsi"/>
          <w:sz w:val="22"/>
          <w:szCs w:val="22"/>
        </w:rPr>
        <w:t>.</w:t>
      </w:r>
    </w:p>
    <w:p w:rsidR="005844DF" w:rsidRDefault="005844DF" w:rsidP="005844DF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USGS/NASA. Member </w:t>
      </w:r>
      <w:r w:rsidRPr="005844DF">
        <w:rPr>
          <w:rFonts w:asciiTheme="minorHAnsi" w:hAnsiTheme="minorHAnsi"/>
          <w:i/>
          <w:sz w:val="22"/>
          <w:szCs w:val="22"/>
        </w:rPr>
        <w:t>Landsat Science Team</w:t>
      </w:r>
      <w:r>
        <w:rPr>
          <w:rFonts w:asciiTheme="minorHAnsi" w:hAnsiTheme="minorHAnsi"/>
          <w:sz w:val="22"/>
          <w:szCs w:val="22"/>
        </w:rPr>
        <w:t xml:space="preserve">, 2006 – </w:t>
      </w:r>
      <w:r w:rsidR="00615C54">
        <w:rPr>
          <w:rFonts w:asciiTheme="minorHAnsi" w:hAnsiTheme="minorHAnsi"/>
          <w:sz w:val="22"/>
          <w:szCs w:val="22"/>
        </w:rPr>
        <w:t>2011</w:t>
      </w:r>
      <w:r>
        <w:rPr>
          <w:rFonts w:asciiTheme="minorHAnsi" w:hAnsiTheme="minorHAnsi"/>
          <w:sz w:val="22"/>
          <w:szCs w:val="22"/>
        </w:rPr>
        <w:t>.</w:t>
      </w:r>
    </w:p>
    <w:p w:rsidR="002D5F6E" w:rsidRDefault="00EC4710" w:rsidP="002D5F6E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NASA/USGS</w:t>
      </w:r>
      <w:r w:rsidR="002D5F6E" w:rsidRPr="00BC4534">
        <w:rPr>
          <w:rFonts w:asciiTheme="minorHAnsi" w:hAnsiTheme="minorHAnsi"/>
          <w:sz w:val="22"/>
          <w:szCs w:val="22"/>
        </w:rPr>
        <w:t xml:space="preserve">, </w:t>
      </w:r>
      <w:r w:rsidR="002D5F6E" w:rsidRPr="002D5F6E">
        <w:rPr>
          <w:rFonts w:asciiTheme="minorHAnsi" w:hAnsiTheme="minorHAnsi"/>
          <w:i/>
          <w:sz w:val="22"/>
          <w:szCs w:val="22"/>
        </w:rPr>
        <w:t>2005 Mid Decadal Global Land Survey Committee</w:t>
      </w:r>
      <w:r>
        <w:rPr>
          <w:rFonts w:asciiTheme="minorHAnsi" w:hAnsiTheme="minorHAnsi"/>
          <w:sz w:val="22"/>
          <w:szCs w:val="22"/>
        </w:rPr>
        <w:t>,</w:t>
      </w:r>
      <w:r w:rsidR="002D5F6E" w:rsidRPr="00BC4534">
        <w:rPr>
          <w:rFonts w:asciiTheme="minorHAnsi" w:hAnsiTheme="minorHAnsi"/>
          <w:sz w:val="22"/>
          <w:szCs w:val="22"/>
        </w:rPr>
        <w:t>2004-2008</w:t>
      </w:r>
    </w:p>
    <w:p w:rsidR="005844DF" w:rsidRPr="00BC4534" w:rsidRDefault="005844DF" w:rsidP="005844DF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Association of American Geographers</w:t>
      </w:r>
      <w:r>
        <w:rPr>
          <w:rFonts w:asciiTheme="minorHAnsi" w:hAnsiTheme="minorHAnsi"/>
          <w:sz w:val="22"/>
          <w:szCs w:val="22"/>
        </w:rPr>
        <w:t>,</w:t>
      </w:r>
      <w:r w:rsidRPr="00BC4534">
        <w:rPr>
          <w:rFonts w:asciiTheme="minorHAnsi" w:hAnsiTheme="minorHAnsi"/>
          <w:sz w:val="22"/>
          <w:szCs w:val="22"/>
        </w:rPr>
        <w:t xml:space="preserve"> </w:t>
      </w:r>
      <w:r w:rsidRPr="00FD45E5">
        <w:rPr>
          <w:rFonts w:asciiTheme="minorHAnsi" w:hAnsiTheme="minorHAnsi"/>
          <w:i/>
          <w:sz w:val="22"/>
          <w:szCs w:val="22"/>
        </w:rPr>
        <w:t>Finance Committee</w:t>
      </w:r>
      <w:r w:rsidRPr="00BC4534">
        <w:rPr>
          <w:rFonts w:asciiTheme="minorHAnsi" w:hAnsiTheme="minorHAnsi"/>
          <w:sz w:val="22"/>
          <w:szCs w:val="22"/>
        </w:rPr>
        <w:t xml:space="preserve">, 2005 </w:t>
      </w:r>
      <w:r>
        <w:rPr>
          <w:rFonts w:asciiTheme="minorHAnsi" w:hAnsiTheme="minorHAnsi"/>
          <w:sz w:val="22"/>
          <w:szCs w:val="22"/>
        </w:rPr>
        <w:t>-2008</w:t>
      </w:r>
      <w:r w:rsidRPr="00BC4534">
        <w:rPr>
          <w:rFonts w:asciiTheme="minorHAnsi" w:hAnsiTheme="minorHAnsi"/>
          <w:sz w:val="22"/>
          <w:szCs w:val="22"/>
        </w:rPr>
        <w:t>.</w:t>
      </w:r>
    </w:p>
    <w:p w:rsidR="005844DF" w:rsidRPr="00BC4534" w:rsidRDefault="005844DF" w:rsidP="005844DF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 xml:space="preserve">AAG/USGS Workshop. </w:t>
      </w:r>
      <w:r w:rsidRPr="005844DF">
        <w:rPr>
          <w:rFonts w:asciiTheme="minorHAnsi" w:hAnsiTheme="minorHAnsi"/>
          <w:i/>
          <w:sz w:val="22"/>
          <w:szCs w:val="22"/>
        </w:rPr>
        <w:t>Toward Operational Land Remote Sensing</w:t>
      </w:r>
      <w:r w:rsidRPr="00BC4534">
        <w:rPr>
          <w:rFonts w:asciiTheme="minorHAnsi" w:hAnsiTheme="minorHAnsi"/>
          <w:sz w:val="22"/>
          <w:szCs w:val="22"/>
        </w:rPr>
        <w:t xml:space="preserve">, </w:t>
      </w:r>
      <w:proofErr w:type="spellStart"/>
      <w:r w:rsidRPr="00BC4534">
        <w:rPr>
          <w:rFonts w:asciiTheme="minorHAnsi" w:hAnsiTheme="minorHAnsi"/>
          <w:sz w:val="22"/>
          <w:szCs w:val="22"/>
        </w:rPr>
        <w:t>Comos</w:t>
      </w:r>
      <w:proofErr w:type="spellEnd"/>
      <w:r w:rsidRPr="00BC4534">
        <w:rPr>
          <w:rFonts w:asciiTheme="minorHAnsi" w:hAnsiTheme="minorHAnsi"/>
          <w:sz w:val="22"/>
          <w:szCs w:val="22"/>
        </w:rPr>
        <w:t xml:space="preserve"> Club, Washington, D.C. Sept 22-23, 2004</w:t>
      </w:r>
    </w:p>
    <w:p w:rsidR="005844DF" w:rsidRPr="00BC4534" w:rsidRDefault="005844DF" w:rsidP="005844DF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 xml:space="preserve">AAG </w:t>
      </w:r>
      <w:r w:rsidRPr="005844DF">
        <w:rPr>
          <w:rFonts w:asciiTheme="minorHAnsi" w:hAnsiTheme="minorHAnsi"/>
          <w:i/>
          <w:sz w:val="22"/>
          <w:szCs w:val="22"/>
        </w:rPr>
        <w:t>Private-Public Partnership Working Group</w:t>
      </w:r>
      <w:r w:rsidRPr="00BC4534">
        <w:rPr>
          <w:rFonts w:asciiTheme="minorHAnsi" w:hAnsiTheme="minorHAnsi"/>
          <w:sz w:val="22"/>
          <w:szCs w:val="22"/>
        </w:rPr>
        <w:t>, Cosmos Club, April 2001</w:t>
      </w:r>
    </w:p>
    <w:p w:rsidR="002D5F6E" w:rsidRPr="00BC4534" w:rsidRDefault="00EC4710" w:rsidP="002D5F6E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NASA/USGS</w:t>
      </w:r>
      <w:r w:rsidR="002D5F6E" w:rsidRPr="00BC4534">
        <w:rPr>
          <w:rFonts w:asciiTheme="minorHAnsi" w:hAnsiTheme="minorHAnsi"/>
          <w:sz w:val="22"/>
          <w:szCs w:val="22"/>
        </w:rPr>
        <w:t xml:space="preserve">, </w:t>
      </w:r>
      <w:r w:rsidR="002D5F6E" w:rsidRPr="002D5F6E">
        <w:rPr>
          <w:rFonts w:asciiTheme="minorHAnsi" w:hAnsiTheme="minorHAnsi"/>
          <w:i/>
          <w:sz w:val="22"/>
          <w:szCs w:val="22"/>
        </w:rPr>
        <w:t xml:space="preserve">Landsat Data Gap </w:t>
      </w:r>
      <w:proofErr w:type="spellStart"/>
      <w:r>
        <w:rPr>
          <w:rFonts w:asciiTheme="minorHAnsi" w:hAnsiTheme="minorHAnsi"/>
          <w:i/>
          <w:sz w:val="22"/>
          <w:szCs w:val="22"/>
        </w:rPr>
        <w:t>Adhoc</w:t>
      </w:r>
      <w:proofErr w:type="spellEnd"/>
      <w:r>
        <w:rPr>
          <w:rFonts w:asciiTheme="minorHAnsi" w:hAnsiTheme="minorHAnsi"/>
          <w:i/>
          <w:sz w:val="22"/>
          <w:szCs w:val="22"/>
        </w:rPr>
        <w:t xml:space="preserve"> </w:t>
      </w:r>
      <w:r w:rsidR="002D5F6E" w:rsidRPr="002D5F6E">
        <w:rPr>
          <w:rFonts w:asciiTheme="minorHAnsi" w:hAnsiTheme="minorHAnsi"/>
          <w:i/>
          <w:sz w:val="22"/>
          <w:szCs w:val="22"/>
        </w:rPr>
        <w:t xml:space="preserve">Advisory </w:t>
      </w:r>
      <w:r>
        <w:rPr>
          <w:rFonts w:asciiTheme="minorHAnsi" w:hAnsiTheme="minorHAnsi"/>
          <w:i/>
          <w:sz w:val="22"/>
          <w:szCs w:val="22"/>
        </w:rPr>
        <w:t>Committee,</w:t>
      </w:r>
      <w:r w:rsidR="002D5F6E" w:rsidRPr="00BC4534">
        <w:rPr>
          <w:rFonts w:asciiTheme="minorHAnsi" w:hAnsiTheme="minorHAnsi"/>
          <w:sz w:val="22"/>
          <w:szCs w:val="22"/>
        </w:rPr>
        <w:t xml:space="preserve"> 2004-2006.</w:t>
      </w:r>
    </w:p>
    <w:p w:rsidR="00EC4710" w:rsidRPr="00BC4534" w:rsidRDefault="00EC4710" w:rsidP="00EC4710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USGS, </w:t>
      </w:r>
      <w:r w:rsidRPr="00BC4534">
        <w:rPr>
          <w:rFonts w:asciiTheme="minorHAnsi" w:hAnsiTheme="minorHAnsi"/>
          <w:sz w:val="22"/>
          <w:szCs w:val="22"/>
        </w:rPr>
        <w:t>Co-Chair, 3</w:t>
      </w:r>
      <w:r w:rsidRPr="00BC4534">
        <w:rPr>
          <w:rFonts w:asciiTheme="minorHAnsi" w:hAnsiTheme="minorHAnsi"/>
          <w:sz w:val="22"/>
          <w:szCs w:val="22"/>
          <w:vertAlign w:val="superscript"/>
        </w:rPr>
        <w:t>rd</w:t>
      </w:r>
      <w:r w:rsidRPr="00BC4534">
        <w:rPr>
          <w:rFonts w:asciiTheme="minorHAnsi" w:hAnsiTheme="minorHAnsi"/>
          <w:sz w:val="22"/>
          <w:szCs w:val="22"/>
        </w:rPr>
        <w:t xml:space="preserve"> </w:t>
      </w:r>
      <w:r>
        <w:rPr>
          <w:rFonts w:asciiTheme="minorHAnsi" w:hAnsiTheme="minorHAnsi"/>
          <w:sz w:val="22"/>
          <w:szCs w:val="22"/>
        </w:rPr>
        <w:t xml:space="preserve">Federal </w:t>
      </w:r>
      <w:r w:rsidRPr="00BC4534">
        <w:rPr>
          <w:rFonts w:asciiTheme="minorHAnsi" w:hAnsiTheme="minorHAnsi"/>
          <w:sz w:val="22"/>
          <w:szCs w:val="22"/>
        </w:rPr>
        <w:t xml:space="preserve">Advisory Committee, </w:t>
      </w:r>
      <w:r w:rsidRPr="00FD45E5">
        <w:rPr>
          <w:rFonts w:asciiTheme="minorHAnsi" w:hAnsiTheme="minorHAnsi"/>
          <w:i/>
          <w:sz w:val="22"/>
          <w:szCs w:val="22"/>
        </w:rPr>
        <w:t>National Satellite Land Remote Sensing Data Archive</w:t>
      </w:r>
      <w:r>
        <w:rPr>
          <w:rFonts w:asciiTheme="minorHAnsi" w:hAnsiTheme="minorHAnsi"/>
          <w:i/>
          <w:sz w:val="22"/>
          <w:szCs w:val="22"/>
        </w:rPr>
        <w:t xml:space="preserve"> (NSLRSDA)</w:t>
      </w:r>
      <w:r w:rsidRPr="00FD45E5">
        <w:rPr>
          <w:rFonts w:asciiTheme="minorHAnsi" w:hAnsiTheme="minorHAnsi"/>
          <w:i/>
          <w:sz w:val="22"/>
          <w:szCs w:val="22"/>
        </w:rPr>
        <w:t xml:space="preserve">, </w:t>
      </w:r>
      <w:r w:rsidRPr="00EC4710">
        <w:rPr>
          <w:rFonts w:asciiTheme="minorHAnsi" w:hAnsiTheme="minorHAnsi"/>
          <w:sz w:val="22"/>
          <w:szCs w:val="22"/>
        </w:rPr>
        <w:t>U.S. Geological Survey</w:t>
      </w:r>
      <w:r>
        <w:rPr>
          <w:rFonts w:asciiTheme="minorHAnsi" w:hAnsiTheme="minorHAnsi"/>
          <w:sz w:val="22"/>
          <w:szCs w:val="22"/>
        </w:rPr>
        <w:t>,</w:t>
      </w:r>
      <w:r w:rsidRPr="00BC4534">
        <w:rPr>
          <w:rFonts w:asciiTheme="minorHAnsi" w:hAnsiTheme="minorHAnsi"/>
          <w:sz w:val="22"/>
          <w:szCs w:val="22"/>
        </w:rPr>
        <w:t xml:space="preserve"> Appointed by Secretary of the Interior.  February 2004 –2006</w:t>
      </w:r>
    </w:p>
    <w:p w:rsidR="002D5F6E" w:rsidRPr="00BC4534" w:rsidRDefault="002D5F6E" w:rsidP="002D5F6E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National Research Council, Review</w:t>
      </w:r>
      <w:r w:rsidR="00EC4710">
        <w:rPr>
          <w:rFonts w:asciiTheme="minorHAnsi" w:hAnsiTheme="minorHAnsi"/>
          <w:sz w:val="22"/>
          <w:szCs w:val="22"/>
        </w:rPr>
        <w:t>er</w:t>
      </w:r>
      <w:r w:rsidRPr="00BC4534">
        <w:rPr>
          <w:rFonts w:asciiTheme="minorHAnsi" w:hAnsiTheme="minorHAnsi"/>
          <w:sz w:val="22"/>
          <w:szCs w:val="22"/>
        </w:rPr>
        <w:t xml:space="preserve">, </w:t>
      </w:r>
      <w:r w:rsidRPr="00BC4534">
        <w:rPr>
          <w:rFonts w:asciiTheme="minorHAnsi" w:hAnsiTheme="minorHAnsi"/>
          <w:i/>
          <w:iCs/>
          <w:sz w:val="22"/>
          <w:szCs w:val="22"/>
        </w:rPr>
        <w:t xml:space="preserve">Toward New Partnerships:  Government, The Private Sector and Earth Science Research, </w:t>
      </w:r>
      <w:r w:rsidRPr="00BC4534">
        <w:rPr>
          <w:rFonts w:asciiTheme="minorHAnsi" w:hAnsiTheme="minorHAnsi"/>
          <w:sz w:val="22"/>
          <w:szCs w:val="22"/>
        </w:rPr>
        <w:t>January 2002.</w:t>
      </w:r>
    </w:p>
    <w:p w:rsidR="00EC4710" w:rsidRPr="00BC4534" w:rsidRDefault="00EC4710" w:rsidP="00EC4710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USGS, </w:t>
      </w:r>
      <w:r w:rsidRPr="00BC4534">
        <w:rPr>
          <w:rFonts w:asciiTheme="minorHAnsi" w:hAnsiTheme="minorHAnsi"/>
          <w:sz w:val="22"/>
          <w:szCs w:val="22"/>
        </w:rPr>
        <w:t>Co-Chair, 2</w:t>
      </w:r>
      <w:r w:rsidRPr="00BC4534">
        <w:rPr>
          <w:rFonts w:asciiTheme="minorHAnsi" w:hAnsiTheme="minorHAnsi"/>
          <w:sz w:val="22"/>
          <w:szCs w:val="22"/>
          <w:vertAlign w:val="superscript"/>
        </w:rPr>
        <w:t>nd</w:t>
      </w:r>
      <w:r w:rsidRPr="00BC4534">
        <w:rPr>
          <w:rFonts w:asciiTheme="minorHAnsi" w:hAnsiTheme="minorHAnsi"/>
          <w:sz w:val="22"/>
          <w:szCs w:val="22"/>
        </w:rPr>
        <w:t xml:space="preserve"> </w:t>
      </w:r>
      <w:r>
        <w:rPr>
          <w:rFonts w:asciiTheme="minorHAnsi" w:hAnsiTheme="minorHAnsi"/>
          <w:sz w:val="22"/>
          <w:szCs w:val="22"/>
        </w:rPr>
        <w:t xml:space="preserve">Federal </w:t>
      </w:r>
      <w:r w:rsidRPr="00BC4534">
        <w:rPr>
          <w:rFonts w:asciiTheme="minorHAnsi" w:hAnsiTheme="minorHAnsi"/>
          <w:sz w:val="22"/>
          <w:szCs w:val="22"/>
        </w:rPr>
        <w:t xml:space="preserve"> Advisory Committee, </w:t>
      </w:r>
      <w:r w:rsidRPr="00EC4710">
        <w:rPr>
          <w:rFonts w:asciiTheme="minorHAnsi" w:hAnsiTheme="minorHAnsi"/>
          <w:i/>
          <w:sz w:val="22"/>
          <w:szCs w:val="22"/>
        </w:rPr>
        <w:t>National Satellite Land Remote Sensing Data Archive</w:t>
      </w:r>
      <w:r>
        <w:rPr>
          <w:rFonts w:asciiTheme="minorHAnsi" w:hAnsiTheme="minorHAnsi"/>
          <w:i/>
          <w:sz w:val="22"/>
          <w:szCs w:val="22"/>
        </w:rPr>
        <w:t>(NSLRSDA)</w:t>
      </w:r>
      <w:r>
        <w:rPr>
          <w:rFonts w:asciiTheme="minorHAnsi" w:hAnsiTheme="minorHAnsi"/>
          <w:sz w:val="22"/>
          <w:szCs w:val="22"/>
        </w:rPr>
        <w:t xml:space="preserve">, U.S. Geological Survey. </w:t>
      </w:r>
      <w:r w:rsidRPr="00BC4534">
        <w:rPr>
          <w:rFonts w:asciiTheme="minorHAnsi" w:hAnsiTheme="minorHAnsi"/>
          <w:sz w:val="22"/>
          <w:szCs w:val="22"/>
        </w:rPr>
        <w:t>Appointed</w:t>
      </w:r>
      <w:r>
        <w:rPr>
          <w:rFonts w:asciiTheme="minorHAnsi" w:hAnsiTheme="minorHAnsi"/>
          <w:sz w:val="22"/>
          <w:szCs w:val="22"/>
        </w:rPr>
        <w:t xml:space="preserve"> by Secretary of the Interior.  </w:t>
      </w:r>
      <w:r w:rsidRPr="00BC4534">
        <w:rPr>
          <w:rFonts w:asciiTheme="minorHAnsi" w:hAnsiTheme="minorHAnsi"/>
          <w:sz w:val="22"/>
          <w:szCs w:val="22"/>
        </w:rPr>
        <w:t>February 2001 –2003.</w:t>
      </w:r>
    </w:p>
    <w:p w:rsidR="002D5F6E" w:rsidRPr="00BC4534" w:rsidRDefault="00EC4710" w:rsidP="002D5F6E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NASA, m</w:t>
      </w:r>
      <w:r w:rsidR="002D5F6E" w:rsidRPr="00BC4534">
        <w:rPr>
          <w:rFonts w:asciiTheme="minorHAnsi" w:hAnsiTheme="minorHAnsi"/>
          <w:sz w:val="22"/>
          <w:szCs w:val="22"/>
        </w:rPr>
        <w:t xml:space="preserve">ember, </w:t>
      </w:r>
      <w:r w:rsidR="002D5F6E" w:rsidRPr="00EC4710">
        <w:rPr>
          <w:rFonts w:asciiTheme="minorHAnsi" w:hAnsiTheme="minorHAnsi"/>
          <w:i/>
          <w:sz w:val="22"/>
          <w:szCs w:val="22"/>
        </w:rPr>
        <w:t>NASA EO-1 Ad Hoc Science Advisory Pane</w:t>
      </w:r>
      <w:r w:rsidR="005844DF">
        <w:rPr>
          <w:rFonts w:asciiTheme="minorHAnsi" w:hAnsiTheme="minorHAnsi"/>
          <w:sz w:val="22"/>
          <w:szCs w:val="22"/>
        </w:rPr>
        <w:t>l, 1996-1999.</w:t>
      </w:r>
    </w:p>
    <w:p w:rsidR="00EC4710" w:rsidRDefault="005844DF" w:rsidP="002D5F6E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NASA/USGS </w:t>
      </w:r>
      <w:r w:rsidR="00EC4710">
        <w:rPr>
          <w:rFonts w:asciiTheme="minorHAnsi" w:hAnsiTheme="minorHAnsi"/>
          <w:sz w:val="22"/>
          <w:szCs w:val="22"/>
        </w:rPr>
        <w:t xml:space="preserve">Team Leader, </w:t>
      </w:r>
      <w:r w:rsidR="00EC4710" w:rsidRPr="005844DF">
        <w:rPr>
          <w:rFonts w:asciiTheme="minorHAnsi" w:hAnsiTheme="minorHAnsi"/>
          <w:i/>
          <w:sz w:val="22"/>
          <w:szCs w:val="22"/>
        </w:rPr>
        <w:t>Landsat Science Team</w:t>
      </w:r>
      <w:r w:rsidR="00EC4710">
        <w:rPr>
          <w:rFonts w:asciiTheme="minorHAnsi" w:hAnsiTheme="minorHAnsi"/>
          <w:sz w:val="22"/>
          <w:szCs w:val="22"/>
        </w:rPr>
        <w:t>,</w:t>
      </w:r>
      <w:r>
        <w:rPr>
          <w:rFonts w:asciiTheme="minorHAnsi" w:hAnsiTheme="minorHAnsi"/>
          <w:sz w:val="22"/>
          <w:szCs w:val="22"/>
        </w:rPr>
        <w:t xml:space="preserve"> </w:t>
      </w:r>
      <w:r w:rsidR="00EC4710">
        <w:rPr>
          <w:rFonts w:asciiTheme="minorHAnsi" w:hAnsiTheme="minorHAnsi"/>
          <w:sz w:val="22"/>
          <w:szCs w:val="22"/>
        </w:rPr>
        <w:t>, 1992-2001.</w:t>
      </w:r>
    </w:p>
    <w:p w:rsidR="002D5F6E" w:rsidRPr="00BC4534" w:rsidRDefault="002D5F6E" w:rsidP="002D5F6E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lastRenderedPageBreak/>
        <w:t xml:space="preserve">Member, </w:t>
      </w:r>
      <w:proofErr w:type="spellStart"/>
      <w:r w:rsidR="00EC4710" w:rsidRPr="005844DF">
        <w:rPr>
          <w:rFonts w:asciiTheme="minorHAnsi" w:hAnsiTheme="minorHAnsi"/>
          <w:i/>
          <w:sz w:val="22"/>
          <w:szCs w:val="22"/>
        </w:rPr>
        <w:t>Adhoc</w:t>
      </w:r>
      <w:proofErr w:type="spellEnd"/>
      <w:r w:rsidR="00EC4710">
        <w:rPr>
          <w:rFonts w:asciiTheme="minorHAnsi" w:hAnsiTheme="minorHAnsi"/>
          <w:sz w:val="22"/>
          <w:szCs w:val="22"/>
        </w:rPr>
        <w:t xml:space="preserve"> </w:t>
      </w:r>
      <w:r w:rsidRPr="00EC4710">
        <w:rPr>
          <w:rFonts w:asciiTheme="minorHAnsi" w:hAnsiTheme="minorHAnsi"/>
          <w:i/>
          <w:sz w:val="22"/>
          <w:szCs w:val="22"/>
        </w:rPr>
        <w:t>Landsat Science Working Group</w:t>
      </w:r>
      <w:r w:rsidRPr="00BC4534">
        <w:rPr>
          <w:rFonts w:asciiTheme="minorHAnsi" w:hAnsiTheme="minorHAnsi"/>
          <w:sz w:val="22"/>
          <w:szCs w:val="22"/>
        </w:rPr>
        <w:t>, National Aeronautics and Space Administration and Department of Defense, 1992 to 1994.</w:t>
      </w:r>
    </w:p>
    <w:p w:rsidR="002D5F6E" w:rsidRPr="00BC4534" w:rsidRDefault="002D5F6E" w:rsidP="002D5F6E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 xml:space="preserve">Expert Witness (written), </w:t>
      </w:r>
      <w:r w:rsidRPr="00EC4710">
        <w:rPr>
          <w:rFonts w:asciiTheme="minorHAnsi" w:hAnsiTheme="minorHAnsi"/>
          <w:i/>
          <w:sz w:val="22"/>
          <w:szCs w:val="22"/>
        </w:rPr>
        <w:t>Landsat and Global Change Research</w:t>
      </w:r>
      <w:r w:rsidRPr="00BC4534">
        <w:rPr>
          <w:rFonts w:asciiTheme="minorHAnsi" w:hAnsiTheme="minorHAnsi"/>
          <w:sz w:val="22"/>
          <w:szCs w:val="22"/>
        </w:rPr>
        <w:t>, Committee on Science, Space and Technology, U.S. House of Representatives, June 1991.</w:t>
      </w:r>
    </w:p>
    <w:p w:rsidR="002D5F6E" w:rsidRPr="00BC4534" w:rsidRDefault="002D5F6E" w:rsidP="002D5F6E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Co-Chair, Joint National Aeronautics and Space Administration/Earth Observation Satellite Company Working Group on Thermal Infrared Observations, 1986 to 1988.</w:t>
      </w:r>
    </w:p>
    <w:p w:rsidR="00CD4095" w:rsidRPr="00BC4534" w:rsidRDefault="00CD4095" w:rsidP="00CD4095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Regional Councilor (Middle Atlantic), Remote Sensing Specialty Group, Association of American Geographers, 1991-1995.</w:t>
      </w:r>
    </w:p>
    <w:p w:rsidR="00CD4095" w:rsidRPr="00BC4534" w:rsidRDefault="002D5F6E" w:rsidP="00CD4095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 xml:space="preserve">American Society of Photogrammetry and Remote Sensing </w:t>
      </w:r>
      <w:r>
        <w:rPr>
          <w:rFonts w:asciiTheme="minorHAnsi" w:hAnsiTheme="minorHAnsi"/>
          <w:sz w:val="22"/>
          <w:szCs w:val="22"/>
        </w:rPr>
        <w:t>,</w:t>
      </w:r>
      <w:r w:rsidR="00CD4095" w:rsidRPr="002D5F6E">
        <w:rPr>
          <w:rFonts w:asciiTheme="minorHAnsi" w:hAnsiTheme="minorHAnsi"/>
          <w:i/>
          <w:sz w:val="22"/>
          <w:szCs w:val="22"/>
        </w:rPr>
        <w:t>Member, Geography and Land Use Committee</w:t>
      </w:r>
      <w:r>
        <w:rPr>
          <w:rFonts w:asciiTheme="minorHAnsi" w:hAnsiTheme="minorHAnsi"/>
          <w:sz w:val="22"/>
          <w:szCs w:val="22"/>
        </w:rPr>
        <w:t>,</w:t>
      </w:r>
      <w:r w:rsidR="00CD4095" w:rsidRPr="00BC4534">
        <w:rPr>
          <w:rFonts w:asciiTheme="minorHAnsi" w:hAnsiTheme="minorHAnsi"/>
          <w:sz w:val="22"/>
          <w:szCs w:val="22"/>
        </w:rPr>
        <w:t xml:space="preserve"> 1981-1986.</w:t>
      </w:r>
    </w:p>
    <w:p w:rsidR="00CD4095" w:rsidRPr="00BC4534" w:rsidRDefault="002D5F6E" w:rsidP="00CD4095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National Council of Geographic Education</w:t>
      </w:r>
      <w:r>
        <w:rPr>
          <w:rFonts w:asciiTheme="minorHAnsi" w:hAnsiTheme="minorHAnsi"/>
          <w:sz w:val="22"/>
          <w:szCs w:val="22"/>
        </w:rPr>
        <w:t xml:space="preserve">, </w:t>
      </w:r>
      <w:r w:rsidR="00CD4095" w:rsidRPr="002D5F6E">
        <w:rPr>
          <w:rFonts w:asciiTheme="minorHAnsi" w:hAnsiTheme="minorHAnsi"/>
          <w:i/>
          <w:sz w:val="22"/>
          <w:szCs w:val="22"/>
        </w:rPr>
        <w:t>Member, Remote Sensing Committee</w:t>
      </w:r>
      <w:r w:rsidR="00CD4095" w:rsidRPr="00BC4534">
        <w:rPr>
          <w:rFonts w:asciiTheme="minorHAnsi" w:hAnsiTheme="minorHAnsi"/>
          <w:sz w:val="22"/>
          <w:szCs w:val="22"/>
        </w:rPr>
        <w:t>, , 1983-1987.</w:t>
      </w:r>
    </w:p>
    <w:p w:rsidR="00CD4095" w:rsidRPr="00BC4534" w:rsidRDefault="002D5F6E" w:rsidP="00CD4095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 xml:space="preserve">Association of American Geographers </w:t>
      </w:r>
      <w:r>
        <w:rPr>
          <w:rFonts w:asciiTheme="minorHAnsi" w:hAnsiTheme="minorHAnsi"/>
          <w:sz w:val="22"/>
          <w:szCs w:val="22"/>
        </w:rPr>
        <w:t>,</w:t>
      </w:r>
      <w:r w:rsidR="005844DF">
        <w:rPr>
          <w:rFonts w:asciiTheme="minorHAnsi" w:hAnsiTheme="minorHAnsi"/>
          <w:sz w:val="22"/>
          <w:szCs w:val="22"/>
        </w:rPr>
        <w:t xml:space="preserve"> </w:t>
      </w:r>
      <w:r w:rsidR="00CD4095" w:rsidRPr="002D5F6E">
        <w:rPr>
          <w:rFonts w:asciiTheme="minorHAnsi" w:hAnsiTheme="minorHAnsi"/>
          <w:i/>
          <w:sz w:val="22"/>
          <w:szCs w:val="22"/>
        </w:rPr>
        <w:t>Director, Remote Sensing Specialty Group</w:t>
      </w:r>
      <w:r w:rsidR="00CD4095" w:rsidRPr="00BC4534">
        <w:rPr>
          <w:rFonts w:asciiTheme="minorHAnsi" w:hAnsiTheme="minorHAnsi"/>
          <w:sz w:val="22"/>
          <w:szCs w:val="22"/>
        </w:rPr>
        <w:t>, , 1982-1984.</w:t>
      </w:r>
    </w:p>
    <w:p w:rsidR="00CD4095" w:rsidRPr="00BC4534" w:rsidRDefault="002D5F6E" w:rsidP="00CD4095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Association of American Geographers</w:t>
      </w:r>
      <w:r>
        <w:rPr>
          <w:rFonts w:asciiTheme="minorHAnsi" w:hAnsiTheme="minorHAnsi"/>
          <w:sz w:val="22"/>
          <w:szCs w:val="22"/>
        </w:rPr>
        <w:t xml:space="preserve">, </w:t>
      </w:r>
      <w:r w:rsidR="00CD4095" w:rsidRPr="002D5F6E">
        <w:rPr>
          <w:rFonts w:asciiTheme="minorHAnsi" w:hAnsiTheme="minorHAnsi"/>
          <w:i/>
          <w:sz w:val="22"/>
          <w:szCs w:val="22"/>
        </w:rPr>
        <w:t>Chair, Goals Committee, Remote Sensing Specialty Group</w:t>
      </w:r>
      <w:r>
        <w:rPr>
          <w:rFonts w:asciiTheme="minorHAnsi" w:hAnsiTheme="minorHAnsi"/>
          <w:sz w:val="22"/>
          <w:szCs w:val="22"/>
        </w:rPr>
        <w:t xml:space="preserve">, </w:t>
      </w:r>
      <w:r w:rsidR="00CD4095" w:rsidRPr="00BC4534">
        <w:rPr>
          <w:rFonts w:asciiTheme="minorHAnsi" w:hAnsiTheme="minorHAnsi"/>
          <w:sz w:val="22"/>
          <w:szCs w:val="22"/>
        </w:rPr>
        <w:t>1981-1983.</w:t>
      </w:r>
    </w:p>
    <w:p w:rsidR="00D84C0B" w:rsidRPr="00BC4534" w:rsidRDefault="00CD4095" w:rsidP="00483004">
      <w:pPr>
        <w:pStyle w:val="Heading3"/>
        <w:autoSpaceDE w:val="0"/>
        <w:rPr>
          <w:rFonts w:asciiTheme="minorHAnsi" w:hAnsiTheme="minorHAnsi"/>
          <w:szCs w:val="22"/>
        </w:rPr>
      </w:pPr>
      <w:r>
        <w:rPr>
          <w:rFonts w:asciiTheme="minorHAnsi" w:hAnsiTheme="minorHAnsi"/>
          <w:szCs w:val="22"/>
        </w:rPr>
        <w:t>International</w:t>
      </w:r>
    </w:p>
    <w:p w:rsidR="00D84C0B" w:rsidRPr="00BC4534" w:rsidRDefault="00D84C0B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Member, International Committee of Earth Observations Satellites, Working Group on Auxiliary Data S</w:t>
      </w:r>
      <w:r w:rsidR="006F04C8">
        <w:rPr>
          <w:rFonts w:asciiTheme="minorHAnsi" w:hAnsiTheme="minorHAnsi"/>
          <w:sz w:val="22"/>
          <w:szCs w:val="22"/>
        </w:rPr>
        <w:t>ystems, Map Projections, 1995 -</w:t>
      </w:r>
      <w:r w:rsidRPr="00BC4534">
        <w:rPr>
          <w:rFonts w:asciiTheme="minorHAnsi" w:hAnsiTheme="minorHAnsi"/>
          <w:sz w:val="22"/>
          <w:szCs w:val="22"/>
        </w:rPr>
        <w:t>1998</w:t>
      </w:r>
    </w:p>
    <w:p w:rsidR="00D84C0B" w:rsidRPr="00BC4534" w:rsidRDefault="00D84C0B">
      <w:pPr>
        <w:pStyle w:val="refs"/>
        <w:rPr>
          <w:rFonts w:asciiTheme="minorHAnsi" w:hAnsiTheme="minorHAnsi"/>
          <w:sz w:val="22"/>
          <w:szCs w:val="22"/>
          <w:u w:val="single"/>
        </w:rPr>
      </w:pPr>
      <w:r w:rsidRPr="00BC4534">
        <w:rPr>
          <w:rFonts w:asciiTheme="minorHAnsi" w:hAnsiTheme="minorHAnsi"/>
          <w:sz w:val="22"/>
          <w:szCs w:val="22"/>
        </w:rPr>
        <w:t>Invited member, International Space Year, Earth Observations, Global Change and Dynamic Processes, 1991-92.</w:t>
      </w:r>
    </w:p>
    <w:p w:rsidR="00D84C0B" w:rsidRPr="00BC4534" w:rsidRDefault="00D84C0B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U.S. Delegate, U.S./USSR Earth Sciences Joint Working Group on Earth Sciences, 1990 to present.</w:t>
      </w:r>
    </w:p>
    <w:p w:rsidR="00D84C0B" w:rsidRPr="00BC4534" w:rsidRDefault="00D84C0B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U.S. Delegate, International Geographical Union, Commission on Global Monitoring and Forecasting, 1989 to 1992.</w:t>
      </w:r>
    </w:p>
    <w:p w:rsidR="00D84C0B" w:rsidRPr="00BC4534" w:rsidRDefault="00D84C0B">
      <w:pPr>
        <w:pStyle w:val="refs"/>
        <w:rPr>
          <w:rFonts w:asciiTheme="minorHAnsi" w:hAnsiTheme="minorHAnsi"/>
          <w:sz w:val="22"/>
          <w:szCs w:val="22"/>
          <w:u w:val="single"/>
        </w:rPr>
      </w:pPr>
      <w:r w:rsidRPr="00BC4534">
        <w:rPr>
          <w:rFonts w:asciiTheme="minorHAnsi" w:hAnsiTheme="minorHAnsi"/>
          <w:sz w:val="22"/>
          <w:szCs w:val="22"/>
        </w:rPr>
        <w:t>Chair, Local Arrangements Committee, International Geosciences and Remote Sensing Symposium, University of Maryland, College Park, May 1990.</w:t>
      </w:r>
    </w:p>
    <w:p w:rsidR="00D84C0B" w:rsidRPr="00BC4534" w:rsidRDefault="00D84C0B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Member, Joint U.S./USSR International Geographical Union Working Group</w:t>
      </w:r>
      <w:r w:rsidRPr="00BC4534">
        <w:rPr>
          <w:rFonts w:asciiTheme="minorHAnsi" w:hAnsiTheme="minorHAnsi"/>
          <w:sz w:val="22"/>
          <w:szCs w:val="22"/>
        </w:rPr>
        <w:br/>
        <w:t>"Geographers and the International Council of Scientific Unions (ICSU) Global Change Program", July 1987 to 1991.</w:t>
      </w:r>
    </w:p>
    <w:p w:rsidR="00D84C0B" w:rsidRPr="00BC4534" w:rsidRDefault="00D84C0B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Member, International Drought Working Group, University of Nebraska, Lincoln, Nebraska, 1-2 October 1986.</w:t>
      </w:r>
    </w:p>
    <w:p w:rsidR="00D84C0B" w:rsidRPr="00BC4534" w:rsidRDefault="006F04C8">
      <w:pPr>
        <w:pStyle w:val="refs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Session Chair and </w:t>
      </w:r>
      <w:r w:rsidR="00D84C0B" w:rsidRPr="00BC4534">
        <w:rPr>
          <w:rFonts w:asciiTheme="minorHAnsi" w:hAnsiTheme="minorHAnsi"/>
          <w:sz w:val="22"/>
          <w:szCs w:val="22"/>
        </w:rPr>
        <w:t>Referee, "Symposium on Space Observations for Regional and Global Resource Assessments", 26th COSPAR (International Council of Scientific Unions, Committee on Space Research) Plenary Meeting, Toulouse , France, 1-4  July, 1986.</w:t>
      </w:r>
    </w:p>
    <w:p w:rsidR="00D84C0B" w:rsidRPr="00BC4534" w:rsidRDefault="00D84C0B">
      <w:pPr>
        <w:pStyle w:val="refs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lastRenderedPageBreak/>
        <w:t>Session Organizer and Chair, "Vegetation Cover Analysis via Remote Sensing, Session One", 10th International Symposium on Machine Processing of Remotely Sensed Data, Purdue University, West Lafayette, Indiana, June 1984.</w:t>
      </w:r>
    </w:p>
    <w:p w:rsidR="00D84C0B" w:rsidRPr="00BC4534" w:rsidRDefault="00D84C0B" w:rsidP="00483004">
      <w:pPr>
        <w:pStyle w:val="Heading3"/>
        <w:autoSpaceDE w:val="0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t>Grant Proposals and Review Panels</w:t>
      </w:r>
    </w:p>
    <w:p w:rsidR="00D84C0B" w:rsidRPr="00BC4534" w:rsidRDefault="00D84C0B">
      <w:pPr>
        <w:pStyle w:val="BodyTextIndent2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National Aeronautics and Space Administration</w:t>
      </w:r>
      <w:r w:rsidRPr="00BC4534">
        <w:rPr>
          <w:rFonts w:asciiTheme="minorHAnsi" w:hAnsiTheme="minorHAnsi"/>
          <w:sz w:val="22"/>
          <w:szCs w:val="22"/>
        </w:rPr>
        <w:br/>
        <w:t>National Oceanic and Atmospheric Administration</w:t>
      </w:r>
      <w:r w:rsidRPr="00BC4534">
        <w:rPr>
          <w:rFonts w:asciiTheme="minorHAnsi" w:hAnsiTheme="minorHAnsi"/>
          <w:sz w:val="22"/>
          <w:szCs w:val="22"/>
        </w:rPr>
        <w:br/>
        <w:t>National Science Foundation</w:t>
      </w:r>
      <w:r w:rsidRPr="00BC4534">
        <w:rPr>
          <w:rFonts w:asciiTheme="minorHAnsi" w:hAnsiTheme="minorHAnsi"/>
          <w:sz w:val="22"/>
          <w:szCs w:val="22"/>
        </w:rPr>
        <w:br/>
        <w:t>U.S. Department of State</w:t>
      </w:r>
      <w:r w:rsidRPr="00BC4534">
        <w:rPr>
          <w:rFonts w:asciiTheme="minorHAnsi" w:hAnsiTheme="minorHAnsi"/>
          <w:sz w:val="22"/>
          <w:szCs w:val="22"/>
        </w:rPr>
        <w:br/>
        <w:t>U.S. Environmental Protection Agency</w:t>
      </w:r>
      <w:r w:rsidRPr="00BC4534">
        <w:rPr>
          <w:rFonts w:asciiTheme="minorHAnsi" w:hAnsiTheme="minorHAnsi"/>
          <w:sz w:val="22"/>
          <w:szCs w:val="22"/>
        </w:rPr>
        <w:br/>
        <w:t>National Environment Research Council (United Kingdom)</w:t>
      </w:r>
      <w:r w:rsidRPr="00BC4534">
        <w:rPr>
          <w:rFonts w:asciiTheme="minorHAnsi" w:hAnsiTheme="minorHAnsi"/>
          <w:sz w:val="22"/>
          <w:szCs w:val="22"/>
        </w:rPr>
        <w:br/>
        <w:t>National Geographic Society</w:t>
      </w:r>
      <w:r w:rsidRPr="00BC4534">
        <w:rPr>
          <w:rFonts w:asciiTheme="minorHAnsi" w:hAnsiTheme="minorHAnsi"/>
          <w:sz w:val="22"/>
          <w:szCs w:val="22"/>
        </w:rPr>
        <w:br/>
        <w:t>City University of New York</w:t>
      </w:r>
      <w:r w:rsidRPr="00BC4534">
        <w:rPr>
          <w:rFonts w:asciiTheme="minorHAnsi" w:hAnsiTheme="minorHAnsi"/>
          <w:sz w:val="22"/>
          <w:szCs w:val="22"/>
        </w:rPr>
        <w:br/>
        <w:t>University of California Research Board</w:t>
      </w:r>
    </w:p>
    <w:p w:rsidR="00D84C0B" w:rsidRPr="00BC4534" w:rsidRDefault="00D84C0B" w:rsidP="00D37F0F">
      <w:pPr>
        <w:pStyle w:val="Heading2"/>
      </w:pPr>
      <w:r w:rsidRPr="00BC4534">
        <w:t xml:space="preserve">University </w:t>
      </w:r>
    </w:p>
    <w:p w:rsidR="00D84C0B" w:rsidRPr="00BC4534" w:rsidRDefault="00D84C0B" w:rsidP="00483004">
      <w:pPr>
        <w:pStyle w:val="Heading3"/>
        <w:autoSpaceDE w:val="0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t>Departmental</w:t>
      </w:r>
      <w:r w:rsidR="00A427B5" w:rsidRPr="00BC4534">
        <w:rPr>
          <w:rFonts w:asciiTheme="minorHAnsi" w:hAnsiTheme="minorHAnsi"/>
          <w:szCs w:val="22"/>
        </w:rPr>
        <w:t xml:space="preserve"> (recent)</w:t>
      </w:r>
    </w:p>
    <w:p w:rsidR="00BD0718" w:rsidRDefault="00BD0718" w:rsidP="00A632D5">
      <w:pPr>
        <w:pStyle w:val="BodyTextIndent2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2013 – APT Subcommittee Chair</w:t>
      </w:r>
    </w:p>
    <w:p w:rsidR="0006208A" w:rsidRDefault="0006208A" w:rsidP="00A632D5">
      <w:pPr>
        <w:pStyle w:val="BodyTextIndent2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2012 – Internal-External Review Committee</w:t>
      </w:r>
    </w:p>
    <w:p w:rsidR="00A632D5" w:rsidRDefault="00A632D5" w:rsidP="00A632D5">
      <w:pPr>
        <w:pStyle w:val="BodyTextIndent2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2011</w:t>
      </w:r>
      <w:r>
        <w:rPr>
          <w:rFonts w:asciiTheme="minorHAnsi" w:hAnsiTheme="minorHAnsi"/>
          <w:sz w:val="22"/>
          <w:szCs w:val="22"/>
        </w:rPr>
        <w:br/>
        <w:t>Chair – Undergraduate Committee</w:t>
      </w:r>
      <w:r>
        <w:rPr>
          <w:rFonts w:asciiTheme="minorHAnsi" w:hAnsiTheme="minorHAnsi"/>
          <w:sz w:val="22"/>
          <w:szCs w:val="22"/>
        </w:rPr>
        <w:br/>
        <w:t>Member – Graduate Committee</w:t>
      </w:r>
      <w:r>
        <w:rPr>
          <w:rFonts w:asciiTheme="minorHAnsi" w:hAnsiTheme="minorHAnsi"/>
          <w:sz w:val="22"/>
          <w:szCs w:val="22"/>
        </w:rPr>
        <w:br/>
        <w:t>Member – Research Committee</w:t>
      </w:r>
    </w:p>
    <w:p w:rsidR="002F733C" w:rsidRDefault="002F733C" w:rsidP="002F733C">
      <w:pPr>
        <w:pStyle w:val="BodyTextIndent2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2010</w:t>
      </w:r>
      <w:r>
        <w:rPr>
          <w:rFonts w:asciiTheme="minorHAnsi" w:hAnsiTheme="minorHAnsi"/>
          <w:sz w:val="22"/>
          <w:szCs w:val="22"/>
        </w:rPr>
        <w:br/>
        <w:t xml:space="preserve">Chair, Search Committee </w:t>
      </w:r>
    </w:p>
    <w:p w:rsidR="00210CE6" w:rsidRDefault="00210CE6" w:rsidP="002F733C">
      <w:pPr>
        <w:pStyle w:val="BodyTextIndent2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2009</w:t>
      </w:r>
      <w:r w:rsidR="002F733C">
        <w:rPr>
          <w:rFonts w:asciiTheme="minorHAnsi" w:hAnsiTheme="minorHAnsi"/>
          <w:sz w:val="22"/>
          <w:szCs w:val="22"/>
        </w:rPr>
        <w:br/>
      </w:r>
      <w:r>
        <w:rPr>
          <w:rFonts w:asciiTheme="minorHAnsi" w:hAnsiTheme="minorHAnsi"/>
          <w:sz w:val="22"/>
          <w:szCs w:val="22"/>
        </w:rPr>
        <w:t>Interim Chair (August-December)</w:t>
      </w:r>
    </w:p>
    <w:p w:rsidR="00D1068B" w:rsidRDefault="00D1068B" w:rsidP="00D1068B">
      <w:pPr>
        <w:pStyle w:val="BodyTextIndent2"/>
        <w:rPr>
          <w:rFonts w:asciiTheme="minorHAnsi" w:hAnsiTheme="minorHAnsi"/>
          <w:i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2008</w:t>
      </w:r>
      <w:r>
        <w:rPr>
          <w:rFonts w:asciiTheme="minorHAnsi" w:hAnsiTheme="minorHAnsi"/>
          <w:sz w:val="22"/>
          <w:szCs w:val="22"/>
        </w:rPr>
        <w:br/>
      </w:r>
      <w:r w:rsidRPr="00D1068B">
        <w:rPr>
          <w:rFonts w:asciiTheme="minorHAnsi" w:hAnsiTheme="minorHAnsi"/>
          <w:i/>
          <w:sz w:val="22"/>
          <w:szCs w:val="22"/>
        </w:rPr>
        <w:t>Sabbatical</w:t>
      </w:r>
    </w:p>
    <w:p w:rsidR="00D1068B" w:rsidRDefault="00D1068B" w:rsidP="00D1068B">
      <w:pPr>
        <w:pStyle w:val="BodyTextIndent2"/>
        <w:rPr>
          <w:rFonts w:asciiTheme="minorHAnsi" w:hAnsiTheme="minorHAnsi"/>
          <w:sz w:val="22"/>
          <w:szCs w:val="22"/>
        </w:rPr>
      </w:pPr>
      <w:r w:rsidRPr="00BC4534">
        <w:rPr>
          <w:rFonts w:asciiTheme="minorHAnsi" w:hAnsiTheme="minorHAnsi"/>
          <w:sz w:val="22"/>
          <w:szCs w:val="22"/>
        </w:rPr>
        <w:t>Chair, Human Geographer Search Committee</w:t>
      </w:r>
      <w:r w:rsidRPr="00BC4534">
        <w:rPr>
          <w:rFonts w:asciiTheme="minorHAnsi" w:hAnsiTheme="minorHAnsi"/>
          <w:sz w:val="22"/>
          <w:szCs w:val="22"/>
        </w:rPr>
        <w:br/>
        <w:t>Member, GIS Master of Science Degree Development</w:t>
      </w:r>
      <w:r w:rsidRPr="00BC4534">
        <w:rPr>
          <w:rFonts w:asciiTheme="minorHAnsi" w:hAnsiTheme="minorHAnsi"/>
          <w:sz w:val="22"/>
          <w:szCs w:val="22"/>
        </w:rPr>
        <w:br/>
        <w:t>Member, Graduate Committee</w:t>
      </w:r>
      <w:r w:rsidRPr="00BC4534">
        <w:rPr>
          <w:rFonts w:asciiTheme="minorHAnsi" w:hAnsiTheme="minorHAnsi"/>
          <w:sz w:val="22"/>
          <w:szCs w:val="22"/>
        </w:rPr>
        <w:br/>
        <w:t>Member Research Committee</w:t>
      </w:r>
      <w:r>
        <w:rPr>
          <w:rFonts w:asciiTheme="minorHAnsi" w:hAnsiTheme="minorHAnsi"/>
          <w:sz w:val="22"/>
          <w:szCs w:val="22"/>
        </w:rPr>
        <w:br/>
      </w:r>
      <w:r w:rsidRPr="00BC4534">
        <w:rPr>
          <w:rFonts w:asciiTheme="minorHAnsi" w:hAnsiTheme="minorHAnsi"/>
          <w:sz w:val="22"/>
          <w:szCs w:val="22"/>
        </w:rPr>
        <w:t>Mentor, Dr. Naijun  Zhou</w:t>
      </w:r>
    </w:p>
    <w:p w:rsidR="00003229" w:rsidRPr="00BC4534" w:rsidRDefault="00D1068B" w:rsidP="00003229">
      <w:pPr>
        <w:pStyle w:val="BodyTextIndent2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2007</w:t>
      </w:r>
      <w:r w:rsidR="00003229" w:rsidRPr="00BC4534">
        <w:rPr>
          <w:rFonts w:asciiTheme="minorHAnsi" w:hAnsiTheme="minorHAnsi"/>
          <w:sz w:val="22"/>
          <w:szCs w:val="22"/>
        </w:rPr>
        <w:br/>
        <w:t>Senator (2005-08)</w:t>
      </w:r>
      <w:r w:rsidR="00003229" w:rsidRPr="00BC4534">
        <w:rPr>
          <w:rFonts w:asciiTheme="minorHAnsi" w:hAnsiTheme="minorHAnsi"/>
          <w:sz w:val="22"/>
          <w:szCs w:val="22"/>
        </w:rPr>
        <w:br/>
        <w:t>Chair, Human Geographer Search Committee</w:t>
      </w:r>
      <w:r w:rsidR="00003229" w:rsidRPr="00BC4534">
        <w:rPr>
          <w:rFonts w:asciiTheme="minorHAnsi" w:hAnsiTheme="minorHAnsi"/>
          <w:sz w:val="22"/>
          <w:szCs w:val="22"/>
        </w:rPr>
        <w:br/>
        <w:t>Member, GIS Master of Science Degree Development</w:t>
      </w:r>
      <w:r w:rsidR="00003229" w:rsidRPr="00BC4534">
        <w:rPr>
          <w:rFonts w:asciiTheme="minorHAnsi" w:hAnsiTheme="minorHAnsi"/>
          <w:sz w:val="22"/>
          <w:szCs w:val="22"/>
        </w:rPr>
        <w:br/>
        <w:t>Member, Graduate Committee</w:t>
      </w:r>
      <w:r w:rsidR="00003229" w:rsidRPr="00BC4534">
        <w:rPr>
          <w:rFonts w:asciiTheme="minorHAnsi" w:hAnsiTheme="minorHAnsi"/>
          <w:sz w:val="22"/>
          <w:szCs w:val="22"/>
        </w:rPr>
        <w:br/>
      </w:r>
      <w:r w:rsidR="00003229" w:rsidRPr="00BC4534">
        <w:rPr>
          <w:rFonts w:asciiTheme="minorHAnsi" w:hAnsiTheme="minorHAnsi"/>
          <w:sz w:val="22"/>
          <w:szCs w:val="22"/>
        </w:rPr>
        <w:lastRenderedPageBreak/>
        <w:t>Member Research Committee</w:t>
      </w:r>
      <w:r w:rsidR="00003229" w:rsidRPr="00BC4534">
        <w:rPr>
          <w:rFonts w:asciiTheme="minorHAnsi" w:hAnsiTheme="minorHAnsi"/>
          <w:sz w:val="22"/>
          <w:szCs w:val="22"/>
        </w:rPr>
        <w:br/>
        <w:t xml:space="preserve">Member (ad hoc) Merit Committee </w:t>
      </w:r>
      <w:r w:rsidR="00003229" w:rsidRPr="00BC4534">
        <w:rPr>
          <w:rFonts w:asciiTheme="minorHAnsi" w:hAnsiTheme="minorHAnsi"/>
          <w:sz w:val="22"/>
          <w:szCs w:val="22"/>
        </w:rPr>
        <w:br/>
        <w:t>Mentor, Dr. Naijun  Zhou</w:t>
      </w:r>
    </w:p>
    <w:p w:rsidR="00D84C0B" w:rsidRPr="00BC4534" w:rsidRDefault="00D84C0B" w:rsidP="00483004">
      <w:pPr>
        <w:pStyle w:val="Heading3"/>
        <w:autoSpaceDE w:val="0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t>College</w:t>
      </w:r>
    </w:p>
    <w:p w:rsidR="00D84C0B" w:rsidRPr="00BC4534" w:rsidRDefault="00C07CA3" w:rsidP="005844DF">
      <w:r w:rsidRPr="00BC4534">
        <w:t>Geography Chair Review Committee, Fall 2005</w:t>
      </w:r>
      <w:r w:rsidRPr="00BC4534">
        <w:br/>
      </w:r>
      <w:r w:rsidR="00BD05A2" w:rsidRPr="00BC4534">
        <w:t>Fellowship Advisory Committee, Fall 2004</w:t>
      </w:r>
      <w:r w:rsidR="00BD05A2" w:rsidRPr="00BC4534">
        <w:br/>
      </w:r>
      <w:r w:rsidR="00D84C0B" w:rsidRPr="00BC4534">
        <w:t>College APT Committee, 2002-2004</w:t>
      </w:r>
      <w:r w:rsidR="00D84C0B" w:rsidRPr="00BC4534">
        <w:br/>
        <w:t xml:space="preserve"> Strategic Planning Committee, 2001</w:t>
      </w:r>
      <w:r w:rsidR="00D84C0B" w:rsidRPr="00BC4534">
        <w:br/>
        <w:t>Computer Policy Advisory Committee, 1994</w:t>
      </w:r>
      <w:r w:rsidR="00D84C0B" w:rsidRPr="00BC4534">
        <w:br/>
        <w:t>Dean Advisory Committee. 1993-1995t</w:t>
      </w:r>
      <w:r w:rsidR="00D84C0B" w:rsidRPr="00BC4534">
        <w:br/>
        <w:t>Classified Staff Award Committee, 1991 and 1992</w:t>
      </w:r>
      <w:r w:rsidR="00D84C0B" w:rsidRPr="00BC4534">
        <w:br/>
        <w:t>Staff Review, BSOS Computer Lab, 1990-91</w:t>
      </w:r>
      <w:r w:rsidR="00D84C0B" w:rsidRPr="00BC4534">
        <w:br/>
        <w:t>Dean Budget Advisory Committee, 1990-91</w:t>
      </w:r>
      <w:r w:rsidR="00D84C0B" w:rsidRPr="00BC4534">
        <w:br/>
        <w:t>Computer Policy Advisory Council, 1990 to 1992</w:t>
      </w:r>
      <w:r w:rsidR="00D84C0B" w:rsidRPr="00BC4534">
        <w:br/>
        <w:t>Associate Director Search Committee, BSOS Computer Lab 1989-1990</w:t>
      </w:r>
      <w:r w:rsidR="00D84C0B" w:rsidRPr="00BC4534">
        <w:br/>
        <w:t>Geography Representative, Collegiate Council, 1987 to 1988</w:t>
      </w:r>
    </w:p>
    <w:p w:rsidR="00D84C0B" w:rsidRPr="00BC4534" w:rsidRDefault="00D84C0B" w:rsidP="00483004">
      <w:pPr>
        <w:pStyle w:val="Heading3"/>
        <w:autoSpaceDE w:val="0"/>
        <w:rPr>
          <w:rFonts w:asciiTheme="minorHAnsi" w:hAnsiTheme="minorHAnsi"/>
          <w:szCs w:val="22"/>
        </w:rPr>
      </w:pPr>
      <w:r w:rsidRPr="00BC4534">
        <w:rPr>
          <w:rFonts w:asciiTheme="minorHAnsi" w:hAnsiTheme="minorHAnsi"/>
          <w:szCs w:val="22"/>
        </w:rPr>
        <w:t xml:space="preserve">Campus and University </w:t>
      </w:r>
    </w:p>
    <w:p w:rsidR="009944CE" w:rsidRPr="00BC4534" w:rsidRDefault="009944CE">
      <w:pPr>
        <w:spacing w:line="240" w:lineRule="atLeast"/>
        <w:ind w:left="180"/>
        <w:rPr>
          <w:szCs w:val="22"/>
        </w:rPr>
      </w:pPr>
      <w:r w:rsidRPr="00BC4534">
        <w:rPr>
          <w:szCs w:val="22"/>
        </w:rPr>
        <w:t>BSOS Dean Review 2006-2007</w:t>
      </w:r>
    </w:p>
    <w:p w:rsidR="00D37F0F" w:rsidRDefault="00D84C0B">
      <w:pPr>
        <w:spacing w:line="240" w:lineRule="atLeast"/>
        <w:ind w:left="180"/>
        <w:rPr>
          <w:szCs w:val="22"/>
        </w:rPr>
      </w:pPr>
      <w:r w:rsidRPr="00BC4534">
        <w:rPr>
          <w:szCs w:val="22"/>
        </w:rPr>
        <w:t>BSOS Dean Search Committee, 2002-2003</w:t>
      </w:r>
    </w:p>
    <w:p w:rsidR="00D84C0B" w:rsidRPr="00BC4534" w:rsidRDefault="00D84C0B">
      <w:pPr>
        <w:spacing w:line="240" w:lineRule="atLeast"/>
        <w:ind w:left="180"/>
        <w:rPr>
          <w:szCs w:val="22"/>
        </w:rPr>
      </w:pPr>
      <w:r w:rsidRPr="00BC4534">
        <w:rPr>
          <w:szCs w:val="22"/>
        </w:rPr>
        <w:t>Member, ESSIC Search Committee, 1997-2000</w:t>
      </w:r>
    </w:p>
    <w:p w:rsidR="00D84C0B" w:rsidRPr="00BC4534" w:rsidRDefault="00D84C0B">
      <w:pPr>
        <w:spacing w:line="240" w:lineRule="atLeast"/>
        <w:ind w:left="180"/>
        <w:rPr>
          <w:szCs w:val="22"/>
        </w:rPr>
      </w:pPr>
      <w:r w:rsidRPr="00BC4534">
        <w:rPr>
          <w:szCs w:val="22"/>
        </w:rPr>
        <w:t>Member, Chair Review Committee, Dept. Geology, 1996</w:t>
      </w:r>
    </w:p>
    <w:p w:rsidR="00D84C0B" w:rsidRPr="00BC4534" w:rsidRDefault="00D84C0B">
      <w:pPr>
        <w:spacing w:line="240" w:lineRule="atLeast"/>
        <w:ind w:left="180"/>
        <w:rPr>
          <w:szCs w:val="22"/>
        </w:rPr>
      </w:pPr>
      <w:r w:rsidRPr="00BC4534">
        <w:rPr>
          <w:szCs w:val="22"/>
        </w:rPr>
        <w:t>Member, Environmental Sciences Program Development, 1995-1998</w:t>
      </w:r>
    </w:p>
    <w:p w:rsidR="00D37F0F" w:rsidRDefault="00D84C0B">
      <w:pPr>
        <w:spacing w:line="240" w:lineRule="atLeast"/>
        <w:ind w:left="180"/>
        <w:rPr>
          <w:szCs w:val="22"/>
        </w:rPr>
      </w:pPr>
      <w:r w:rsidRPr="00BC4534">
        <w:rPr>
          <w:szCs w:val="22"/>
        </w:rPr>
        <w:t>Director, Remote Sensing Systems Laboratory, 1987 to 1990</w:t>
      </w:r>
    </w:p>
    <w:p w:rsidR="00D37F0F" w:rsidRDefault="00D84C0B">
      <w:pPr>
        <w:spacing w:line="240" w:lineRule="atLeast"/>
        <w:ind w:left="180"/>
        <w:rPr>
          <w:szCs w:val="22"/>
        </w:rPr>
      </w:pPr>
      <w:r w:rsidRPr="00BC4534">
        <w:rPr>
          <w:szCs w:val="22"/>
        </w:rPr>
        <w:t>Member, UMCP/NASA Relations Committee, 1991 to 1992</w:t>
      </w:r>
    </w:p>
    <w:p w:rsidR="00615C54" w:rsidRDefault="00D84C0B">
      <w:pPr>
        <w:spacing w:line="240" w:lineRule="atLeast"/>
        <w:ind w:left="180"/>
        <w:rPr>
          <w:szCs w:val="22"/>
        </w:rPr>
      </w:pPr>
      <w:r w:rsidRPr="00BC4534">
        <w:rPr>
          <w:szCs w:val="22"/>
        </w:rPr>
        <w:t>Member, UMCP Soviet/American Venture Initiative, 1990 to 1992</w:t>
      </w:r>
    </w:p>
    <w:p w:rsidR="00D84C0B" w:rsidRPr="00BC4534" w:rsidRDefault="00D84C0B" w:rsidP="0006208A">
      <w:pPr>
        <w:spacing w:line="240" w:lineRule="atLeast"/>
        <w:rPr>
          <w:szCs w:val="22"/>
        </w:rPr>
      </w:pPr>
    </w:p>
    <w:sectPr w:rsidR="00D84C0B" w:rsidRPr="00BC4534" w:rsidSect="00135213">
      <w:headerReference w:type="default" r:id="rId10"/>
      <w:footerReference w:type="default" r:id="rId11"/>
      <w:footnotePr>
        <w:numRestart w:val="eachPage"/>
      </w:footnotePr>
      <w:pgSz w:w="12240" w:h="15840"/>
      <w:pgMar w:top="1440" w:right="1440" w:bottom="1440" w:left="1440" w:header="806" w:footer="720" w:gutter="0"/>
      <w:cols w:space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86A83" w:rsidRDefault="00186A83">
      <w:r>
        <w:separator/>
      </w:r>
    </w:p>
  </w:endnote>
  <w:endnote w:type="continuationSeparator" w:id="0">
    <w:p w:rsidR="00186A83" w:rsidRDefault="00186A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ew York"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neva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Palatino">
    <w:altName w:val="Book Antiqua"/>
    <w:charset w:val="00"/>
    <w:family w:val="auto"/>
    <w:pitch w:val="variable"/>
    <w:sig w:usb0="03000000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UnicodeMS">
    <w:altName w:val="Batang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ZWAdobeF">
    <w:panose1 w:val="00000000000000000000"/>
    <w:charset w:val="00"/>
    <w:family w:val="auto"/>
    <w:pitch w:val="variable"/>
    <w:sig w:usb0="20002A87" w:usb1="00000000" w:usb2="00000000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7031B" w:rsidRPr="00BB7C69" w:rsidRDefault="0027031B">
    <w:pPr>
      <w:pStyle w:val="Footer"/>
      <w:widowControl w:val="0"/>
      <w:jc w:val="center"/>
      <w:rPr>
        <w:rFonts w:asciiTheme="majorHAnsi" w:hAnsiTheme="majorHAnsi"/>
        <w:sz w:val="20"/>
      </w:rPr>
    </w:pPr>
    <w:r w:rsidRPr="00BB7C69">
      <w:rPr>
        <w:rFonts w:asciiTheme="majorHAnsi" w:hAnsiTheme="majorHAnsi"/>
        <w:sz w:val="20"/>
      </w:rPr>
      <w:pgNum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86A83" w:rsidRDefault="00186A83">
      <w:r>
        <w:separator/>
      </w:r>
    </w:p>
  </w:footnote>
  <w:footnote w:type="continuationSeparator" w:id="0">
    <w:p w:rsidR="00186A83" w:rsidRDefault="00186A8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7031B" w:rsidRPr="00BB7C69" w:rsidRDefault="0027031B">
    <w:pPr>
      <w:pStyle w:val="Header"/>
      <w:widowControl w:val="0"/>
      <w:jc w:val="center"/>
      <w:rPr>
        <w:rFonts w:asciiTheme="majorHAnsi" w:hAnsiTheme="majorHAnsi"/>
        <w:b/>
        <w:i/>
        <w:sz w:val="20"/>
      </w:rPr>
    </w:pPr>
    <w:r w:rsidRPr="00BB7C69">
      <w:rPr>
        <w:rFonts w:asciiTheme="majorHAnsi" w:hAnsiTheme="majorHAnsi"/>
        <w:i/>
        <w:sz w:val="20"/>
      </w:rPr>
      <w:t xml:space="preserve">Curriculum Vitae </w:t>
    </w:r>
    <w:r>
      <w:rPr>
        <w:rFonts w:asciiTheme="majorHAnsi" w:hAnsiTheme="majorHAnsi"/>
        <w:i/>
        <w:sz w:val="20"/>
      </w:rPr>
      <w:br/>
    </w:r>
    <w:r w:rsidRPr="00BB7C69">
      <w:rPr>
        <w:rFonts w:asciiTheme="majorHAnsi" w:hAnsiTheme="majorHAnsi"/>
        <w:b/>
        <w:i/>
        <w:sz w:val="20"/>
      </w:rPr>
      <w:t>Samuel N. Goward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BC6CF55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05A0379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C16D7C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1FE0D1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526C4C7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01A0762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56C183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A6A6382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0BCB2E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C4EAEB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518240B6"/>
    <w:multiLevelType w:val="hybridMultilevel"/>
    <w:tmpl w:val="B2FE57F4"/>
    <w:lvl w:ilvl="0" w:tplc="B2B2F02C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49E4269C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ADB6C4FA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0B6478C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CBAAD16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D48A7064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21EE06D6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9604AA0E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1B6E1F8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1" w15:restartNumberingAfterBreak="0">
    <w:nsid w:val="78675EA7"/>
    <w:multiLevelType w:val="hybridMultilevel"/>
    <w:tmpl w:val="06AEBC02"/>
    <w:lvl w:ilvl="0" w:tplc="5150F684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C358C266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577E0B74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B23AD7D0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E13AE948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5860E1C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9AA89CE8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FC4F802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66A327E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 w:grammar="clean"/>
  <w:stylePaneFormatFilter w:val="3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isplayHorizontalDrawingGridEvery w:val="0"/>
  <w:displayVerticalDrawingGridEvery w:val="0"/>
  <w:doNotUseMarginsForDrawingGridOrigin/>
  <w:doNotShadeFormData/>
  <w:noPunctuationKerning/>
  <w:characterSpacingControl w:val="doNotCompress"/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mote_Sensing_of_Envir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zpzpas9iwzxsoeersr59tt7et9fedv0vatx&quot;&gt;07-14-15&lt;record-ids&gt;&lt;item&gt;566&lt;/item&gt;&lt;item&gt;593&lt;/item&gt;&lt;item&gt;598&lt;/item&gt;&lt;/record-ids&gt;&lt;/item&gt;&lt;/Libraries&gt;"/>
    <w:docVar w:name="EN_Main_Body_Style_Name" w:val="굤ㄨ"/>
  </w:docVars>
  <w:rsids>
    <w:rsidRoot w:val="009D7E30"/>
    <w:rsid w:val="0000299A"/>
    <w:rsid w:val="0000312F"/>
    <w:rsid w:val="00003229"/>
    <w:rsid w:val="0000329E"/>
    <w:rsid w:val="000042BA"/>
    <w:rsid w:val="00010C63"/>
    <w:rsid w:val="00020331"/>
    <w:rsid w:val="00021F12"/>
    <w:rsid w:val="00026998"/>
    <w:rsid w:val="00027F2C"/>
    <w:rsid w:val="00030209"/>
    <w:rsid w:val="00030635"/>
    <w:rsid w:val="00033F6C"/>
    <w:rsid w:val="00041150"/>
    <w:rsid w:val="00042DD4"/>
    <w:rsid w:val="00044AC5"/>
    <w:rsid w:val="0006208A"/>
    <w:rsid w:val="0008046A"/>
    <w:rsid w:val="00085999"/>
    <w:rsid w:val="00090F9D"/>
    <w:rsid w:val="000B0717"/>
    <w:rsid w:val="000B26FE"/>
    <w:rsid w:val="000B4AE7"/>
    <w:rsid w:val="000C56A7"/>
    <w:rsid w:val="000D26D7"/>
    <w:rsid w:val="000D5BA5"/>
    <w:rsid w:val="000E1029"/>
    <w:rsid w:val="000F2AEE"/>
    <w:rsid w:val="000F51E2"/>
    <w:rsid w:val="000F6AB6"/>
    <w:rsid w:val="00106ADF"/>
    <w:rsid w:val="0010738A"/>
    <w:rsid w:val="00115D82"/>
    <w:rsid w:val="001164CF"/>
    <w:rsid w:val="0012151E"/>
    <w:rsid w:val="00133040"/>
    <w:rsid w:val="00135213"/>
    <w:rsid w:val="00143974"/>
    <w:rsid w:val="00143BC5"/>
    <w:rsid w:val="001466D4"/>
    <w:rsid w:val="00151BED"/>
    <w:rsid w:val="001547F6"/>
    <w:rsid w:val="0015580D"/>
    <w:rsid w:val="00155F48"/>
    <w:rsid w:val="001611BE"/>
    <w:rsid w:val="00166952"/>
    <w:rsid w:val="00166B0F"/>
    <w:rsid w:val="00167B77"/>
    <w:rsid w:val="0017173B"/>
    <w:rsid w:val="001717CB"/>
    <w:rsid w:val="00176A2B"/>
    <w:rsid w:val="00177BCE"/>
    <w:rsid w:val="001827DD"/>
    <w:rsid w:val="001838CA"/>
    <w:rsid w:val="001864B0"/>
    <w:rsid w:val="00186A83"/>
    <w:rsid w:val="00187335"/>
    <w:rsid w:val="001920A9"/>
    <w:rsid w:val="001A16ED"/>
    <w:rsid w:val="001A4BFD"/>
    <w:rsid w:val="001B05D6"/>
    <w:rsid w:val="001C48B6"/>
    <w:rsid w:val="001C5B64"/>
    <w:rsid w:val="001C5D2D"/>
    <w:rsid w:val="001D03C3"/>
    <w:rsid w:val="001D3091"/>
    <w:rsid w:val="001D781F"/>
    <w:rsid w:val="001E49D2"/>
    <w:rsid w:val="001F2E3B"/>
    <w:rsid w:val="001F6571"/>
    <w:rsid w:val="00202CA5"/>
    <w:rsid w:val="00203A34"/>
    <w:rsid w:val="00210CE6"/>
    <w:rsid w:val="002147C9"/>
    <w:rsid w:val="002167ED"/>
    <w:rsid w:val="00222662"/>
    <w:rsid w:val="00222F24"/>
    <w:rsid w:val="00225DCB"/>
    <w:rsid w:val="0022645C"/>
    <w:rsid w:val="0023219C"/>
    <w:rsid w:val="002352AF"/>
    <w:rsid w:val="00236DCD"/>
    <w:rsid w:val="00240B05"/>
    <w:rsid w:val="0024218A"/>
    <w:rsid w:val="00245B15"/>
    <w:rsid w:val="002517FA"/>
    <w:rsid w:val="00252CFA"/>
    <w:rsid w:val="00264EA6"/>
    <w:rsid w:val="00265E94"/>
    <w:rsid w:val="0027031B"/>
    <w:rsid w:val="002717CF"/>
    <w:rsid w:val="002776F9"/>
    <w:rsid w:val="00283B3A"/>
    <w:rsid w:val="002860EF"/>
    <w:rsid w:val="00287A7D"/>
    <w:rsid w:val="00290CD5"/>
    <w:rsid w:val="00291213"/>
    <w:rsid w:val="002A39CF"/>
    <w:rsid w:val="002A4DF0"/>
    <w:rsid w:val="002A51AC"/>
    <w:rsid w:val="002A6DE7"/>
    <w:rsid w:val="002B28B8"/>
    <w:rsid w:val="002B3786"/>
    <w:rsid w:val="002C5506"/>
    <w:rsid w:val="002D5F6E"/>
    <w:rsid w:val="002D66C4"/>
    <w:rsid w:val="002E1C95"/>
    <w:rsid w:val="002E469F"/>
    <w:rsid w:val="002E510A"/>
    <w:rsid w:val="002F5848"/>
    <w:rsid w:val="002F733C"/>
    <w:rsid w:val="003015E7"/>
    <w:rsid w:val="003075B6"/>
    <w:rsid w:val="00310C03"/>
    <w:rsid w:val="00312393"/>
    <w:rsid w:val="003147F1"/>
    <w:rsid w:val="00320678"/>
    <w:rsid w:val="00321970"/>
    <w:rsid w:val="003221C3"/>
    <w:rsid w:val="0032338C"/>
    <w:rsid w:val="003320B5"/>
    <w:rsid w:val="00336704"/>
    <w:rsid w:val="00336F37"/>
    <w:rsid w:val="00340C85"/>
    <w:rsid w:val="0034125C"/>
    <w:rsid w:val="00352408"/>
    <w:rsid w:val="00352A87"/>
    <w:rsid w:val="003540FA"/>
    <w:rsid w:val="0036124D"/>
    <w:rsid w:val="0036292A"/>
    <w:rsid w:val="00374D99"/>
    <w:rsid w:val="003762DA"/>
    <w:rsid w:val="00376E4D"/>
    <w:rsid w:val="0038172C"/>
    <w:rsid w:val="00395C4A"/>
    <w:rsid w:val="003A2549"/>
    <w:rsid w:val="003A36A7"/>
    <w:rsid w:val="003A3826"/>
    <w:rsid w:val="003A5A59"/>
    <w:rsid w:val="003A610C"/>
    <w:rsid w:val="003A63AE"/>
    <w:rsid w:val="003B2F74"/>
    <w:rsid w:val="003C7D17"/>
    <w:rsid w:val="003C7F05"/>
    <w:rsid w:val="003E0FA0"/>
    <w:rsid w:val="003E16AF"/>
    <w:rsid w:val="003E1CA4"/>
    <w:rsid w:val="003F31DA"/>
    <w:rsid w:val="003F51D2"/>
    <w:rsid w:val="003F5D3D"/>
    <w:rsid w:val="00400FF1"/>
    <w:rsid w:val="004022B2"/>
    <w:rsid w:val="0041430A"/>
    <w:rsid w:val="00422067"/>
    <w:rsid w:val="00422218"/>
    <w:rsid w:val="0042317A"/>
    <w:rsid w:val="00435B7F"/>
    <w:rsid w:val="00437AD5"/>
    <w:rsid w:val="00445376"/>
    <w:rsid w:val="004513CA"/>
    <w:rsid w:val="00453FE2"/>
    <w:rsid w:val="00456BE3"/>
    <w:rsid w:val="0047081E"/>
    <w:rsid w:val="00483004"/>
    <w:rsid w:val="00484BA6"/>
    <w:rsid w:val="0049506F"/>
    <w:rsid w:val="0049593C"/>
    <w:rsid w:val="00496322"/>
    <w:rsid w:val="004A621A"/>
    <w:rsid w:val="004B01B6"/>
    <w:rsid w:val="004B0E4A"/>
    <w:rsid w:val="004B46DB"/>
    <w:rsid w:val="004C255C"/>
    <w:rsid w:val="004C7DF1"/>
    <w:rsid w:val="004D1060"/>
    <w:rsid w:val="004E7A16"/>
    <w:rsid w:val="004F0378"/>
    <w:rsid w:val="004F0CEB"/>
    <w:rsid w:val="004F19C1"/>
    <w:rsid w:val="00500B1C"/>
    <w:rsid w:val="00502267"/>
    <w:rsid w:val="005055B1"/>
    <w:rsid w:val="00505D0D"/>
    <w:rsid w:val="00506B19"/>
    <w:rsid w:val="00507649"/>
    <w:rsid w:val="005113FB"/>
    <w:rsid w:val="0051213F"/>
    <w:rsid w:val="00514EF7"/>
    <w:rsid w:val="0053023C"/>
    <w:rsid w:val="00531F32"/>
    <w:rsid w:val="00532F04"/>
    <w:rsid w:val="00535E6B"/>
    <w:rsid w:val="00540D69"/>
    <w:rsid w:val="005423C5"/>
    <w:rsid w:val="00544AD6"/>
    <w:rsid w:val="00545604"/>
    <w:rsid w:val="00552014"/>
    <w:rsid w:val="00553053"/>
    <w:rsid w:val="00566FC9"/>
    <w:rsid w:val="0056795F"/>
    <w:rsid w:val="0057543C"/>
    <w:rsid w:val="00577DCF"/>
    <w:rsid w:val="005844DF"/>
    <w:rsid w:val="005906A5"/>
    <w:rsid w:val="00594915"/>
    <w:rsid w:val="00595673"/>
    <w:rsid w:val="005A2D3E"/>
    <w:rsid w:val="005B0815"/>
    <w:rsid w:val="005B35BC"/>
    <w:rsid w:val="005B53D7"/>
    <w:rsid w:val="005C392E"/>
    <w:rsid w:val="005C47D5"/>
    <w:rsid w:val="005C5C73"/>
    <w:rsid w:val="005D0B29"/>
    <w:rsid w:val="005D32C7"/>
    <w:rsid w:val="005D74F7"/>
    <w:rsid w:val="005E0C15"/>
    <w:rsid w:val="005E1A56"/>
    <w:rsid w:val="005E435A"/>
    <w:rsid w:val="005F014F"/>
    <w:rsid w:val="005F4077"/>
    <w:rsid w:val="005F4243"/>
    <w:rsid w:val="00604A92"/>
    <w:rsid w:val="00607BD8"/>
    <w:rsid w:val="00610909"/>
    <w:rsid w:val="00615C54"/>
    <w:rsid w:val="00620806"/>
    <w:rsid w:val="00620BB7"/>
    <w:rsid w:val="006329B6"/>
    <w:rsid w:val="006376C9"/>
    <w:rsid w:val="00642D5A"/>
    <w:rsid w:val="006453F3"/>
    <w:rsid w:val="006614B9"/>
    <w:rsid w:val="00663356"/>
    <w:rsid w:val="00664917"/>
    <w:rsid w:val="00666542"/>
    <w:rsid w:val="00670FD2"/>
    <w:rsid w:val="00671237"/>
    <w:rsid w:val="00684637"/>
    <w:rsid w:val="006869C2"/>
    <w:rsid w:val="006904C4"/>
    <w:rsid w:val="00695F3E"/>
    <w:rsid w:val="006B1F8A"/>
    <w:rsid w:val="006B22E5"/>
    <w:rsid w:val="006B5DB6"/>
    <w:rsid w:val="006C07D3"/>
    <w:rsid w:val="006C233C"/>
    <w:rsid w:val="006C2B38"/>
    <w:rsid w:val="006D28AA"/>
    <w:rsid w:val="006D2A4D"/>
    <w:rsid w:val="006D2CB8"/>
    <w:rsid w:val="006F04C8"/>
    <w:rsid w:val="006F6195"/>
    <w:rsid w:val="006F6202"/>
    <w:rsid w:val="006F7E7A"/>
    <w:rsid w:val="00717DB6"/>
    <w:rsid w:val="00720056"/>
    <w:rsid w:val="00733E96"/>
    <w:rsid w:val="007371B3"/>
    <w:rsid w:val="007427C0"/>
    <w:rsid w:val="00743FA9"/>
    <w:rsid w:val="00754F7D"/>
    <w:rsid w:val="00757329"/>
    <w:rsid w:val="00760BC2"/>
    <w:rsid w:val="0076350D"/>
    <w:rsid w:val="00763DD7"/>
    <w:rsid w:val="00770B23"/>
    <w:rsid w:val="007725D3"/>
    <w:rsid w:val="00774314"/>
    <w:rsid w:val="007761FC"/>
    <w:rsid w:val="00781F44"/>
    <w:rsid w:val="0078534E"/>
    <w:rsid w:val="00786D4C"/>
    <w:rsid w:val="00795810"/>
    <w:rsid w:val="007A1FEF"/>
    <w:rsid w:val="007A3B7C"/>
    <w:rsid w:val="007A776C"/>
    <w:rsid w:val="007B0571"/>
    <w:rsid w:val="007C0B2D"/>
    <w:rsid w:val="007C3E78"/>
    <w:rsid w:val="007D5005"/>
    <w:rsid w:val="007D58B1"/>
    <w:rsid w:val="007D5EE4"/>
    <w:rsid w:val="007F546A"/>
    <w:rsid w:val="0080046C"/>
    <w:rsid w:val="00806F8D"/>
    <w:rsid w:val="0081459F"/>
    <w:rsid w:val="008423ED"/>
    <w:rsid w:val="00843F9A"/>
    <w:rsid w:val="008456F0"/>
    <w:rsid w:val="00847C39"/>
    <w:rsid w:val="00853FB8"/>
    <w:rsid w:val="00861F5D"/>
    <w:rsid w:val="0086265A"/>
    <w:rsid w:val="00862DF0"/>
    <w:rsid w:val="00873DCF"/>
    <w:rsid w:val="008748AE"/>
    <w:rsid w:val="00884331"/>
    <w:rsid w:val="00884F38"/>
    <w:rsid w:val="008901A4"/>
    <w:rsid w:val="00890710"/>
    <w:rsid w:val="008953E9"/>
    <w:rsid w:val="00895E9E"/>
    <w:rsid w:val="008A0F9F"/>
    <w:rsid w:val="008A33EC"/>
    <w:rsid w:val="008B0232"/>
    <w:rsid w:val="008B037A"/>
    <w:rsid w:val="008B4A9B"/>
    <w:rsid w:val="008B54EC"/>
    <w:rsid w:val="008C0FA2"/>
    <w:rsid w:val="008E4874"/>
    <w:rsid w:val="008E4A75"/>
    <w:rsid w:val="00902F36"/>
    <w:rsid w:val="0090420E"/>
    <w:rsid w:val="00906A62"/>
    <w:rsid w:val="00907C4F"/>
    <w:rsid w:val="009154FC"/>
    <w:rsid w:val="00916A25"/>
    <w:rsid w:val="009175AA"/>
    <w:rsid w:val="00927A4E"/>
    <w:rsid w:val="00931E04"/>
    <w:rsid w:val="00936035"/>
    <w:rsid w:val="0095059D"/>
    <w:rsid w:val="0095798C"/>
    <w:rsid w:val="0096086F"/>
    <w:rsid w:val="00967B2A"/>
    <w:rsid w:val="009731F2"/>
    <w:rsid w:val="00975F22"/>
    <w:rsid w:val="00980B14"/>
    <w:rsid w:val="009944CE"/>
    <w:rsid w:val="009949C7"/>
    <w:rsid w:val="00997B8C"/>
    <w:rsid w:val="00997D80"/>
    <w:rsid w:val="009A0C67"/>
    <w:rsid w:val="009A454D"/>
    <w:rsid w:val="009B11EE"/>
    <w:rsid w:val="009B4321"/>
    <w:rsid w:val="009B62AC"/>
    <w:rsid w:val="009B69D7"/>
    <w:rsid w:val="009C1B88"/>
    <w:rsid w:val="009D7E30"/>
    <w:rsid w:val="009E01D0"/>
    <w:rsid w:val="009E564D"/>
    <w:rsid w:val="009E7B32"/>
    <w:rsid w:val="009F27ED"/>
    <w:rsid w:val="009F79EA"/>
    <w:rsid w:val="00A01210"/>
    <w:rsid w:val="00A10F56"/>
    <w:rsid w:val="00A152DF"/>
    <w:rsid w:val="00A1770E"/>
    <w:rsid w:val="00A27FBE"/>
    <w:rsid w:val="00A304D9"/>
    <w:rsid w:val="00A30C8E"/>
    <w:rsid w:val="00A312ED"/>
    <w:rsid w:val="00A33732"/>
    <w:rsid w:val="00A427B5"/>
    <w:rsid w:val="00A430F5"/>
    <w:rsid w:val="00A43F51"/>
    <w:rsid w:val="00A47362"/>
    <w:rsid w:val="00A47BC7"/>
    <w:rsid w:val="00A55C00"/>
    <w:rsid w:val="00A60C81"/>
    <w:rsid w:val="00A60E85"/>
    <w:rsid w:val="00A61983"/>
    <w:rsid w:val="00A632D5"/>
    <w:rsid w:val="00A67876"/>
    <w:rsid w:val="00A76249"/>
    <w:rsid w:val="00A80DB5"/>
    <w:rsid w:val="00A811AB"/>
    <w:rsid w:val="00A83887"/>
    <w:rsid w:val="00A83ED0"/>
    <w:rsid w:val="00A92268"/>
    <w:rsid w:val="00A92765"/>
    <w:rsid w:val="00A94E25"/>
    <w:rsid w:val="00A95C64"/>
    <w:rsid w:val="00AA0180"/>
    <w:rsid w:val="00AA148D"/>
    <w:rsid w:val="00AA284C"/>
    <w:rsid w:val="00AA4ED6"/>
    <w:rsid w:val="00AA5098"/>
    <w:rsid w:val="00AB06EF"/>
    <w:rsid w:val="00AC0F42"/>
    <w:rsid w:val="00AC3E57"/>
    <w:rsid w:val="00AC4A48"/>
    <w:rsid w:val="00AC4F43"/>
    <w:rsid w:val="00AD0031"/>
    <w:rsid w:val="00AD052B"/>
    <w:rsid w:val="00AD1534"/>
    <w:rsid w:val="00AD4BF6"/>
    <w:rsid w:val="00AD4E1E"/>
    <w:rsid w:val="00AD5841"/>
    <w:rsid w:val="00AE253E"/>
    <w:rsid w:val="00AE415A"/>
    <w:rsid w:val="00AE7584"/>
    <w:rsid w:val="00AF0300"/>
    <w:rsid w:val="00AF298E"/>
    <w:rsid w:val="00AF7ECE"/>
    <w:rsid w:val="00B050EE"/>
    <w:rsid w:val="00B055A5"/>
    <w:rsid w:val="00B05765"/>
    <w:rsid w:val="00B06333"/>
    <w:rsid w:val="00B10DE1"/>
    <w:rsid w:val="00B1314F"/>
    <w:rsid w:val="00B14267"/>
    <w:rsid w:val="00B16CAF"/>
    <w:rsid w:val="00B23E6B"/>
    <w:rsid w:val="00B2797E"/>
    <w:rsid w:val="00B27F97"/>
    <w:rsid w:val="00B42039"/>
    <w:rsid w:val="00B424CC"/>
    <w:rsid w:val="00B507A2"/>
    <w:rsid w:val="00B51221"/>
    <w:rsid w:val="00B547A6"/>
    <w:rsid w:val="00B57F05"/>
    <w:rsid w:val="00B61C6C"/>
    <w:rsid w:val="00B67B05"/>
    <w:rsid w:val="00B71027"/>
    <w:rsid w:val="00B71843"/>
    <w:rsid w:val="00B71FB0"/>
    <w:rsid w:val="00B7553B"/>
    <w:rsid w:val="00B770CA"/>
    <w:rsid w:val="00B80E1F"/>
    <w:rsid w:val="00B871AC"/>
    <w:rsid w:val="00B90BBC"/>
    <w:rsid w:val="00BA5542"/>
    <w:rsid w:val="00BB1B2D"/>
    <w:rsid w:val="00BB227C"/>
    <w:rsid w:val="00BB6CB0"/>
    <w:rsid w:val="00BB7C69"/>
    <w:rsid w:val="00BC2213"/>
    <w:rsid w:val="00BC4534"/>
    <w:rsid w:val="00BD05A2"/>
    <w:rsid w:val="00BD0718"/>
    <w:rsid w:val="00BD60AA"/>
    <w:rsid w:val="00BE51A5"/>
    <w:rsid w:val="00BF5A7C"/>
    <w:rsid w:val="00C003D0"/>
    <w:rsid w:val="00C01BBA"/>
    <w:rsid w:val="00C01CD0"/>
    <w:rsid w:val="00C0604A"/>
    <w:rsid w:val="00C0690B"/>
    <w:rsid w:val="00C07CA3"/>
    <w:rsid w:val="00C23EE8"/>
    <w:rsid w:val="00C254C0"/>
    <w:rsid w:val="00C25DE0"/>
    <w:rsid w:val="00C27580"/>
    <w:rsid w:val="00C314A6"/>
    <w:rsid w:val="00C318D2"/>
    <w:rsid w:val="00C33236"/>
    <w:rsid w:val="00C36124"/>
    <w:rsid w:val="00C41CCE"/>
    <w:rsid w:val="00C50C9E"/>
    <w:rsid w:val="00C51DD8"/>
    <w:rsid w:val="00C56B9F"/>
    <w:rsid w:val="00C61828"/>
    <w:rsid w:val="00C624AF"/>
    <w:rsid w:val="00C6600B"/>
    <w:rsid w:val="00C75D21"/>
    <w:rsid w:val="00C77FE8"/>
    <w:rsid w:val="00C853E8"/>
    <w:rsid w:val="00C8650D"/>
    <w:rsid w:val="00C871DC"/>
    <w:rsid w:val="00C936E3"/>
    <w:rsid w:val="00C96A4E"/>
    <w:rsid w:val="00C96DFB"/>
    <w:rsid w:val="00C97410"/>
    <w:rsid w:val="00C976B6"/>
    <w:rsid w:val="00CA3166"/>
    <w:rsid w:val="00CA3749"/>
    <w:rsid w:val="00CA47B7"/>
    <w:rsid w:val="00CA78B8"/>
    <w:rsid w:val="00CB0DEA"/>
    <w:rsid w:val="00CC6770"/>
    <w:rsid w:val="00CD0605"/>
    <w:rsid w:val="00CD2FB3"/>
    <w:rsid w:val="00CD4095"/>
    <w:rsid w:val="00CE3A09"/>
    <w:rsid w:val="00CE4452"/>
    <w:rsid w:val="00CF4FF1"/>
    <w:rsid w:val="00CF6133"/>
    <w:rsid w:val="00CF6CC7"/>
    <w:rsid w:val="00D007BF"/>
    <w:rsid w:val="00D03AA8"/>
    <w:rsid w:val="00D0438B"/>
    <w:rsid w:val="00D1068B"/>
    <w:rsid w:val="00D115C1"/>
    <w:rsid w:val="00D133A9"/>
    <w:rsid w:val="00D14472"/>
    <w:rsid w:val="00D1543A"/>
    <w:rsid w:val="00D15AEC"/>
    <w:rsid w:val="00D2241B"/>
    <w:rsid w:val="00D2487B"/>
    <w:rsid w:val="00D25334"/>
    <w:rsid w:val="00D314E5"/>
    <w:rsid w:val="00D3221B"/>
    <w:rsid w:val="00D34926"/>
    <w:rsid w:val="00D37F0F"/>
    <w:rsid w:val="00D45621"/>
    <w:rsid w:val="00D45733"/>
    <w:rsid w:val="00D46BA9"/>
    <w:rsid w:val="00D52A90"/>
    <w:rsid w:val="00D7256B"/>
    <w:rsid w:val="00D74E81"/>
    <w:rsid w:val="00D777FA"/>
    <w:rsid w:val="00D84692"/>
    <w:rsid w:val="00D84C0B"/>
    <w:rsid w:val="00D91BEE"/>
    <w:rsid w:val="00D94C83"/>
    <w:rsid w:val="00DA093D"/>
    <w:rsid w:val="00DA3919"/>
    <w:rsid w:val="00DA7B2D"/>
    <w:rsid w:val="00DA7C06"/>
    <w:rsid w:val="00DB3AC6"/>
    <w:rsid w:val="00DB67B2"/>
    <w:rsid w:val="00DB7CB1"/>
    <w:rsid w:val="00DC2C60"/>
    <w:rsid w:val="00DD1ED1"/>
    <w:rsid w:val="00DD3ED6"/>
    <w:rsid w:val="00DE0C9F"/>
    <w:rsid w:val="00DE1AEC"/>
    <w:rsid w:val="00DE4D0A"/>
    <w:rsid w:val="00DE6AFC"/>
    <w:rsid w:val="00DF36D3"/>
    <w:rsid w:val="00E022E3"/>
    <w:rsid w:val="00E04075"/>
    <w:rsid w:val="00E07A59"/>
    <w:rsid w:val="00E170EA"/>
    <w:rsid w:val="00E2119F"/>
    <w:rsid w:val="00E24F8C"/>
    <w:rsid w:val="00E254FB"/>
    <w:rsid w:val="00E30559"/>
    <w:rsid w:val="00E30C3B"/>
    <w:rsid w:val="00E31B6F"/>
    <w:rsid w:val="00E32BFB"/>
    <w:rsid w:val="00E33CCE"/>
    <w:rsid w:val="00E35986"/>
    <w:rsid w:val="00E47E88"/>
    <w:rsid w:val="00E64DBB"/>
    <w:rsid w:val="00E67E47"/>
    <w:rsid w:val="00E7463B"/>
    <w:rsid w:val="00E80E8F"/>
    <w:rsid w:val="00E85851"/>
    <w:rsid w:val="00E86424"/>
    <w:rsid w:val="00E96837"/>
    <w:rsid w:val="00EA170C"/>
    <w:rsid w:val="00EB2C84"/>
    <w:rsid w:val="00EB3ED1"/>
    <w:rsid w:val="00EC0FB8"/>
    <w:rsid w:val="00EC4710"/>
    <w:rsid w:val="00ED2DB1"/>
    <w:rsid w:val="00EF33FC"/>
    <w:rsid w:val="00EF3B05"/>
    <w:rsid w:val="00EF56D2"/>
    <w:rsid w:val="00EF7583"/>
    <w:rsid w:val="00F000DE"/>
    <w:rsid w:val="00F156BC"/>
    <w:rsid w:val="00F177C4"/>
    <w:rsid w:val="00F244F4"/>
    <w:rsid w:val="00F31585"/>
    <w:rsid w:val="00F33840"/>
    <w:rsid w:val="00F41BFD"/>
    <w:rsid w:val="00F42565"/>
    <w:rsid w:val="00F47C22"/>
    <w:rsid w:val="00F55D09"/>
    <w:rsid w:val="00F73ACA"/>
    <w:rsid w:val="00F73B38"/>
    <w:rsid w:val="00F80B49"/>
    <w:rsid w:val="00F85D7B"/>
    <w:rsid w:val="00F85DE4"/>
    <w:rsid w:val="00F9154D"/>
    <w:rsid w:val="00F95809"/>
    <w:rsid w:val="00FA75E7"/>
    <w:rsid w:val="00FA7ACE"/>
    <w:rsid w:val="00FB1A9D"/>
    <w:rsid w:val="00FC7748"/>
    <w:rsid w:val="00FD3396"/>
    <w:rsid w:val="00FD45E5"/>
    <w:rsid w:val="00FD61D2"/>
    <w:rsid w:val="00FD7FBA"/>
    <w:rsid w:val="00FE06D3"/>
    <w:rsid w:val="00FE112E"/>
    <w:rsid w:val="00FE2C76"/>
    <w:rsid w:val="00FE5A70"/>
    <w:rsid w:val="00FF07BC"/>
    <w:rsid w:val="00FF4D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country-region"/>
  <w:smartTagType w:namespaceuri="urn:schemas-microsoft-com:office:smarttags" w:name="State"/>
  <w:smartTagType w:namespaceuri="urn:schemas-microsoft-com:office:smarttags" w:name="City"/>
  <w:shapeDefaults>
    <o:shapedefaults v:ext="edit" spidmax="1026"/>
    <o:shapelayout v:ext="edit">
      <o:idmap v:ext="edit" data="1"/>
    </o:shapelayout>
  </w:shapeDefaults>
  <w:decimalSymbol w:val="."/>
  <w:listSeparator w:val=","/>
  <w14:docId w14:val="114E5B7B"/>
  <w15:docId w15:val="{68017117-6B6B-44C5-9149-0DA66443E9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6F7E7A"/>
    <w:pPr>
      <w:spacing w:before="120"/>
    </w:pPr>
    <w:rPr>
      <w:rFonts w:asciiTheme="minorHAnsi" w:hAnsiTheme="minorHAnsi"/>
      <w:sz w:val="22"/>
    </w:rPr>
  </w:style>
  <w:style w:type="paragraph" w:styleId="Heading1">
    <w:name w:val="heading 1"/>
    <w:basedOn w:val="Normal"/>
    <w:next w:val="Normal"/>
    <w:qFormat/>
    <w:rsid w:val="00CD0605"/>
    <w:pPr>
      <w:keepNext/>
      <w:spacing w:after="120"/>
      <w:jc w:val="center"/>
      <w:outlineLvl w:val="0"/>
    </w:pPr>
    <w:rPr>
      <w:rFonts w:asciiTheme="majorHAnsi" w:hAnsiTheme="majorHAnsi"/>
      <w:b/>
      <w:i/>
      <w:caps/>
      <w:sz w:val="28"/>
    </w:rPr>
  </w:style>
  <w:style w:type="paragraph" w:styleId="Heading2">
    <w:name w:val="heading 2"/>
    <w:basedOn w:val="Normal"/>
    <w:next w:val="Normal"/>
    <w:qFormat/>
    <w:rsid w:val="003E16AF"/>
    <w:pPr>
      <w:keepNext/>
      <w:spacing w:before="240" w:after="120"/>
      <w:ind w:left="720"/>
      <w:outlineLvl w:val="1"/>
    </w:pPr>
    <w:rPr>
      <w:rFonts w:asciiTheme="majorHAnsi" w:hAnsiTheme="majorHAnsi"/>
      <w:b/>
      <w:i/>
      <w:sz w:val="26"/>
    </w:rPr>
  </w:style>
  <w:style w:type="paragraph" w:styleId="Heading3">
    <w:name w:val="heading 3"/>
    <w:basedOn w:val="Normal"/>
    <w:next w:val="Normal"/>
    <w:qFormat/>
    <w:rsid w:val="00336704"/>
    <w:pPr>
      <w:keepNext/>
      <w:spacing w:before="240" w:after="60"/>
      <w:ind w:left="1440"/>
      <w:outlineLvl w:val="2"/>
    </w:pPr>
    <w:rPr>
      <w:rFonts w:asciiTheme="majorHAnsi" w:hAnsiTheme="majorHAnsi" w:cs="Arial"/>
      <w:b/>
      <w:bCs/>
      <w:sz w:val="24"/>
      <w:szCs w:val="26"/>
      <w:u w:val="single"/>
    </w:rPr>
  </w:style>
  <w:style w:type="paragraph" w:styleId="Heading4">
    <w:name w:val="heading 4"/>
    <w:basedOn w:val="Normal"/>
    <w:next w:val="Normal"/>
    <w:qFormat/>
    <w:rsid w:val="00AC0F42"/>
    <w:pPr>
      <w:keepNext/>
      <w:spacing w:before="240" w:after="60"/>
      <w:ind w:left="720"/>
      <w:outlineLvl w:val="3"/>
    </w:pPr>
    <w:rPr>
      <w:rFonts w:asciiTheme="majorHAnsi" w:hAnsiTheme="majorHAnsi"/>
      <w:b/>
      <w:bCs/>
      <w:i/>
      <w:szCs w:val="28"/>
    </w:rPr>
  </w:style>
  <w:style w:type="paragraph" w:styleId="Heading5">
    <w:name w:val="heading 5"/>
    <w:basedOn w:val="Normal"/>
    <w:next w:val="Normal"/>
    <w:qFormat/>
    <w:rsid w:val="00422218"/>
    <w:pPr>
      <w:spacing w:before="240" w:after="60"/>
      <w:outlineLvl w:val="4"/>
    </w:pPr>
    <w:rPr>
      <w:bCs/>
      <w:i/>
      <w:iCs/>
      <w:szCs w:val="26"/>
      <w:u w:val="single"/>
    </w:rPr>
  </w:style>
  <w:style w:type="paragraph" w:styleId="Heading6">
    <w:name w:val="heading 6"/>
    <w:basedOn w:val="Normal"/>
    <w:next w:val="Normal"/>
    <w:qFormat/>
    <w:rsid w:val="00166952"/>
    <w:pPr>
      <w:spacing w:before="240" w:after="60"/>
      <w:outlineLvl w:val="5"/>
    </w:pPr>
    <w:rPr>
      <w:rFonts w:asciiTheme="majorHAnsi" w:hAnsiTheme="majorHAnsi"/>
      <w:bCs/>
      <w:i/>
      <w:szCs w:val="22"/>
    </w:rPr>
  </w:style>
  <w:style w:type="paragraph" w:styleId="Heading7">
    <w:name w:val="heading 7"/>
    <w:basedOn w:val="Normal"/>
    <w:next w:val="Normal"/>
    <w:qFormat/>
    <w:rsid w:val="00483004"/>
    <w:pPr>
      <w:spacing w:before="240" w:after="60"/>
      <w:outlineLvl w:val="6"/>
    </w:pPr>
    <w:rPr>
      <w:rFonts w:ascii="Times New Roman" w:hAnsi="Times New Roman"/>
      <w:szCs w:val="24"/>
    </w:rPr>
  </w:style>
  <w:style w:type="paragraph" w:styleId="Heading8">
    <w:name w:val="heading 8"/>
    <w:basedOn w:val="Normal"/>
    <w:next w:val="Normal"/>
    <w:qFormat/>
    <w:rsid w:val="00483004"/>
    <w:pPr>
      <w:spacing w:before="240" w:after="60"/>
      <w:outlineLvl w:val="7"/>
    </w:pPr>
    <w:rPr>
      <w:rFonts w:ascii="Times New Roman" w:hAnsi="Times New Roman"/>
      <w:i/>
      <w:iCs/>
      <w:szCs w:val="24"/>
    </w:rPr>
  </w:style>
  <w:style w:type="paragraph" w:styleId="Heading9">
    <w:name w:val="heading 9"/>
    <w:basedOn w:val="Normal"/>
    <w:next w:val="Normal"/>
    <w:qFormat/>
    <w:rsid w:val="00483004"/>
    <w:p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rsid w:val="00E35986"/>
    <w:pPr>
      <w:tabs>
        <w:tab w:val="center" w:pos="4320"/>
        <w:tab w:val="right" w:pos="8640"/>
      </w:tabs>
    </w:pPr>
  </w:style>
  <w:style w:type="paragraph" w:styleId="Header">
    <w:name w:val="header"/>
    <w:basedOn w:val="Normal"/>
    <w:rsid w:val="00E35986"/>
    <w:pPr>
      <w:tabs>
        <w:tab w:val="center" w:pos="4320"/>
        <w:tab w:val="right" w:pos="8640"/>
      </w:tabs>
    </w:pPr>
  </w:style>
  <w:style w:type="paragraph" w:customStyle="1" w:styleId="refs">
    <w:name w:val="refs"/>
    <w:basedOn w:val="Normal"/>
    <w:rsid w:val="00535E6B"/>
    <w:pPr>
      <w:spacing w:before="240"/>
      <w:ind w:left="720" w:hanging="720"/>
    </w:pPr>
    <w:rPr>
      <w:rFonts w:ascii="Times New Roman" w:hAnsi="Times New Roman"/>
      <w:sz w:val="20"/>
    </w:rPr>
  </w:style>
  <w:style w:type="paragraph" w:customStyle="1" w:styleId="aut">
    <w:name w:val="aut"/>
    <w:basedOn w:val="Normal"/>
    <w:rsid w:val="00E35986"/>
    <w:pPr>
      <w:tabs>
        <w:tab w:val="left" w:pos="1440"/>
      </w:tabs>
      <w:spacing w:before="240"/>
      <w:ind w:left="270" w:hanging="270"/>
    </w:pPr>
    <w:rPr>
      <w:sz w:val="20"/>
    </w:rPr>
  </w:style>
  <w:style w:type="paragraph" w:customStyle="1" w:styleId="ref">
    <w:name w:val="ref"/>
    <w:basedOn w:val="Normal"/>
    <w:rsid w:val="00E35986"/>
    <w:pPr>
      <w:tabs>
        <w:tab w:val="left" w:pos="6480"/>
      </w:tabs>
      <w:spacing w:before="240" w:line="240" w:lineRule="atLeast"/>
      <w:ind w:left="1080" w:hanging="360"/>
    </w:pPr>
    <w:rPr>
      <w:rFonts w:ascii="Geneva" w:hAnsi="Geneva"/>
      <w:sz w:val="20"/>
    </w:rPr>
  </w:style>
  <w:style w:type="paragraph" w:styleId="BodyText">
    <w:name w:val="Body Text"/>
    <w:basedOn w:val="Normal"/>
    <w:rsid w:val="00E35986"/>
    <w:pPr>
      <w:jc w:val="center"/>
    </w:pPr>
    <w:rPr>
      <w:rFonts w:ascii="Palatino" w:hAnsi="Palatino"/>
    </w:rPr>
  </w:style>
  <w:style w:type="paragraph" w:customStyle="1" w:styleId="Style1">
    <w:name w:val="Style1"/>
    <w:basedOn w:val="Normal"/>
    <w:rsid w:val="00E35986"/>
    <w:pPr>
      <w:ind w:left="432" w:hanging="432"/>
    </w:pPr>
    <w:rPr>
      <w:rFonts w:ascii="Times" w:hAnsi="Times"/>
      <w:i/>
      <w:sz w:val="20"/>
    </w:rPr>
  </w:style>
  <w:style w:type="paragraph" w:styleId="BodyText2">
    <w:name w:val="Body Text 2"/>
    <w:basedOn w:val="Normal"/>
    <w:rsid w:val="00E35986"/>
    <w:pPr>
      <w:spacing w:before="240"/>
    </w:pPr>
    <w:rPr>
      <w:rFonts w:ascii="Palatino" w:hAnsi="Palatino"/>
      <w:sz w:val="20"/>
    </w:rPr>
  </w:style>
  <w:style w:type="paragraph" w:styleId="BodyText3">
    <w:name w:val="Body Text 3"/>
    <w:basedOn w:val="Normal"/>
    <w:rsid w:val="00E35986"/>
    <w:pPr>
      <w:spacing w:before="240"/>
      <w:jc w:val="center"/>
    </w:pPr>
    <w:rPr>
      <w:rFonts w:ascii="Times New Roman" w:hAnsi="Times New Roman"/>
      <w:sz w:val="20"/>
    </w:rPr>
  </w:style>
  <w:style w:type="paragraph" w:styleId="Caption">
    <w:name w:val="caption"/>
    <w:basedOn w:val="Normal"/>
    <w:next w:val="Normal"/>
    <w:qFormat/>
    <w:rsid w:val="00E35986"/>
    <w:pPr>
      <w:spacing w:before="240"/>
    </w:pPr>
    <w:rPr>
      <w:rFonts w:ascii="Times New Roman" w:hAnsi="Times New Roman"/>
      <w:sz w:val="20"/>
      <w:u w:val="single"/>
    </w:rPr>
  </w:style>
  <w:style w:type="paragraph" w:styleId="BodyTextIndent">
    <w:name w:val="Body Text Indent"/>
    <w:basedOn w:val="Normal"/>
    <w:rsid w:val="00E35986"/>
    <w:pPr>
      <w:spacing w:before="240"/>
      <w:ind w:firstLine="720"/>
    </w:pPr>
    <w:rPr>
      <w:rFonts w:ascii="Times New Roman" w:hAnsi="Times New Roman"/>
      <w:sz w:val="20"/>
    </w:rPr>
  </w:style>
  <w:style w:type="paragraph" w:styleId="BodyTextIndent2">
    <w:name w:val="Body Text Indent 2"/>
    <w:basedOn w:val="Normal"/>
    <w:rsid w:val="00E35986"/>
    <w:pPr>
      <w:spacing w:before="240"/>
      <w:ind w:left="720"/>
    </w:pPr>
    <w:rPr>
      <w:rFonts w:ascii="Times New Roman" w:hAnsi="Times New Roman"/>
      <w:sz w:val="20"/>
    </w:rPr>
  </w:style>
  <w:style w:type="paragraph" w:customStyle="1" w:styleId="Default">
    <w:name w:val="Default"/>
    <w:rsid w:val="00177BCE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table" w:styleId="TableGrid">
    <w:name w:val="Table Grid"/>
    <w:basedOn w:val="TableNormal"/>
    <w:rsid w:val="00177BC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odyheadlinebold">
    <w:name w:val="bodyheadlinebold"/>
    <w:basedOn w:val="DefaultParagraphFont"/>
    <w:rsid w:val="005D0B29"/>
  </w:style>
  <w:style w:type="paragraph" w:styleId="HTMLPreformatted">
    <w:name w:val="HTML Preformatted"/>
    <w:basedOn w:val="Normal"/>
    <w:rsid w:val="008B023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styleId="Strong">
    <w:name w:val="Strong"/>
    <w:basedOn w:val="DefaultParagraphFont"/>
    <w:uiPriority w:val="22"/>
    <w:qFormat/>
    <w:rsid w:val="00873DCF"/>
    <w:rPr>
      <w:b/>
      <w:bCs/>
    </w:rPr>
  </w:style>
  <w:style w:type="character" w:styleId="FollowedHyperlink">
    <w:name w:val="FollowedHyperlink"/>
    <w:basedOn w:val="DefaultParagraphFont"/>
    <w:rsid w:val="00531F32"/>
    <w:rPr>
      <w:color w:val="0000FF"/>
      <w:u w:val="single"/>
    </w:rPr>
  </w:style>
  <w:style w:type="character" w:styleId="CommentReference">
    <w:name w:val="annotation reference"/>
    <w:basedOn w:val="DefaultParagraphFont"/>
    <w:semiHidden/>
    <w:rsid w:val="00786D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786D4C"/>
    <w:rPr>
      <w:rFonts w:ascii="Times New Roman" w:hAnsi="Times New Roman"/>
      <w:sz w:val="20"/>
    </w:rPr>
  </w:style>
  <w:style w:type="paragraph" w:styleId="BalloonText">
    <w:name w:val="Balloon Text"/>
    <w:basedOn w:val="Normal"/>
    <w:semiHidden/>
    <w:rsid w:val="00786D4C"/>
    <w:rPr>
      <w:rFonts w:ascii="Tahoma" w:hAnsi="Tahoma" w:cs="Tahoma"/>
      <w:sz w:val="16"/>
      <w:szCs w:val="16"/>
    </w:rPr>
  </w:style>
  <w:style w:type="paragraph" w:customStyle="1" w:styleId="Refs0">
    <w:name w:val="Refs"/>
    <w:basedOn w:val="Style1"/>
    <w:qFormat/>
    <w:rsid w:val="00A47BC7"/>
    <w:pPr>
      <w:spacing w:before="40" w:after="40"/>
      <w:ind w:left="720" w:hanging="720"/>
    </w:pPr>
    <w:rPr>
      <w:rFonts w:asciiTheme="minorHAnsi" w:hAnsiTheme="minorHAnsi"/>
      <w:i w:val="0"/>
      <w:sz w:val="22"/>
    </w:rPr>
  </w:style>
  <w:style w:type="paragraph" w:styleId="Title">
    <w:name w:val="Title"/>
    <w:basedOn w:val="Normal"/>
    <w:qFormat/>
    <w:rsid w:val="00906A62"/>
    <w:pPr>
      <w:jc w:val="center"/>
    </w:pPr>
    <w:rPr>
      <w:rFonts w:ascii="Times" w:eastAsia="Times" w:hAnsi="Times"/>
      <w:b/>
      <w:sz w:val="32"/>
    </w:rPr>
  </w:style>
  <w:style w:type="paragraph" w:styleId="BlockText">
    <w:name w:val="Block Text"/>
    <w:basedOn w:val="Normal"/>
    <w:rsid w:val="00483004"/>
    <w:pPr>
      <w:spacing w:after="120"/>
      <w:ind w:left="1440" w:right="1440"/>
    </w:pPr>
  </w:style>
  <w:style w:type="paragraph" w:styleId="BodyTextFirstIndent">
    <w:name w:val="Body Text First Indent"/>
    <w:basedOn w:val="BodyText"/>
    <w:rsid w:val="00483004"/>
    <w:pPr>
      <w:spacing w:after="120"/>
      <w:ind w:firstLine="210"/>
      <w:jc w:val="left"/>
    </w:pPr>
    <w:rPr>
      <w:rFonts w:ascii="New York" w:hAnsi="New York"/>
    </w:rPr>
  </w:style>
  <w:style w:type="paragraph" w:styleId="BodyTextFirstIndent2">
    <w:name w:val="Body Text First Indent 2"/>
    <w:basedOn w:val="BodyTextIndent"/>
    <w:rsid w:val="00483004"/>
    <w:pPr>
      <w:spacing w:before="0" w:after="120"/>
      <w:ind w:left="360" w:firstLine="210"/>
    </w:pPr>
    <w:rPr>
      <w:rFonts w:ascii="New York" w:hAnsi="New York"/>
      <w:sz w:val="24"/>
    </w:rPr>
  </w:style>
  <w:style w:type="paragraph" w:styleId="BodyTextIndent3">
    <w:name w:val="Body Text Indent 3"/>
    <w:basedOn w:val="Normal"/>
    <w:rsid w:val="00483004"/>
    <w:pPr>
      <w:spacing w:after="120"/>
      <w:ind w:left="360"/>
    </w:pPr>
    <w:rPr>
      <w:sz w:val="16"/>
      <w:szCs w:val="16"/>
    </w:rPr>
  </w:style>
  <w:style w:type="paragraph" w:styleId="Closing">
    <w:name w:val="Closing"/>
    <w:basedOn w:val="Normal"/>
    <w:rsid w:val="00483004"/>
    <w:pPr>
      <w:ind w:left="4320"/>
    </w:pPr>
  </w:style>
  <w:style w:type="paragraph" w:styleId="CommentSubject">
    <w:name w:val="annotation subject"/>
    <w:basedOn w:val="CommentText"/>
    <w:next w:val="CommentText"/>
    <w:semiHidden/>
    <w:rsid w:val="00483004"/>
    <w:rPr>
      <w:rFonts w:ascii="New York" w:hAnsi="New York"/>
      <w:b/>
      <w:bCs/>
    </w:rPr>
  </w:style>
  <w:style w:type="paragraph" w:styleId="Date">
    <w:name w:val="Date"/>
    <w:basedOn w:val="Normal"/>
    <w:next w:val="Normal"/>
    <w:rsid w:val="00483004"/>
  </w:style>
  <w:style w:type="paragraph" w:styleId="DocumentMap">
    <w:name w:val="Document Map"/>
    <w:basedOn w:val="Normal"/>
    <w:semiHidden/>
    <w:rsid w:val="00483004"/>
    <w:pPr>
      <w:shd w:val="clear" w:color="auto" w:fill="000080"/>
    </w:pPr>
    <w:rPr>
      <w:rFonts w:ascii="Tahoma" w:hAnsi="Tahoma" w:cs="Tahoma"/>
      <w:sz w:val="20"/>
    </w:rPr>
  </w:style>
  <w:style w:type="paragraph" w:styleId="E-mailSignature">
    <w:name w:val="E-mail Signature"/>
    <w:basedOn w:val="Normal"/>
    <w:rsid w:val="00483004"/>
  </w:style>
  <w:style w:type="paragraph" w:styleId="EndnoteText">
    <w:name w:val="endnote text"/>
    <w:basedOn w:val="Normal"/>
    <w:semiHidden/>
    <w:rsid w:val="00483004"/>
    <w:rPr>
      <w:sz w:val="20"/>
    </w:rPr>
  </w:style>
  <w:style w:type="paragraph" w:styleId="EnvelopeAddress">
    <w:name w:val="envelope address"/>
    <w:basedOn w:val="Normal"/>
    <w:rsid w:val="00483004"/>
    <w:pPr>
      <w:framePr w:w="7920" w:h="1980" w:hRule="exact" w:hSpace="180" w:wrap="auto" w:hAnchor="page" w:xAlign="center" w:yAlign="bottom"/>
      <w:ind w:left="2880"/>
    </w:pPr>
    <w:rPr>
      <w:rFonts w:ascii="Arial" w:hAnsi="Arial" w:cs="Arial"/>
      <w:szCs w:val="24"/>
    </w:rPr>
  </w:style>
  <w:style w:type="paragraph" w:styleId="EnvelopeReturn">
    <w:name w:val="envelope return"/>
    <w:basedOn w:val="Normal"/>
    <w:rsid w:val="00483004"/>
    <w:rPr>
      <w:rFonts w:ascii="Arial" w:hAnsi="Arial" w:cs="Arial"/>
      <w:sz w:val="20"/>
    </w:rPr>
  </w:style>
  <w:style w:type="paragraph" w:styleId="FootnoteText">
    <w:name w:val="footnote text"/>
    <w:basedOn w:val="Normal"/>
    <w:link w:val="FootnoteTextChar"/>
    <w:uiPriority w:val="99"/>
    <w:semiHidden/>
    <w:rsid w:val="00483004"/>
    <w:rPr>
      <w:sz w:val="20"/>
    </w:rPr>
  </w:style>
  <w:style w:type="paragraph" w:styleId="HTMLAddress">
    <w:name w:val="HTML Address"/>
    <w:basedOn w:val="Normal"/>
    <w:rsid w:val="00483004"/>
    <w:rPr>
      <w:i/>
      <w:iCs/>
    </w:rPr>
  </w:style>
  <w:style w:type="paragraph" w:styleId="Index1">
    <w:name w:val="index 1"/>
    <w:basedOn w:val="Normal"/>
    <w:next w:val="Normal"/>
    <w:autoRedefine/>
    <w:semiHidden/>
    <w:rsid w:val="00483004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83004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83004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83004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83004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83004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83004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83004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83004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83004"/>
    <w:rPr>
      <w:rFonts w:ascii="Arial" w:hAnsi="Arial" w:cs="Arial"/>
      <w:b/>
      <w:bCs/>
    </w:rPr>
  </w:style>
  <w:style w:type="paragraph" w:styleId="List">
    <w:name w:val="List"/>
    <w:basedOn w:val="Normal"/>
    <w:rsid w:val="00483004"/>
    <w:pPr>
      <w:ind w:left="360" w:hanging="360"/>
    </w:pPr>
  </w:style>
  <w:style w:type="paragraph" w:styleId="List2">
    <w:name w:val="List 2"/>
    <w:basedOn w:val="Normal"/>
    <w:rsid w:val="00483004"/>
    <w:pPr>
      <w:ind w:left="720" w:hanging="360"/>
    </w:pPr>
  </w:style>
  <w:style w:type="paragraph" w:styleId="List3">
    <w:name w:val="List 3"/>
    <w:basedOn w:val="Normal"/>
    <w:rsid w:val="00483004"/>
    <w:pPr>
      <w:ind w:left="1080" w:hanging="360"/>
    </w:pPr>
  </w:style>
  <w:style w:type="paragraph" w:styleId="List4">
    <w:name w:val="List 4"/>
    <w:basedOn w:val="Normal"/>
    <w:rsid w:val="00483004"/>
    <w:pPr>
      <w:ind w:left="1440" w:hanging="360"/>
    </w:pPr>
  </w:style>
  <w:style w:type="paragraph" w:styleId="List5">
    <w:name w:val="List 5"/>
    <w:basedOn w:val="Normal"/>
    <w:rsid w:val="00483004"/>
    <w:pPr>
      <w:ind w:left="1800" w:hanging="360"/>
    </w:pPr>
  </w:style>
  <w:style w:type="paragraph" w:styleId="ListBullet">
    <w:name w:val="List Bullet"/>
    <w:basedOn w:val="Normal"/>
    <w:rsid w:val="00483004"/>
    <w:pPr>
      <w:numPr>
        <w:numId w:val="1"/>
      </w:numPr>
    </w:pPr>
  </w:style>
  <w:style w:type="paragraph" w:styleId="ListBullet2">
    <w:name w:val="List Bullet 2"/>
    <w:basedOn w:val="Normal"/>
    <w:rsid w:val="00483004"/>
    <w:pPr>
      <w:numPr>
        <w:numId w:val="2"/>
      </w:numPr>
    </w:pPr>
  </w:style>
  <w:style w:type="paragraph" w:styleId="ListBullet3">
    <w:name w:val="List Bullet 3"/>
    <w:basedOn w:val="Normal"/>
    <w:rsid w:val="00483004"/>
    <w:pPr>
      <w:numPr>
        <w:numId w:val="3"/>
      </w:numPr>
    </w:pPr>
  </w:style>
  <w:style w:type="paragraph" w:styleId="ListBullet4">
    <w:name w:val="List Bullet 4"/>
    <w:basedOn w:val="Normal"/>
    <w:rsid w:val="00483004"/>
    <w:pPr>
      <w:numPr>
        <w:numId w:val="4"/>
      </w:numPr>
    </w:pPr>
  </w:style>
  <w:style w:type="paragraph" w:styleId="ListBullet5">
    <w:name w:val="List Bullet 5"/>
    <w:basedOn w:val="Normal"/>
    <w:rsid w:val="00483004"/>
    <w:pPr>
      <w:numPr>
        <w:numId w:val="5"/>
      </w:numPr>
    </w:pPr>
  </w:style>
  <w:style w:type="paragraph" w:styleId="ListContinue">
    <w:name w:val="List Continue"/>
    <w:basedOn w:val="Normal"/>
    <w:rsid w:val="00483004"/>
    <w:pPr>
      <w:spacing w:after="120"/>
      <w:ind w:left="360"/>
    </w:pPr>
  </w:style>
  <w:style w:type="paragraph" w:styleId="ListContinue2">
    <w:name w:val="List Continue 2"/>
    <w:basedOn w:val="Normal"/>
    <w:rsid w:val="00483004"/>
    <w:pPr>
      <w:spacing w:after="120"/>
      <w:ind w:left="720"/>
    </w:pPr>
  </w:style>
  <w:style w:type="paragraph" w:styleId="ListContinue3">
    <w:name w:val="List Continue 3"/>
    <w:basedOn w:val="Normal"/>
    <w:rsid w:val="00483004"/>
    <w:pPr>
      <w:spacing w:after="120"/>
      <w:ind w:left="1080"/>
    </w:pPr>
  </w:style>
  <w:style w:type="paragraph" w:styleId="ListContinue4">
    <w:name w:val="List Continue 4"/>
    <w:basedOn w:val="Normal"/>
    <w:rsid w:val="00483004"/>
    <w:pPr>
      <w:spacing w:after="120"/>
      <w:ind w:left="1440"/>
    </w:pPr>
  </w:style>
  <w:style w:type="paragraph" w:styleId="ListContinue5">
    <w:name w:val="List Continue 5"/>
    <w:basedOn w:val="Normal"/>
    <w:rsid w:val="00483004"/>
    <w:pPr>
      <w:spacing w:after="120"/>
      <w:ind w:left="1800"/>
    </w:pPr>
  </w:style>
  <w:style w:type="paragraph" w:styleId="ListNumber">
    <w:name w:val="List Number"/>
    <w:basedOn w:val="Normal"/>
    <w:rsid w:val="00483004"/>
    <w:pPr>
      <w:numPr>
        <w:numId w:val="6"/>
      </w:numPr>
    </w:pPr>
  </w:style>
  <w:style w:type="paragraph" w:styleId="ListNumber2">
    <w:name w:val="List Number 2"/>
    <w:basedOn w:val="Normal"/>
    <w:rsid w:val="00483004"/>
    <w:pPr>
      <w:numPr>
        <w:numId w:val="7"/>
      </w:numPr>
    </w:pPr>
  </w:style>
  <w:style w:type="paragraph" w:styleId="ListNumber3">
    <w:name w:val="List Number 3"/>
    <w:basedOn w:val="Normal"/>
    <w:rsid w:val="00483004"/>
    <w:pPr>
      <w:numPr>
        <w:numId w:val="8"/>
      </w:numPr>
    </w:pPr>
  </w:style>
  <w:style w:type="paragraph" w:styleId="ListNumber4">
    <w:name w:val="List Number 4"/>
    <w:basedOn w:val="Normal"/>
    <w:rsid w:val="00483004"/>
    <w:pPr>
      <w:numPr>
        <w:numId w:val="9"/>
      </w:numPr>
    </w:pPr>
  </w:style>
  <w:style w:type="paragraph" w:styleId="ListNumber5">
    <w:name w:val="List Number 5"/>
    <w:basedOn w:val="Normal"/>
    <w:rsid w:val="00483004"/>
    <w:pPr>
      <w:numPr>
        <w:numId w:val="10"/>
      </w:numPr>
    </w:pPr>
  </w:style>
  <w:style w:type="paragraph" w:styleId="MacroText">
    <w:name w:val="macro"/>
    <w:semiHidden/>
    <w:rsid w:val="00483004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paragraph" w:styleId="MessageHeader">
    <w:name w:val="Message Header"/>
    <w:basedOn w:val="Normal"/>
    <w:rsid w:val="00483004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Arial" w:hAnsi="Arial" w:cs="Arial"/>
      <w:szCs w:val="24"/>
    </w:rPr>
  </w:style>
  <w:style w:type="paragraph" w:styleId="NormalWeb">
    <w:name w:val="Normal (Web)"/>
    <w:basedOn w:val="Normal"/>
    <w:uiPriority w:val="99"/>
    <w:rsid w:val="00483004"/>
    <w:rPr>
      <w:rFonts w:ascii="Times New Roman" w:hAnsi="Times New Roman"/>
      <w:szCs w:val="24"/>
    </w:rPr>
  </w:style>
  <w:style w:type="paragraph" w:styleId="NormalIndent">
    <w:name w:val="Normal Indent"/>
    <w:basedOn w:val="Normal"/>
    <w:rsid w:val="00483004"/>
    <w:pPr>
      <w:ind w:left="720"/>
    </w:pPr>
  </w:style>
  <w:style w:type="paragraph" w:styleId="NoteHeading">
    <w:name w:val="Note Heading"/>
    <w:basedOn w:val="Normal"/>
    <w:next w:val="Normal"/>
    <w:rsid w:val="00483004"/>
  </w:style>
  <w:style w:type="paragraph" w:styleId="PlainText">
    <w:name w:val="Plain Text"/>
    <w:basedOn w:val="Normal"/>
    <w:rsid w:val="00483004"/>
    <w:rPr>
      <w:rFonts w:ascii="Courier New" w:hAnsi="Courier New" w:cs="Courier New"/>
      <w:sz w:val="20"/>
    </w:rPr>
  </w:style>
  <w:style w:type="paragraph" w:styleId="Salutation">
    <w:name w:val="Salutation"/>
    <w:basedOn w:val="Normal"/>
    <w:next w:val="Normal"/>
    <w:rsid w:val="00483004"/>
  </w:style>
  <w:style w:type="paragraph" w:styleId="Signature">
    <w:name w:val="Signature"/>
    <w:basedOn w:val="Normal"/>
    <w:rsid w:val="00483004"/>
    <w:pPr>
      <w:ind w:left="4320"/>
    </w:pPr>
  </w:style>
  <w:style w:type="paragraph" w:styleId="Subtitle">
    <w:name w:val="Subtitle"/>
    <w:basedOn w:val="Normal"/>
    <w:qFormat/>
    <w:rsid w:val="00483004"/>
    <w:pPr>
      <w:spacing w:after="60"/>
      <w:jc w:val="center"/>
      <w:outlineLvl w:val="1"/>
    </w:pPr>
    <w:rPr>
      <w:rFonts w:ascii="Arial" w:hAnsi="Arial" w:cs="Arial"/>
      <w:szCs w:val="24"/>
    </w:rPr>
  </w:style>
  <w:style w:type="paragraph" w:styleId="TableofAuthorities">
    <w:name w:val="table of authorities"/>
    <w:basedOn w:val="Normal"/>
    <w:next w:val="Normal"/>
    <w:semiHidden/>
    <w:rsid w:val="00483004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83004"/>
  </w:style>
  <w:style w:type="paragraph" w:styleId="TOAHeading">
    <w:name w:val="toa heading"/>
    <w:basedOn w:val="Normal"/>
    <w:next w:val="Normal"/>
    <w:semiHidden/>
    <w:rsid w:val="00483004"/>
    <w:rPr>
      <w:rFonts w:ascii="Arial" w:hAnsi="Arial" w:cs="Arial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83004"/>
  </w:style>
  <w:style w:type="paragraph" w:styleId="TOC2">
    <w:name w:val="toc 2"/>
    <w:basedOn w:val="Normal"/>
    <w:next w:val="Normal"/>
    <w:autoRedefine/>
    <w:semiHidden/>
    <w:rsid w:val="00483004"/>
    <w:pPr>
      <w:ind w:left="240"/>
    </w:pPr>
  </w:style>
  <w:style w:type="paragraph" w:styleId="TOC3">
    <w:name w:val="toc 3"/>
    <w:basedOn w:val="Normal"/>
    <w:next w:val="Normal"/>
    <w:autoRedefine/>
    <w:semiHidden/>
    <w:rsid w:val="00483004"/>
    <w:pPr>
      <w:ind w:left="480"/>
    </w:pPr>
  </w:style>
  <w:style w:type="paragraph" w:styleId="TOC4">
    <w:name w:val="toc 4"/>
    <w:basedOn w:val="Normal"/>
    <w:next w:val="Normal"/>
    <w:autoRedefine/>
    <w:semiHidden/>
    <w:rsid w:val="00483004"/>
    <w:pPr>
      <w:ind w:left="720"/>
    </w:pPr>
  </w:style>
  <w:style w:type="paragraph" w:styleId="TOC5">
    <w:name w:val="toc 5"/>
    <w:basedOn w:val="Normal"/>
    <w:next w:val="Normal"/>
    <w:autoRedefine/>
    <w:semiHidden/>
    <w:rsid w:val="00483004"/>
    <w:pPr>
      <w:ind w:left="960"/>
    </w:pPr>
  </w:style>
  <w:style w:type="paragraph" w:styleId="TOC6">
    <w:name w:val="toc 6"/>
    <w:basedOn w:val="Normal"/>
    <w:next w:val="Normal"/>
    <w:autoRedefine/>
    <w:semiHidden/>
    <w:rsid w:val="00483004"/>
    <w:pPr>
      <w:ind w:left="1200"/>
    </w:pPr>
  </w:style>
  <w:style w:type="paragraph" w:styleId="TOC7">
    <w:name w:val="toc 7"/>
    <w:basedOn w:val="Normal"/>
    <w:next w:val="Normal"/>
    <w:autoRedefine/>
    <w:semiHidden/>
    <w:rsid w:val="00483004"/>
    <w:pPr>
      <w:ind w:left="1440"/>
    </w:pPr>
  </w:style>
  <w:style w:type="paragraph" w:styleId="TOC8">
    <w:name w:val="toc 8"/>
    <w:basedOn w:val="Normal"/>
    <w:next w:val="Normal"/>
    <w:autoRedefine/>
    <w:semiHidden/>
    <w:rsid w:val="00483004"/>
    <w:pPr>
      <w:ind w:left="1680"/>
    </w:pPr>
  </w:style>
  <w:style w:type="paragraph" w:styleId="TOC9">
    <w:name w:val="toc 9"/>
    <w:basedOn w:val="Normal"/>
    <w:next w:val="Normal"/>
    <w:autoRedefine/>
    <w:semiHidden/>
    <w:rsid w:val="00483004"/>
    <w:pPr>
      <w:ind w:left="1920"/>
    </w:pPr>
  </w:style>
  <w:style w:type="character" w:styleId="Hyperlink">
    <w:name w:val="Hyperlink"/>
    <w:basedOn w:val="DefaultParagraphFont"/>
    <w:rsid w:val="00B06333"/>
    <w:rPr>
      <w:color w:val="0000FF"/>
      <w:u w:val="single"/>
    </w:rPr>
  </w:style>
  <w:style w:type="paragraph" w:styleId="NoSpacing">
    <w:name w:val="No Spacing"/>
    <w:uiPriority w:val="1"/>
    <w:qFormat/>
    <w:rsid w:val="00A312ED"/>
    <w:rPr>
      <w:rFonts w:asciiTheme="minorHAnsi" w:eastAsiaTheme="minorHAnsi" w:hAnsiTheme="minorHAnsi" w:cstheme="minorBidi"/>
      <w:sz w:val="22"/>
      <w:szCs w:val="22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locked/>
    <w:rsid w:val="003221C3"/>
    <w:rPr>
      <w:rFonts w:asciiTheme="minorHAnsi" w:hAnsiTheme="minorHAnsi"/>
    </w:rPr>
  </w:style>
  <w:style w:type="character" w:styleId="FootnoteReference">
    <w:name w:val="footnote reference"/>
    <w:basedOn w:val="DefaultParagraphFont"/>
    <w:uiPriority w:val="99"/>
    <w:rsid w:val="003221C3"/>
    <w:rPr>
      <w:rFonts w:cs="Times New Roman"/>
      <w:vertAlign w:val="superscript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3221C3"/>
    <w:rPr>
      <w:rFonts w:ascii="Times New Roman" w:hAnsi="Times New Roman"/>
    </w:rPr>
  </w:style>
  <w:style w:type="character" w:styleId="SubtleReference">
    <w:name w:val="Subtle Reference"/>
    <w:aliases w:val="Reference"/>
    <w:uiPriority w:val="31"/>
    <w:qFormat/>
    <w:rsid w:val="006F7E7A"/>
    <w:rPr>
      <w:rFonts w:asciiTheme="minorHAnsi" w:hAnsiTheme="minorHAnsi" w:cstheme="minorHAnsi"/>
      <w:sz w:val="22"/>
      <w:szCs w:val="22"/>
    </w:rPr>
  </w:style>
  <w:style w:type="paragraph" w:customStyle="1" w:styleId="default-style">
    <w:name w:val="default-style"/>
    <w:basedOn w:val="Normal"/>
    <w:rsid w:val="00620BB7"/>
    <w:pPr>
      <w:spacing w:before="100" w:beforeAutospacing="1" w:after="100" w:afterAutospacing="1"/>
    </w:pPr>
    <w:rPr>
      <w:rFonts w:ascii="Times New Roman" w:hAnsi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semiHidden/>
    <w:unhideWhenUsed/>
    <w:rsid w:val="000042BA"/>
  </w:style>
  <w:style w:type="paragraph" w:styleId="ListParagraph">
    <w:name w:val="List Paragraph"/>
    <w:basedOn w:val="Normal"/>
    <w:uiPriority w:val="34"/>
    <w:qFormat/>
    <w:rsid w:val="00DD3ED6"/>
    <w:pPr>
      <w:spacing w:before="0"/>
      <w:ind w:left="720"/>
      <w:contextualSpacing/>
    </w:pPr>
    <w:rPr>
      <w:rFonts w:ascii="Times New Roman" w:hAnsi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809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481560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9243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009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254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70728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214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252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2341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525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46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437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93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2513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486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249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1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6361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x.doi.org/10.3334/ORNLDAAC/1290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dx.doi.org/10.3334/ORNLDAAC/107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A8B5DEB-C2CB-4200-8077-3428EE5F39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7</Pages>
  <Words>10810</Words>
  <Characters>61620</Characters>
  <Application>Microsoft Office Word</Application>
  <DocSecurity>0</DocSecurity>
  <Lines>513</Lines>
  <Paragraphs>1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URRICULUM VITAE</vt:lpstr>
    </vt:vector>
  </TitlesOfParts>
  <Company>UMCP Geography</Company>
  <LinksUpToDate>false</LinksUpToDate>
  <CharactersWithSpaces>722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URRICULUM VITAE</dc:title>
  <dc:creator>Goward</dc:creator>
  <cp:lastModifiedBy>Goward</cp:lastModifiedBy>
  <cp:revision>2</cp:revision>
  <cp:lastPrinted>2012-11-20T18:23:00Z</cp:lastPrinted>
  <dcterms:created xsi:type="dcterms:W3CDTF">2019-01-25T16:59:00Z</dcterms:created>
  <dcterms:modified xsi:type="dcterms:W3CDTF">2019-01-25T16:59:00Z</dcterms:modified>
</cp:coreProperties>
</file>